
<file path=[Content_Types].xml><?xml version="1.0" encoding="utf-8"?>
<Types xmlns="http://schemas.openxmlformats.org/package/2006/content-types">
  <Default Extension="emf" ContentType="image/x-emf"/>
  <Default Extension="gif" ContentType="image/gi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91EE74" w14:textId="77777777" w:rsidR="003329C8" w:rsidRDefault="003329C8" w:rsidP="003329C8">
      <w:r>
        <w:rPr>
          <w:noProof/>
          <w:lang w:val="es-ES" w:eastAsia="es-ES"/>
        </w:rPr>
        <w:drawing>
          <wp:inline distT="0" distB="0" distL="0" distR="0" wp14:anchorId="564E5E57" wp14:editId="178616DC">
            <wp:extent cx="3257550" cy="685800"/>
            <wp:effectExtent l="0" t="0" r="6350" b="0"/>
            <wp:docPr id="7"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5" descr="C:\Users\enavarro\Downloads\unir_hor.jpg"/>
                    <pic:cNvPicPr>
                      <a:picLocks noChangeAspect="1" noChangeArrowheads="1"/>
                    </pic:cNvPicPr>
                  </pic:nvPicPr>
                  <pic:blipFill>
                    <a:blip r:embed="rId8"/>
                    <a:stretch>
                      <a:fillRect/>
                    </a:stretch>
                  </pic:blipFill>
                  <pic:spPr bwMode="auto">
                    <a:xfrm>
                      <a:off x="0" y="0"/>
                      <a:ext cx="3257550" cy="685800"/>
                    </a:xfrm>
                    <a:prstGeom prst="rect">
                      <a:avLst/>
                    </a:prstGeom>
                    <a:noFill/>
                    <a:ln w="9525">
                      <a:noFill/>
                      <a:miter lim="800000"/>
                      <a:headEnd/>
                      <a:tailEnd/>
                    </a:ln>
                  </pic:spPr>
                </pic:pic>
              </a:graphicData>
            </a:graphic>
          </wp:inline>
        </w:drawing>
      </w:r>
    </w:p>
    <w:p w14:paraId="7175C0E3" w14:textId="77777777" w:rsidR="003329C8" w:rsidRDefault="003329C8" w:rsidP="003329C8"/>
    <w:p w14:paraId="4D75C21E" w14:textId="77777777" w:rsidR="003329C8" w:rsidRDefault="003329C8" w:rsidP="003329C8"/>
    <w:p w14:paraId="39A4EA44" w14:textId="77777777" w:rsidR="003329C8" w:rsidRDefault="003329C8" w:rsidP="003329C8"/>
    <w:tbl>
      <w:tblPr>
        <w:tblpPr w:leftFromText="187" w:rightFromText="187" w:vertAnchor="page" w:horzAnchor="margin" w:tblpXSpec="center" w:tblpY="3901"/>
        <w:tblOverlap w:val="never"/>
        <w:tblW w:w="4061" w:type="pct"/>
        <w:tblBorders>
          <w:left w:val="single" w:sz="18" w:space="0" w:color="4F81BD"/>
        </w:tblBorders>
        <w:tblLook w:val="04A0" w:firstRow="1" w:lastRow="0" w:firstColumn="1" w:lastColumn="0" w:noHBand="0" w:noVBand="1"/>
      </w:tblPr>
      <w:tblGrid>
        <w:gridCol w:w="7348"/>
      </w:tblGrid>
      <w:tr w:rsidR="003329C8" w:rsidRPr="004602F0" w14:paraId="2456B0FC" w14:textId="77777777" w:rsidTr="00E2389C">
        <w:trPr>
          <w:trHeight w:val="12"/>
        </w:trPr>
        <w:tc>
          <w:tcPr>
            <w:tcW w:w="7919" w:type="dxa"/>
            <w:tcMar>
              <w:top w:w="216" w:type="dxa"/>
              <w:left w:w="115" w:type="dxa"/>
              <w:bottom w:w="216" w:type="dxa"/>
              <w:right w:w="115" w:type="dxa"/>
            </w:tcMar>
          </w:tcPr>
          <w:p w14:paraId="06BC05BA" w14:textId="77777777" w:rsidR="003329C8" w:rsidRPr="00562155" w:rsidRDefault="003329C8" w:rsidP="00E2389C">
            <w:pPr>
              <w:spacing w:after="0" w:line="240" w:lineRule="auto"/>
              <w:rPr>
                <w:rFonts w:ascii="Georgia" w:eastAsia="Times New Roman" w:hAnsi="Georgia" w:cs="Tahoma"/>
                <w:b/>
                <w:sz w:val="28"/>
                <w:szCs w:val="28"/>
                <w:lang w:val="es-ES" w:bidi="en-US"/>
              </w:rPr>
            </w:pPr>
            <w:r w:rsidRPr="00562155">
              <w:rPr>
                <w:rFonts w:ascii="Georgia" w:eastAsia="Times New Roman" w:hAnsi="Georgia" w:cs="Tahoma"/>
                <w:b/>
                <w:sz w:val="28"/>
                <w:szCs w:val="28"/>
                <w:lang w:val="es-ES" w:bidi="en-US"/>
              </w:rPr>
              <w:t>Universidad Internacional de La Rioja (UNIR)</w:t>
            </w:r>
          </w:p>
          <w:p w14:paraId="76346DEF" w14:textId="77777777" w:rsidR="003329C8" w:rsidRPr="00562155" w:rsidRDefault="003329C8" w:rsidP="00E2389C">
            <w:pPr>
              <w:spacing w:after="0" w:line="240" w:lineRule="auto"/>
              <w:rPr>
                <w:rFonts w:ascii="Georgia" w:eastAsia="Times New Roman" w:hAnsi="Georgia" w:cs="Tahoma"/>
                <w:b/>
                <w:sz w:val="28"/>
                <w:szCs w:val="28"/>
                <w:lang w:val="es-ES" w:bidi="en-US"/>
              </w:rPr>
            </w:pPr>
          </w:p>
          <w:p w14:paraId="546A60F6" w14:textId="77777777" w:rsidR="003329C8" w:rsidRDefault="003329C8" w:rsidP="00E2389C">
            <w:pPr>
              <w:spacing w:after="0" w:line="240" w:lineRule="auto"/>
              <w:rPr>
                <w:rFonts w:ascii="Georgia" w:eastAsia="Times New Roman" w:hAnsi="Georgia" w:cs="Tahoma"/>
                <w:b/>
                <w:sz w:val="28"/>
                <w:szCs w:val="28"/>
                <w:lang w:val="es-ES" w:bidi="en-US"/>
              </w:rPr>
            </w:pPr>
            <w:r>
              <w:rPr>
                <w:rFonts w:ascii="Georgia" w:eastAsia="Times New Roman" w:hAnsi="Georgia" w:cs="Tahoma"/>
                <w:b/>
                <w:sz w:val="36"/>
                <w:szCs w:val="28"/>
                <w:lang w:val="es-ES" w:bidi="en-US"/>
              </w:rPr>
              <w:t>ESIT</w:t>
            </w:r>
            <w:r w:rsidRPr="00562155">
              <w:rPr>
                <w:rFonts w:ascii="Georgia" w:eastAsia="Times New Roman" w:hAnsi="Georgia" w:cs="Tahoma"/>
                <w:b/>
                <w:sz w:val="28"/>
                <w:szCs w:val="28"/>
                <w:lang w:val="es-ES" w:bidi="en-US"/>
              </w:rPr>
              <w:t xml:space="preserve">     </w:t>
            </w:r>
          </w:p>
          <w:p w14:paraId="10169004" w14:textId="77777777" w:rsidR="003329C8" w:rsidRPr="00562155" w:rsidRDefault="003329C8" w:rsidP="00E2389C">
            <w:pPr>
              <w:spacing w:after="0" w:line="240" w:lineRule="auto"/>
              <w:rPr>
                <w:rFonts w:ascii="Georgia" w:eastAsia="Times New Roman" w:hAnsi="Georgia" w:cs="Tahoma"/>
                <w:b/>
                <w:sz w:val="28"/>
                <w:szCs w:val="28"/>
                <w:lang w:val="es-ES" w:bidi="en-US"/>
              </w:rPr>
            </w:pPr>
            <w:r w:rsidRPr="00562155">
              <w:rPr>
                <w:rFonts w:ascii="Georgia" w:eastAsia="Times New Roman" w:hAnsi="Georgia" w:cs="Tahoma"/>
                <w:b/>
                <w:sz w:val="28"/>
                <w:szCs w:val="28"/>
                <w:lang w:val="es-ES" w:bidi="en-US"/>
              </w:rPr>
              <w:t xml:space="preserve">                                      </w:t>
            </w:r>
          </w:p>
          <w:p w14:paraId="4C9FAA57" w14:textId="77777777" w:rsidR="003329C8" w:rsidRPr="00F707E9" w:rsidRDefault="003329C8" w:rsidP="00E2389C">
            <w:pPr>
              <w:pStyle w:val="Sinespaciado"/>
              <w:rPr>
                <w:rFonts w:ascii="Cambria" w:hAnsi="Cambria"/>
                <w:lang w:val="es-ES"/>
              </w:rPr>
            </w:pPr>
            <w:r w:rsidRPr="004602F0">
              <w:rPr>
                <w:rFonts w:ascii="Georgia" w:hAnsi="Georgia" w:cs="Tahoma"/>
                <w:b/>
                <w:sz w:val="28"/>
                <w:szCs w:val="28"/>
                <w:lang w:val="es-ES"/>
              </w:rPr>
              <w:t xml:space="preserve">Máster </w:t>
            </w:r>
            <w:r>
              <w:rPr>
                <w:rFonts w:ascii="Georgia" w:hAnsi="Georgia" w:cs="Tahoma"/>
                <w:b/>
                <w:sz w:val="28"/>
                <w:szCs w:val="28"/>
                <w:lang w:val="es-ES"/>
              </w:rPr>
              <w:t>Universitario en Inteligencia Artificial</w:t>
            </w:r>
          </w:p>
        </w:tc>
      </w:tr>
      <w:tr w:rsidR="003329C8" w:rsidRPr="004602F0" w14:paraId="566B508B" w14:textId="77777777" w:rsidTr="00E2389C">
        <w:trPr>
          <w:trHeight w:val="278"/>
        </w:trPr>
        <w:tc>
          <w:tcPr>
            <w:tcW w:w="7919" w:type="dxa"/>
            <w:tcMar>
              <w:top w:w="216" w:type="dxa"/>
              <w:left w:w="115" w:type="dxa"/>
              <w:bottom w:w="216" w:type="dxa"/>
              <w:right w:w="115" w:type="dxa"/>
            </w:tcMar>
          </w:tcPr>
          <w:p w14:paraId="2CD0842C" w14:textId="77777777" w:rsidR="003329C8" w:rsidRPr="00F707E9" w:rsidRDefault="003329C8" w:rsidP="00E2389C">
            <w:pPr>
              <w:pStyle w:val="Sinespaciado"/>
              <w:rPr>
                <w:rFonts w:ascii="Georgia" w:hAnsi="Georgia" w:cs="Tahoma"/>
                <w:b/>
                <w:sz w:val="28"/>
                <w:szCs w:val="28"/>
                <w:lang w:val="es-ES"/>
              </w:rPr>
            </w:pPr>
          </w:p>
        </w:tc>
      </w:tr>
      <w:tr w:rsidR="003329C8" w:rsidRPr="004602F0" w14:paraId="3BA3CD98" w14:textId="77777777" w:rsidTr="00E2389C">
        <w:trPr>
          <w:trHeight w:val="1579"/>
        </w:trPr>
        <w:tc>
          <w:tcPr>
            <w:tcW w:w="7919" w:type="dxa"/>
          </w:tcPr>
          <w:p w14:paraId="6DFDC60D" w14:textId="4837E9A7" w:rsidR="003329C8" w:rsidRPr="004602F0" w:rsidRDefault="00321B22" w:rsidP="00E2389C">
            <w:pPr>
              <w:pStyle w:val="Sinespaciado"/>
              <w:rPr>
                <w:rFonts w:ascii="Cambria" w:hAnsi="Cambria"/>
                <w:color w:val="4F81BD"/>
                <w:sz w:val="80"/>
                <w:szCs w:val="80"/>
                <w:lang w:val="es-ES"/>
              </w:rPr>
            </w:pPr>
            <w:r w:rsidRPr="00321B22">
              <w:rPr>
                <w:rFonts w:ascii="Cambria" w:hAnsi="Cambria"/>
                <w:color w:val="4F81BD"/>
                <w:sz w:val="80"/>
                <w:szCs w:val="80"/>
                <w:lang w:val="es-ES"/>
              </w:rPr>
              <w:t>Segmentación semántica RGB-D para navegación en interiores</w:t>
            </w:r>
          </w:p>
        </w:tc>
      </w:tr>
    </w:tbl>
    <w:p w14:paraId="16131737" w14:textId="77777777" w:rsidR="003329C8" w:rsidRDefault="003329C8" w:rsidP="003329C8"/>
    <w:p w14:paraId="756E4808" w14:textId="77777777" w:rsidR="003329C8" w:rsidRDefault="003329C8" w:rsidP="003329C8"/>
    <w:p w14:paraId="22CE5DCF" w14:textId="77777777" w:rsidR="003329C8" w:rsidRDefault="003329C8" w:rsidP="003329C8"/>
    <w:p w14:paraId="61F18E43" w14:textId="77777777" w:rsidR="003329C8" w:rsidRDefault="003329C8" w:rsidP="003329C8"/>
    <w:p w14:paraId="0AEB85CC" w14:textId="77777777" w:rsidR="003329C8" w:rsidRDefault="003329C8" w:rsidP="003329C8"/>
    <w:p w14:paraId="08789457" w14:textId="77777777" w:rsidR="003329C8" w:rsidRDefault="003329C8" w:rsidP="003329C8"/>
    <w:p w14:paraId="14DF8E0C" w14:textId="77777777" w:rsidR="003329C8" w:rsidRDefault="003329C8" w:rsidP="003329C8"/>
    <w:p w14:paraId="5F591DED" w14:textId="77777777" w:rsidR="003329C8" w:rsidRDefault="003329C8" w:rsidP="003329C8"/>
    <w:p w14:paraId="78DDF672" w14:textId="77777777" w:rsidR="003329C8" w:rsidRDefault="003329C8" w:rsidP="003329C8"/>
    <w:p w14:paraId="76445C16" w14:textId="77777777" w:rsidR="003329C8" w:rsidRDefault="003329C8" w:rsidP="003329C8"/>
    <w:p w14:paraId="378DAEC1" w14:textId="77777777" w:rsidR="003329C8" w:rsidRDefault="003329C8" w:rsidP="003329C8"/>
    <w:p w14:paraId="5175F835" w14:textId="77777777" w:rsidR="003329C8" w:rsidRDefault="003329C8" w:rsidP="003329C8">
      <w:pPr>
        <w:rPr>
          <w:rFonts w:ascii="Georgia" w:hAnsi="Georgia"/>
          <w:b/>
        </w:rPr>
      </w:pPr>
      <w:r w:rsidRPr="00320A2D">
        <w:rPr>
          <w:rFonts w:ascii="Georgia" w:hAnsi="Georgia"/>
          <w:b/>
        </w:rPr>
        <w:t xml:space="preserve">Trabajo Fin de Máster </w:t>
      </w:r>
    </w:p>
    <w:p w14:paraId="35BFD7C8" w14:textId="6F492305" w:rsidR="003329C8" w:rsidRPr="00320A2D" w:rsidRDefault="003329C8" w:rsidP="003329C8">
      <w:pPr>
        <w:rPr>
          <w:rFonts w:ascii="Georgia" w:hAnsi="Georgia"/>
        </w:rPr>
      </w:pPr>
      <w:r>
        <w:rPr>
          <w:rFonts w:ascii="Georgia" w:hAnsi="Georgia"/>
          <w:b/>
        </w:rPr>
        <w:t>P</w:t>
      </w:r>
      <w:r w:rsidRPr="00320A2D">
        <w:rPr>
          <w:rFonts w:ascii="Georgia" w:hAnsi="Georgia"/>
          <w:b/>
        </w:rPr>
        <w:t>resentado por:</w:t>
      </w:r>
      <w:r w:rsidRPr="00320A2D">
        <w:rPr>
          <w:rFonts w:ascii="Georgia" w:hAnsi="Georgia"/>
        </w:rPr>
        <w:t xml:space="preserve"> </w:t>
      </w:r>
      <w:r w:rsidR="00532355">
        <w:rPr>
          <w:rFonts w:ascii="Georgia" w:hAnsi="Georgia"/>
        </w:rPr>
        <w:t>Aldalur Corta</w:t>
      </w:r>
      <w:r w:rsidRPr="00320A2D">
        <w:rPr>
          <w:rFonts w:ascii="Georgia" w:hAnsi="Georgia"/>
        </w:rPr>
        <w:t xml:space="preserve">, </w:t>
      </w:r>
      <w:r w:rsidR="00532355">
        <w:rPr>
          <w:rFonts w:ascii="Georgia" w:hAnsi="Georgia"/>
        </w:rPr>
        <w:t>Mikel</w:t>
      </w:r>
    </w:p>
    <w:p w14:paraId="1BC5D4EC" w14:textId="722879AF" w:rsidR="003329C8" w:rsidRDefault="003329C8" w:rsidP="003329C8">
      <w:pPr>
        <w:rPr>
          <w:rFonts w:ascii="Georgia" w:hAnsi="Georgia"/>
        </w:rPr>
      </w:pPr>
      <w:r w:rsidRPr="00320A2D">
        <w:rPr>
          <w:rFonts w:ascii="Georgia" w:hAnsi="Georgia"/>
          <w:b/>
        </w:rPr>
        <w:t>Director/a:</w:t>
      </w:r>
      <w:r w:rsidRPr="00320A2D">
        <w:rPr>
          <w:rFonts w:ascii="Georgia" w:hAnsi="Georgia"/>
        </w:rPr>
        <w:t xml:space="preserve"> </w:t>
      </w:r>
      <w:r w:rsidR="00532355">
        <w:rPr>
          <w:rFonts w:ascii="Georgia" w:hAnsi="Georgia"/>
        </w:rPr>
        <w:t>Cobos Guzman</w:t>
      </w:r>
      <w:r w:rsidRPr="00320A2D">
        <w:rPr>
          <w:rFonts w:ascii="Georgia" w:hAnsi="Georgia"/>
        </w:rPr>
        <w:t xml:space="preserve">, </w:t>
      </w:r>
      <w:r w:rsidR="00532355">
        <w:rPr>
          <w:rFonts w:ascii="Georgia" w:hAnsi="Georgia"/>
        </w:rPr>
        <w:t>Salvador</w:t>
      </w:r>
    </w:p>
    <w:p w14:paraId="0F861D3B" w14:textId="77777777" w:rsidR="003329C8" w:rsidRDefault="003329C8" w:rsidP="003329C8">
      <w:pPr>
        <w:rPr>
          <w:rFonts w:ascii="Georgia" w:hAnsi="Georgia"/>
        </w:rPr>
      </w:pPr>
    </w:p>
    <w:p w14:paraId="271C1C74" w14:textId="77777777" w:rsidR="003329C8" w:rsidRDefault="003329C8" w:rsidP="003329C8">
      <w:pPr>
        <w:rPr>
          <w:rFonts w:ascii="Georgia" w:hAnsi="Georgia"/>
        </w:rPr>
      </w:pPr>
    </w:p>
    <w:p w14:paraId="7C7C5492" w14:textId="7245BEEF" w:rsidR="003329C8" w:rsidRPr="00645B54" w:rsidRDefault="003329C8" w:rsidP="003329C8">
      <w:pPr>
        <w:pStyle w:val="Sinespaciado"/>
        <w:rPr>
          <w:rFonts w:ascii="Georgia" w:hAnsi="Georgia"/>
          <w:color w:val="4F81BD"/>
          <w:lang w:val="es-ES"/>
        </w:rPr>
      </w:pPr>
      <w:r w:rsidRPr="00645B54">
        <w:rPr>
          <w:rFonts w:ascii="Georgia" w:hAnsi="Georgia"/>
          <w:color w:val="4F81BD"/>
          <w:lang w:val="es-ES"/>
        </w:rPr>
        <w:t>Ciudad:</w:t>
      </w:r>
      <w:r w:rsidR="00321B22">
        <w:rPr>
          <w:rFonts w:ascii="Georgia" w:hAnsi="Georgia"/>
          <w:color w:val="4F81BD"/>
          <w:lang w:val="es-ES"/>
        </w:rPr>
        <w:t xml:space="preserve"> Bilbao</w:t>
      </w:r>
    </w:p>
    <w:p w14:paraId="48C55B5A" w14:textId="77777777" w:rsidR="003329C8" w:rsidRPr="00645B54" w:rsidRDefault="003329C8" w:rsidP="003329C8">
      <w:pPr>
        <w:pStyle w:val="Sinespaciado"/>
        <w:rPr>
          <w:rFonts w:ascii="Georgia" w:hAnsi="Georgia"/>
          <w:color w:val="4F81BD"/>
          <w:lang w:val="es-ES"/>
        </w:rPr>
      </w:pPr>
      <w:r w:rsidRPr="00645B54">
        <w:rPr>
          <w:rFonts w:ascii="Georgia" w:hAnsi="Georgia"/>
          <w:color w:val="4F81BD"/>
          <w:lang w:val="es-ES"/>
        </w:rPr>
        <w:t>Fecha:</w:t>
      </w:r>
    </w:p>
    <w:p w14:paraId="084CAD94" w14:textId="77777777" w:rsidR="00320A2D" w:rsidRDefault="00320A2D">
      <w:pPr>
        <w:rPr>
          <w:rFonts w:ascii="Georgia" w:hAnsi="Georgia"/>
        </w:rPr>
      </w:pPr>
    </w:p>
    <w:p w14:paraId="00ABBF31" w14:textId="77777777" w:rsidR="0031091B" w:rsidRDefault="002737B2">
      <w:pPr>
        <w:spacing w:line="276" w:lineRule="auto"/>
        <w:jc w:val="left"/>
        <w:sectPr w:rsidR="0031091B" w:rsidSect="0031091B">
          <w:headerReference w:type="default" r:id="rId9"/>
          <w:footerReference w:type="default" r:id="rId10"/>
          <w:footerReference w:type="first" r:id="rId11"/>
          <w:pgSz w:w="11906" w:h="16838"/>
          <w:pgMar w:top="1418" w:right="851" w:bottom="1418" w:left="1985" w:header="709" w:footer="709" w:gutter="0"/>
          <w:pgNumType w:start="0"/>
          <w:cols w:space="708"/>
          <w:titlePg/>
          <w:docGrid w:linePitch="360"/>
        </w:sectPr>
      </w:pPr>
      <w:r>
        <w:br w:type="page"/>
      </w:r>
    </w:p>
    <w:p w14:paraId="5B947FA4" w14:textId="77777777" w:rsidR="00BA4886" w:rsidRPr="002737B2" w:rsidRDefault="00BA4886" w:rsidP="00BA4886">
      <w:pPr>
        <w:jc w:val="center"/>
        <w:rPr>
          <w:b/>
          <w:sz w:val="36"/>
          <w:szCs w:val="36"/>
        </w:rPr>
      </w:pPr>
      <w:r w:rsidRPr="002737B2">
        <w:rPr>
          <w:b/>
          <w:sz w:val="36"/>
          <w:szCs w:val="36"/>
        </w:rPr>
        <w:lastRenderedPageBreak/>
        <w:t>Resumen</w:t>
      </w:r>
    </w:p>
    <w:p w14:paraId="6AF1ADC9" w14:textId="77777777" w:rsidR="00BA4886" w:rsidRPr="00C67300" w:rsidRDefault="00BA4886" w:rsidP="00BA4886">
      <w:pPr>
        <w:spacing w:before="100" w:beforeAutospacing="1" w:after="100" w:afterAutospacing="1"/>
        <w:rPr>
          <w:rFonts w:cs="Arial"/>
          <w:lang w:val="es-ES"/>
        </w:rPr>
      </w:pPr>
      <w:r w:rsidRPr="00C80193">
        <w:rPr>
          <w:rFonts w:cs="Arial"/>
          <w:lang w:val="es-ES"/>
        </w:rPr>
        <w:t xml:space="preserve">En este apartado se introducirá un breve resumen en español del trabajo realizado (extensión máxima: 150 palabras). </w:t>
      </w:r>
      <w:r w:rsidRPr="004A489F">
        <w:rPr>
          <w:rFonts w:cs="Arial"/>
          <w:lang w:val="es-ES"/>
        </w:rPr>
        <w:t>Este resumen debe incluir el objetivo o propósito de la investigación, la metodología, los resultados y las conclusiones</w:t>
      </w:r>
      <w:r>
        <w:rPr>
          <w:rFonts w:cs="Arial"/>
          <w:lang w:val="es-ES"/>
        </w:rPr>
        <w:t>.</w:t>
      </w:r>
    </w:p>
    <w:p w14:paraId="54A4F7D9" w14:textId="77777777" w:rsidR="00BA4886" w:rsidRPr="00F707E9" w:rsidRDefault="00BA4886" w:rsidP="00BA4886">
      <w:pPr>
        <w:pStyle w:val="NormalWeb"/>
        <w:ind w:firstLine="0"/>
        <w:rPr>
          <w:b/>
          <w:bCs/>
          <w:sz w:val="36"/>
          <w:szCs w:val="36"/>
          <w:lang w:val="es-ES"/>
        </w:rPr>
      </w:pPr>
      <w:r w:rsidRPr="00C80193">
        <w:rPr>
          <w:rFonts w:ascii="Arial" w:hAnsi="Arial" w:cs="Arial"/>
          <w:b/>
          <w:lang w:val="es-ES"/>
        </w:rPr>
        <w:t xml:space="preserve">Palabras Clave: </w:t>
      </w:r>
      <w:r w:rsidRPr="00C80193">
        <w:rPr>
          <w:rFonts w:ascii="Arial" w:hAnsi="Arial" w:cs="Arial"/>
          <w:lang w:val="es-ES"/>
        </w:rPr>
        <w:t xml:space="preserve">Se deben incluir de </w:t>
      </w:r>
      <w:r>
        <w:rPr>
          <w:rFonts w:ascii="Arial" w:hAnsi="Arial" w:cs="Arial"/>
          <w:lang w:val="es-ES"/>
        </w:rPr>
        <w:t>3 a 5 palabras claves en español</w:t>
      </w:r>
    </w:p>
    <w:p w14:paraId="57C5152D" w14:textId="77777777" w:rsidR="00BA4886" w:rsidRDefault="00BA4886" w:rsidP="00BA4886">
      <w:pPr>
        <w:spacing w:line="276" w:lineRule="auto"/>
        <w:jc w:val="left"/>
      </w:pPr>
    </w:p>
    <w:p w14:paraId="3ECA34EB" w14:textId="77777777" w:rsidR="00BA4886" w:rsidRPr="002737B2" w:rsidRDefault="00BA4886" w:rsidP="00BA4886">
      <w:pPr>
        <w:jc w:val="center"/>
        <w:rPr>
          <w:b/>
          <w:sz w:val="36"/>
          <w:szCs w:val="36"/>
        </w:rPr>
      </w:pPr>
      <w:r w:rsidRPr="002737B2">
        <w:rPr>
          <w:b/>
          <w:sz w:val="36"/>
          <w:szCs w:val="36"/>
        </w:rPr>
        <w:t>Abstract</w:t>
      </w:r>
    </w:p>
    <w:p w14:paraId="6E5CDF7A" w14:textId="77777777" w:rsidR="00BA4886" w:rsidRPr="004A489F" w:rsidRDefault="00BA4886" w:rsidP="00BA4886">
      <w:pPr>
        <w:spacing w:before="100" w:beforeAutospacing="1" w:after="100" w:afterAutospacing="1"/>
        <w:rPr>
          <w:rFonts w:cs="Arial"/>
          <w:b/>
          <w:lang w:val="es-ES"/>
        </w:rPr>
      </w:pPr>
      <w:r w:rsidRPr="00C80193">
        <w:rPr>
          <w:rFonts w:cs="Arial"/>
          <w:lang w:val="es-ES"/>
        </w:rPr>
        <w:t xml:space="preserve">En este apartado se introducirá un breve resumen en </w:t>
      </w:r>
      <w:r>
        <w:rPr>
          <w:rFonts w:cs="Arial"/>
          <w:lang w:val="es-ES"/>
        </w:rPr>
        <w:t>inglés</w:t>
      </w:r>
      <w:r w:rsidRPr="00C80193">
        <w:rPr>
          <w:rFonts w:cs="Arial"/>
          <w:lang w:val="es-ES"/>
        </w:rPr>
        <w:t xml:space="preserve"> del trabajo realizado (extensión máxima: 150 palabras). </w:t>
      </w:r>
      <w:r w:rsidRPr="004A489F">
        <w:rPr>
          <w:rFonts w:cs="Arial"/>
          <w:lang w:val="es-ES"/>
        </w:rPr>
        <w:t>Este resumen debe incluir el objetivo o propósito de la investigación, la metodología, los resultados y las conclusiones</w:t>
      </w:r>
      <w:r>
        <w:rPr>
          <w:rFonts w:cs="Arial"/>
          <w:lang w:val="es-ES"/>
        </w:rPr>
        <w:t>.</w:t>
      </w:r>
    </w:p>
    <w:p w14:paraId="7BF64FCA" w14:textId="77777777" w:rsidR="00BA4886" w:rsidRPr="00C80193" w:rsidRDefault="00BA4886" w:rsidP="00BA4886">
      <w:pPr>
        <w:rPr>
          <w:rFonts w:cs="Arial"/>
          <w:b/>
          <w:lang w:val="es-ES"/>
        </w:rPr>
      </w:pPr>
      <w:r w:rsidRPr="00C80193">
        <w:rPr>
          <w:rFonts w:cs="Arial"/>
          <w:b/>
          <w:lang w:val="es-ES"/>
        </w:rPr>
        <w:t xml:space="preserve">Keywords: </w:t>
      </w:r>
      <w:r w:rsidRPr="00C80193">
        <w:rPr>
          <w:rFonts w:cs="Arial"/>
          <w:lang w:val="es-ES"/>
        </w:rPr>
        <w:t>Se deben incluir de 3 a 5 palabras claves en inglés</w:t>
      </w:r>
    </w:p>
    <w:p w14:paraId="335FFDFB" w14:textId="77777777" w:rsidR="00BA4886" w:rsidRPr="00C80193" w:rsidRDefault="00BA4886" w:rsidP="00BA4886">
      <w:pPr>
        <w:rPr>
          <w:rFonts w:cs="Arial"/>
          <w:b/>
          <w:lang w:val="es-ES"/>
        </w:rPr>
      </w:pPr>
    </w:p>
    <w:p w14:paraId="0DCE70C3" w14:textId="5D3529E1" w:rsidR="00320A2D" w:rsidRPr="00C80193" w:rsidRDefault="00320A2D" w:rsidP="00B1030C">
      <w:pPr>
        <w:rPr>
          <w:rFonts w:cs="Arial"/>
          <w:b/>
          <w:lang w:val="es-ES"/>
        </w:rPr>
      </w:pPr>
    </w:p>
    <w:p w14:paraId="43C8A3F5" w14:textId="77777777" w:rsidR="0078634A" w:rsidRDefault="0078634A">
      <w:pPr>
        <w:spacing w:line="276" w:lineRule="auto"/>
        <w:jc w:val="left"/>
      </w:pPr>
      <w:r>
        <w:br w:type="page"/>
      </w:r>
    </w:p>
    <w:p w14:paraId="0346D3E9" w14:textId="77777777" w:rsidR="00E464E0" w:rsidRPr="007B2C11" w:rsidRDefault="00E464E0" w:rsidP="007B2C11">
      <w:pPr>
        <w:jc w:val="center"/>
        <w:rPr>
          <w:b/>
          <w:sz w:val="36"/>
          <w:szCs w:val="36"/>
        </w:rPr>
      </w:pPr>
      <w:r w:rsidRPr="007B2C11">
        <w:rPr>
          <w:b/>
          <w:sz w:val="36"/>
          <w:szCs w:val="36"/>
        </w:rPr>
        <w:lastRenderedPageBreak/>
        <w:t>Índice de contenidos</w:t>
      </w:r>
    </w:p>
    <w:p w14:paraId="7AF97B10" w14:textId="4618805A" w:rsidR="00F94772" w:rsidRDefault="00BA5509">
      <w:pPr>
        <w:pStyle w:val="TDC1"/>
        <w:tabs>
          <w:tab w:val="right" w:leader="dot" w:pos="9060"/>
        </w:tabs>
        <w:rPr>
          <w:rFonts w:asciiTheme="minorHAnsi" w:eastAsiaTheme="minorEastAsia" w:hAnsiTheme="minorHAnsi" w:cstheme="minorBidi"/>
          <w:noProof/>
          <w:lang w:eastAsia="es-ES"/>
        </w:rPr>
      </w:pPr>
      <w:r>
        <w:rPr>
          <w:rFonts w:cs="Arial"/>
        </w:rPr>
        <w:fldChar w:fldCharType="begin"/>
      </w:r>
      <w:r>
        <w:rPr>
          <w:rFonts w:cs="Arial"/>
        </w:rPr>
        <w:instrText xml:space="preserve"> TOC \o "1-4" \h \z \u </w:instrText>
      </w:r>
      <w:r>
        <w:rPr>
          <w:rFonts w:cs="Arial"/>
        </w:rPr>
        <w:fldChar w:fldCharType="separate"/>
      </w:r>
      <w:hyperlink w:anchor="_Toc73645255" w:history="1">
        <w:r w:rsidR="00F94772" w:rsidRPr="00815138">
          <w:rPr>
            <w:rStyle w:val="Hipervnculo"/>
            <w:noProof/>
            <w:lang w:bidi="en-US"/>
          </w:rPr>
          <w:t>1. Introducción</w:t>
        </w:r>
        <w:r w:rsidR="00F94772">
          <w:rPr>
            <w:noProof/>
            <w:webHidden/>
          </w:rPr>
          <w:tab/>
        </w:r>
        <w:r w:rsidR="00F94772">
          <w:rPr>
            <w:noProof/>
            <w:webHidden/>
          </w:rPr>
          <w:fldChar w:fldCharType="begin"/>
        </w:r>
        <w:r w:rsidR="00F94772">
          <w:rPr>
            <w:noProof/>
            <w:webHidden/>
          </w:rPr>
          <w:instrText xml:space="preserve"> PAGEREF _Toc73645255 \h </w:instrText>
        </w:r>
        <w:r w:rsidR="00F94772">
          <w:rPr>
            <w:noProof/>
            <w:webHidden/>
          </w:rPr>
        </w:r>
        <w:r w:rsidR="00F94772">
          <w:rPr>
            <w:noProof/>
            <w:webHidden/>
          </w:rPr>
          <w:fldChar w:fldCharType="separate"/>
        </w:r>
        <w:r w:rsidR="00F94772">
          <w:rPr>
            <w:noProof/>
            <w:webHidden/>
          </w:rPr>
          <w:t>1</w:t>
        </w:r>
        <w:r w:rsidR="00F94772">
          <w:rPr>
            <w:noProof/>
            <w:webHidden/>
          </w:rPr>
          <w:fldChar w:fldCharType="end"/>
        </w:r>
      </w:hyperlink>
    </w:p>
    <w:p w14:paraId="4FF30667" w14:textId="0106D9E4" w:rsidR="00F94772" w:rsidRDefault="009D4038">
      <w:pPr>
        <w:pStyle w:val="TDC2"/>
        <w:tabs>
          <w:tab w:val="right" w:leader="dot" w:pos="9060"/>
        </w:tabs>
        <w:rPr>
          <w:rFonts w:asciiTheme="minorHAnsi" w:eastAsiaTheme="minorEastAsia" w:hAnsiTheme="minorHAnsi" w:cstheme="minorBidi"/>
          <w:noProof/>
          <w:lang w:eastAsia="es-ES"/>
        </w:rPr>
      </w:pPr>
      <w:hyperlink w:anchor="_Toc73645256" w:history="1">
        <w:r w:rsidR="00F94772" w:rsidRPr="00815138">
          <w:rPr>
            <w:rStyle w:val="Hipervnculo"/>
            <w:noProof/>
          </w:rPr>
          <w:t>1.1 Motivación</w:t>
        </w:r>
        <w:r w:rsidR="00F94772">
          <w:rPr>
            <w:noProof/>
            <w:webHidden/>
          </w:rPr>
          <w:tab/>
        </w:r>
        <w:r w:rsidR="00F94772">
          <w:rPr>
            <w:noProof/>
            <w:webHidden/>
          </w:rPr>
          <w:fldChar w:fldCharType="begin"/>
        </w:r>
        <w:r w:rsidR="00F94772">
          <w:rPr>
            <w:noProof/>
            <w:webHidden/>
          </w:rPr>
          <w:instrText xml:space="preserve"> PAGEREF _Toc73645256 \h </w:instrText>
        </w:r>
        <w:r w:rsidR="00F94772">
          <w:rPr>
            <w:noProof/>
            <w:webHidden/>
          </w:rPr>
        </w:r>
        <w:r w:rsidR="00F94772">
          <w:rPr>
            <w:noProof/>
            <w:webHidden/>
          </w:rPr>
          <w:fldChar w:fldCharType="separate"/>
        </w:r>
        <w:r w:rsidR="00F94772">
          <w:rPr>
            <w:noProof/>
            <w:webHidden/>
          </w:rPr>
          <w:t>1</w:t>
        </w:r>
        <w:r w:rsidR="00F94772">
          <w:rPr>
            <w:noProof/>
            <w:webHidden/>
          </w:rPr>
          <w:fldChar w:fldCharType="end"/>
        </w:r>
      </w:hyperlink>
    </w:p>
    <w:p w14:paraId="39498558" w14:textId="1A14591C" w:rsidR="00F94772" w:rsidRDefault="009D4038">
      <w:pPr>
        <w:pStyle w:val="TDC2"/>
        <w:tabs>
          <w:tab w:val="right" w:leader="dot" w:pos="9060"/>
        </w:tabs>
        <w:rPr>
          <w:rFonts w:asciiTheme="minorHAnsi" w:eastAsiaTheme="minorEastAsia" w:hAnsiTheme="minorHAnsi" w:cstheme="minorBidi"/>
          <w:noProof/>
          <w:lang w:eastAsia="es-ES"/>
        </w:rPr>
      </w:pPr>
      <w:hyperlink w:anchor="_Toc73645257" w:history="1">
        <w:r w:rsidR="00F94772" w:rsidRPr="00815138">
          <w:rPr>
            <w:rStyle w:val="Hipervnculo"/>
            <w:noProof/>
          </w:rPr>
          <w:t>1.2 Planteamiento del trabajo</w:t>
        </w:r>
        <w:r w:rsidR="00F94772">
          <w:rPr>
            <w:noProof/>
            <w:webHidden/>
          </w:rPr>
          <w:tab/>
        </w:r>
        <w:r w:rsidR="00F94772">
          <w:rPr>
            <w:noProof/>
            <w:webHidden/>
          </w:rPr>
          <w:fldChar w:fldCharType="begin"/>
        </w:r>
        <w:r w:rsidR="00F94772">
          <w:rPr>
            <w:noProof/>
            <w:webHidden/>
          </w:rPr>
          <w:instrText xml:space="preserve"> PAGEREF _Toc73645257 \h </w:instrText>
        </w:r>
        <w:r w:rsidR="00F94772">
          <w:rPr>
            <w:noProof/>
            <w:webHidden/>
          </w:rPr>
        </w:r>
        <w:r w:rsidR="00F94772">
          <w:rPr>
            <w:noProof/>
            <w:webHidden/>
          </w:rPr>
          <w:fldChar w:fldCharType="separate"/>
        </w:r>
        <w:r w:rsidR="00F94772">
          <w:rPr>
            <w:noProof/>
            <w:webHidden/>
          </w:rPr>
          <w:t>2</w:t>
        </w:r>
        <w:r w:rsidR="00F94772">
          <w:rPr>
            <w:noProof/>
            <w:webHidden/>
          </w:rPr>
          <w:fldChar w:fldCharType="end"/>
        </w:r>
      </w:hyperlink>
    </w:p>
    <w:p w14:paraId="548D5856" w14:textId="6EE2BA26" w:rsidR="00F94772" w:rsidRDefault="009D4038">
      <w:pPr>
        <w:pStyle w:val="TDC2"/>
        <w:tabs>
          <w:tab w:val="right" w:leader="dot" w:pos="9060"/>
        </w:tabs>
        <w:rPr>
          <w:rFonts w:asciiTheme="minorHAnsi" w:eastAsiaTheme="minorEastAsia" w:hAnsiTheme="minorHAnsi" w:cstheme="minorBidi"/>
          <w:noProof/>
          <w:lang w:eastAsia="es-ES"/>
        </w:rPr>
      </w:pPr>
      <w:hyperlink w:anchor="_Toc73645258" w:history="1">
        <w:r w:rsidR="00F94772" w:rsidRPr="00815138">
          <w:rPr>
            <w:rStyle w:val="Hipervnculo"/>
            <w:noProof/>
          </w:rPr>
          <w:t>1.3 Estructura de la memoria</w:t>
        </w:r>
        <w:r w:rsidR="00F94772">
          <w:rPr>
            <w:noProof/>
            <w:webHidden/>
          </w:rPr>
          <w:tab/>
        </w:r>
        <w:r w:rsidR="00F94772">
          <w:rPr>
            <w:noProof/>
            <w:webHidden/>
          </w:rPr>
          <w:fldChar w:fldCharType="begin"/>
        </w:r>
        <w:r w:rsidR="00F94772">
          <w:rPr>
            <w:noProof/>
            <w:webHidden/>
          </w:rPr>
          <w:instrText xml:space="preserve"> PAGEREF _Toc73645258 \h </w:instrText>
        </w:r>
        <w:r w:rsidR="00F94772">
          <w:rPr>
            <w:noProof/>
            <w:webHidden/>
          </w:rPr>
        </w:r>
        <w:r w:rsidR="00F94772">
          <w:rPr>
            <w:noProof/>
            <w:webHidden/>
          </w:rPr>
          <w:fldChar w:fldCharType="separate"/>
        </w:r>
        <w:r w:rsidR="00F94772">
          <w:rPr>
            <w:noProof/>
            <w:webHidden/>
          </w:rPr>
          <w:t>2</w:t>
        </w:r>
        <w:r w:rsidR="00F94772">
          <w:rPr>
            <w:noProof/>
            <w:webHidden/>
          </w:rPr>
          <w:fldChar w:fldCharType="end"/>
        </w:r>
      </w:hyperlink>
    </w:p>
    <w:p w14:paraId="4D82AD23" w14:textId="1E6C1640" w:rsidR="00F94772" w:rsidRDefault="009D4038">
      <w:pPr>
        <w:pStyle w:val="TDC1"/>
        <w:tabs>
          <w:tab w:val="right" w:leader="dot" w:pos="9060"/>
        </w:tabs>
        <w:rPr>
          <w:rFonts w:asciiTheme="minorHAnsi" w:eastAsiaTheme="minorEastAsia" w:hAnsiTheme="minorHAnsi" w:cstheme="minorBidi"/>
          <w:noProof/>
          <w:lang w:eastAsia="es-ES"/>
        </w:rPr>
      </w:pPr>
      <w:hyperlink w:anchor="_Toc73645259" w:history="1">
        <w:r w:rsidR="00F94772" w:rsidRPr="00815138">
          <w:rPr>
            <w:rStyle w:val="Hipervnculo"/>
            <w:noProof/>
            <w:lang w:bidi="en-US"/>
          </w:rPr>
          <w:t>2. Contexto y estado del arte</w:t>
        </w:r>
        <w:r w:rsidR="00F94772">
          <w:rPr>
            <w:noProof/>
            <w:webHidden/>
          </w:rPr>
          <w:tab/>
        </w:r>
        <w:r w:rsidR="00F94772">
          <w:rPr>
            <w:noProof/>
            <w:webHidden/>
          </w:rPr>
          <w:fldChar w:fldCharType="begin"/>
        </w:r>
        <w:r w:rsidR="00F94772">
          <w:rPr>
            <w:noProof/>
            <w:webHidden/>
          </w:rPr>
          <w:instrText xml:space="preserve"> PAGEREF _Toc73645259 \h </w:instrText>
        </w:r>
        <w:r w:rsidR="00F94772">
          <w:rPr>
            <w:noProof/>
            <w:webHidden/>
          </w:rPr>
        </w:r>
        <w:r w:rsidR="00F94772">
          <w:rPr>
            <w:noProof/>
            <w:webHidden/>
          </w:rPr>
          <w:fldChar w:fldCharType="separate"/>
        </w:r>
        <w:r w:rsidR="00F94772">
          <w:rPr>
            <w:noProof/>
            <w:webHidden/>
          </w:rPr>
          <w:t>3</w:t>
        </w:r>
        <w:r w:rsidR="00F94772">
          <w:rPr>
            <w:noProof/>
            <w:webHidden/>
          </w:rPr>
          <w:fldChar w:fldCharType="end"/>
        </w:r>
      </w:hyperlink>
    </w:p>
    <w:p w14:paraId="29390603" w14:textId="13DC0BE5" w:rsidR="00F94772" w:rsidRDefault="009D4038">
      <w:pPr>
        <w:pStyle w:val="TDC2"/>
        <w:tabs>
          <w:tab w:val="right" w:leader="dot" w:pos="9060"/>
        </w:tabs>
        <w:rPr>
          <w:rFonts w:asciiTheme="minorHAnsi" w:eastAsiaTheme="minorEastAsia" w:hAnsiTheme="minorHAnsi" w:cstheme="minorBidi"/>
          <w:noProof/>
          <w:lang w:eastAsia="es-ES"/>
        </w:rPr>
      </w:pPr>
      <w:hyperlink w:anchor="_Toc73645260" w:history="1">
        <w:r w:rsidR="00F94772" w:rsidRPr="00815138">
          <w:rPr>
            <w:rStyle w:val="Hipervnculo"/>
            <w:noProof/>
          </w:rPr>
          <w:t>2.1. SLAM mediante visión por computador</w:t>
        </w:r>
        <w:r w:rsidR="00F94772">
          <w:rPr>
            <w:noProof/>
            <w:webHidden/>
          </w:rPr>
          <w:tab/>
        </w:r>
        <w:r w:rsidR="00F94772">
          <w:rPr>
            <w:noProof/>
            <w:webHidden/>
          </w:rPr>
          <w:fldChar w:fldCharType="begin"/>
        </w:r>
        <w:r w:rsidR="00F94772">
          <w:rPr>
            <w:noProof/>
            <w:webHidden/>
          </w:rPr>
          <w:instrText xml:space="preserve"> PAGEREF _Toc73645260 \h </w:instrText>
        </w:r>
        <w:r w:rsidR="00F94772">
          <w:rPr>
            <w:noProof/>
            <w:webHidden/>
          </w:rPr>
        </w:r>
        <w:r w:rsidR="00F94772">
          <w:rPr>
            <w:noProof/>
            <w:webHidden/>
          </w:rPr>
          <w:fldChar w:fldCharType="separate"/>
        </w:r>
        <w:r w:rsidR="00F94772">
          <w:rPr>
            <w:noProof/>
            <w:webHidden/>
          </w:rPr>
          <w:t>3</w:t>
        </w:r>
        <w:r w:rsidR="00F94772">
          <w:rPr>
            <w:noProof/>
            <w:webHidden/>
          </w:rPr>
          <w:fldChar w:fldCharType="end"/>
        </w:r>
      </w:hyperlink>
    </w:p>
    <w:p w14:paraId="0BA862F5" w14:textId="6C62B091" w:rsidR="00F94772" w:rsidRDefault="009D4038">
      <w:pPr>
        <w:pStyle w:val="TDC3"/>
        <w:tabs>
          <w:tab w:val="right" w:leader="dot" w:pos="9060"/>
        </w:tabs>
        <w:rPr>
          <w:rFonts w:asciiTheme="minorHAnsi" w:eastAsiaTheme="minorEastAsia" w:hAnsiTheme="minorHAnsi" w:cstheme="minorBidi"/>
          <w:noProof/>
          <w:lang w:eastAsia="es-ES"/>
        </w:rPr>
      </w:pPr>
      <w:hyperlink w:anchor="_Toc73645261" w:history="1">
        <w:r w:rsidR="00F94772" w:rsidRPr="00815138">
          <w:rPr>
            <w:rStyle w:val="Hipervnculo"/>
            <w:noProof/>
          </w:rPr>
          <w:t>2.1.1. Cámara monocular</w:t>
        </w:r>
        <w:r w:rsidR="00F94772">
          <w:rPr>
            <w:noProof/>
            <w:webHidden/>
          </w:rPr>
          <w:tab/>
        </w:r>
        <w:r w:rsidR="00F94772">
          <w:rPr>
            <w:noProof/>
            <w:webHidden/>
          </w:rPr>
          <w:fldChar w:fldCharType="begin"/>
        </w:r>
        <w:r w:rsidR="00F94772">
          <w:rPr>
            <w:noProof/>
            <w:webHidden/>
          </w:rPr>
          <w:instrText xml:space="preserve"> PAGEREF _Toc73645261 \h </w:instrText>
        </w:r>
        <w:r w:rsidR="00F94772">
          <w:rPr>
            <w:noProof/>
            <w:webHidden/>
          </w:rPr>
        </w:r>
        <w:r w:rsidR="00F94772">
          <w:rPr>
            <w:noProof/>
            <w:webHidden/>
          </w:rPr>
          <w:fldChar w:fldCharType="separate"/>
        </w:r>
        <w:r w:rsidR="00F94772">
          <w:rPr>
            <w:noProof/>
            <w:webHidden/>
          </w:rPr>
          <w:t>3</w:t>
        </w:r>
        <w:r w:rsidR="00F94772">
          <w:rPr>
            <w:noProof/>
            <w:webHidden/>
          </w:rPr>
          <w:fldChar w:fldCharType="end"/>
        </w:r>
      </w:hyperlink>
    </w:p>
    <w:p w14:paraId="55E8F784" w14:textId="5BF008A2" w:rsidR="00F94772" w:rsidRDefault="009D4038">
      <w:pPr>
        <w:pStyle w:val="TDC3"/>
        <w:tabs>
          <w:tab w:val="right" w:leader="dot" w:pos="9060"/>
        </w:tabs>
        <w:rPr>
          <w:rFonts w:asciiTheme="minorHAnsi" w:eastAsiaTheme="minorEastAsia" w:hAnsiTheme="minorHAnsi" w:cstheme="minorBidi"/>
          <w:noProof/>
          <w:lang w:eastAsia="es-ES"/>
        </w:rPr>
      </w:pPr>
      <w:hyperlink w:anchor="_Toc73645262" w:history="1">
        <w:r w:rsidR="00F94772" w:rsidRPr="00815138">
          <w:rPr>
            <w:rStyle w:val="Hipervnculo"/>
            <w:noProof/>
          </w:rPr>
          <w:t>2.1.2. Cámara estéreo doble</w:t>
        </w:r>
        <w:r w:rsidR="00F94772">
          <w:rPr>
            <w:noProof/>
            <w:webHidden/>
          </w:rPr>
          <w:tab/>
        </w:r>
        <w:r w:rsidR="00F94772">
          <w:rPr>
            <w:noProof/>
            <w:webHidden/>
          </w:rPr>
          <w:fldChar w:fldCharType="begin"/>
        </w:r>
        <w:r w:rsidR="00F94772">
          <w:rPr>
            <w:noProof/>
            <w:webHidden/>
          </w:rPr>
          <w:instrText xml:space="preserve"> PAGEREF _Toc73645262 \h </w:instrText>
        </w:r>
        <w:r w:rsidR="00F94772">
          <w:rPr>
            <w:noProof/>
            <w:webHidden/>
          </w:rPr>
        </w:r>
        <w:r w:rsidR="00F94772">
          <w:rPr>
            <w:noProof/>
            <w:webHidden/>
          </w:rPr>
          <w:fldChar w:fldCharType="separate"/>
        </w:r>
        <w:r w:rsidR="00F94772">
          <w:rPr>
            <w:noProof/>
            <w:webHidden/>
          </w:rPr>
          <w:t>5</w:t>
        </w:r>
        <w:r w:rsidR="00F94772">
          <w:rPr>
            <w:noProof/>
            <w:webHidden/>
          </w:rPr>
          <w:fldChar w:fldCharType="end"/>
        </w:r>
      </w:hyperlink>
    </w:p>
    <w:p w14:paraId="656C6ABA" w14:textId="23D9DCC1" w:rsidR="00F94772" w:rsidRDefault="009D4038">
      <w:pPr>
        <w:pStyle w:val="TDC3"/>
        <w:tabs>
          <w:tab w:val="right" w:leader="dot" w:pos="9060"/>
        </w:tabs>
        <w:rPr>
          <w:rFonts w:asciiTheme="minorHAnsi" w:eastAsiaTheme="minorEastAsia" w:hAnsiTheme="minorHAnsi" w:cstheme="minorBidi"/>
          <w:noProof/>
          <w:lang w:eastAsia="es-ES"/>
        </w:rPr>
      </w:pPr>
      <w:hyperlink w:anchor="_Toc73645263" w:history="1">
        <w:r w:rsidR="00F94772" w:rsidRPr="00815138">
          <w:rPr>
            <w:rStyle w:val="Hipervnculo"/>
            <w:noProof/>
          </w:rPr>
          <w:t>2.1.3. Cámaras estereoscópicas</w:t>
        </w:r>
        <w:r w:rsidR="00F94772">
          <w:rPr>
            <w:noProof/>
            <w:webHidden/>
          </w:rPr>
          <w:tab/>
        </w:r>
        <w:r w:rsidR="00F94772">
          <w:rPr>
            <w:noProof/>
            <w:webHidden/>
          </w:rPr>
          <w:fldChar w:fldCharType="begin"/>
        </w:r>
        <w:r w:rsidR="00F94772">
          <w:rPr>
            <w:noProof/>
            <w:webHidden/>
          </w:rPr>
          <w:instrText xml:space="preserve"> PAGEREF _Toc73645263 \h </w:instrText>
        </w:r>
        <w:r w:rsidR="00F94772">
          <w:rPr>
            <w:noProof/>
            <w:webHidden/>
          </w:rPr>
        </w:r>
        <w:r w:rsidR="00F94772">
          <w:rPr>
            <w:noProof/>
            <w:webHidden/>
          </w:rPr>
          <w:fldChar w:fldCharType="separate"/>
        </w:r>
        <w:r w:rsidR="00F94772">
          <w:rPr>
            <w:noProof/>
            <w:webHidden/>
          </w:rPr>
          <w:t>6</w:t>
        </w:r>
        <w:r w:rsidR="00F94772">
          <w:rPr>
            <w:noProof/>
            <w:webHidden/>
          </w:rPr>
          <w:fldChar w:fldCharType="end"/>
        </w:r>
      </w:hyperlink>
    </w:p>
    <w:p w14:paraId="0B47515E" w14:textId="23084308" w:rsidR="00F94772" w:rsidRDefault="009D4038">
      <w:pPr>
        <w:pStyle w:val="TDC3"/>
        <w:tabs>
          <w:tab w:val="right" w:leader="dot" w:pos="9060"/>
        </w:tabs>
        <w:rPr>
          <w:rFonts w:asciiTheme="minorHAnsi" w:eastAsiaTheme="minorEastAsia" w:hAnsiTheme="minorHAnsi" w:cstheme="minorBidi"/>
          <w:noProof/>
          <w:lang w:eastAsia="es-ES"/>
        </w:rPr>
      </w:pPr>
      <w:hyperlink w:anchor="_Toc73645264" w:history="1">
        <w:r w:rsidR="00F94772" w:rsidRPr="00815138">
          <w:rPr>
            <w:rStyle w:val="Hipervnculo"/>
            <w:noProof/>
          </w:rPr>
          <w:t>2.1.4. LiDAR</w:t>
        </w:r>
        <w:r w:rsidR="00F94772">
          <w:rPr>
            <w:noProof/>
            <w:webHidden/>
          </w:rPr>
          <w:tab/>
        </w:r>
        <w:r w:rsidR="00F94772">
          <w:rPr>
            <w:noProof/>
            <w:webHidden/>
          </w:rPr>
          <w:fldChar w:fldCharType="begin"/>
        </w:r>
        <w:r w:rsidR="00F94772">
          <w:rPr>
            <w:noProof/>
            <w:webHidden/>
          </w:rPr>
          <w:instrText xml:space="preserve"> PAGEREF _Toc73645264 \h </w:instrText>
        </w:r>
        <w:r w:rsidR="00F94772">
          <w:rPr>
            <w:noProof/>
            <w:webHidden/>
          </w:rPr>
        </w:r>
        <w:r w:rsidR="00F94772">
          <w:rPr>
            <w:noProof/>
            <w:webHidden/>
          </w:rPr>
          <w:fldChar w:fldCharType="separate"/>
        </w:r>
        <w:r w:rsidR="00F94772">
          <w:rPr>
            <w:noProof/>
            <w:webHidden/>
          </w:rPr>
          <w:t>8</w:t>
        </w:r>
        <w:r w:rsidR="00F94772">
          <w:rPr>
            <w:noProof/>
            <w:webHidden/>
          </w:rPr>
          <w:fldChar w:fldCharType="end"/>
        </w:r>
      </w:hyperlink>
    </w:p>
    <w:p w14:paraId="4A0936EC" w14:textId="785B1FFC" w:rsidR="00F94772" w:rsidRDefault="009D4038">
      <w:pPr>
        <w:pStyle w:val="TDC3"/>
        <w:tabs>
          <w:tab w:val="right" w:leader="dot" w:pos="9060"/>
        </w:tabs>
        <w:rPr>
          <w:rFonts w:asciiTheme="minorHAnsi" w:eastAsiaTheme="minorEastAsia" w:hAnsiTheme="minorHAnsi" w:cstheme="minorBidi"/>
          <w:noProof/>
          <w:lang w:eastAsia="es-ES"/>
        </w:rPr>
      </w:pPr>
      <w:hyperlink w:anchor="_Toc73645265" w:history="1">
        <w:r w:rsidR="00F94772" w:rsidRPr="00815138">
          <w:rPr>
            <w:rStyle w:val="Hipervnculo"/>
            <w:noProof/>
          </w:rPr>
          <w:t>2.1.4. IMU</w:t>
        </w:r>
        <w:r w:rsidR="00F94772">
          <w:rPr>
            <w:noProof/>
            <w:webHidden/>
          </w:rPr>
          <w:tab/>
        </w:r>
        <w:r w:rsidR="00F94772">
          <w:rPr>
            <w:noProof/>
            <w:webHidden/>
          </w:rPr>
          <w:fldChar w:fldCharType="begin"/>
        </w:r>
        <w:r w:rsidR="00F94772">
          <w:rPr>
            <w:noProof/>
            <w:webHidden/>
          </w:rPr>
          <w:instrText xml:space="preserve"> PAGEREF _Toc73645265 \h </w:instrText>
        </w:r>
        <w:r w:rsidR="00F94772">
          <w:rPr>
            <w:noProof/>
            <w:webHidden/>
          </w:rPr>
        </w:r>
        <w:r w:rsidR="00F94772">
          <w:rPr>
            <w:noProof/>
            <w:webHidden/>
          </w:rPr>
          <w:fldChar w:fldCharType="separate"/>
        </w:r>
        <w:r w:rsidR="00F94772">
          <w:rPr>
            <w:noProof/>
            <w:webHidden/>
          </w:rPr>
          <w:t>9</w:t>
        </w:r>
        <w:r w:rsidR="00F94772">
          <w:rPr>
            <w:noProof/>
            <w:webHidden/>
          </w:rPr>
          <w:fldChar w:fldCharType="end"/>
        </w:r>
      </w:hyperlink>
    </w:p>
    <w:p w14:paraId="5E8CE947" w14:textId="3588B27F" w:rsidR="00F94772" w:rsidRDefault="009D4038">
      <w:pPr>
        <w:pStyle w:val="TDC2"/>
        <w:tabs>
          <w:tab w:val="right" w:leader="dot" w:pos="9060"/>
        </w:tabs>
        <w:rPr>
          <w:rFonts w:asciiTheme="minorHAnsi" w:eastAsiaTheme="minorEastAsia" w:hAnsiTheme="minorHAnsi" w:cstheme="minorBidi"/>
          <w:noProof/>
          <w:lang w:eastAsia="es-ES"/>
        </w:rPr>
      </w:pPr>
      <w:hyperlink w:anchor="_Toc73645266" w:history="1">
        <w:r w:rsidR="00F94772" w:rsidRPr="00815138">
          <w:rPr>
            <w:rStyle w:val="Hipervnculo"/>
            <w:noProof/>
          </w:rPr>
          <w:t>2.3. Detección y segmentación</w:t>
        </w:r>
        <w:r w:rsidR="00F94772">
          <w:rPr>
            <w:noProof/>
            <w:webHidden/>
          </w:rPr>
          <w:tab/>
        </w:r>
        <w:r w:rsidR="00F94772">
          <w:rPr>
            <w:noProof/>
            <w:webHidden/>
          </w:rPr>
          <w:fldChar w:fldCharType="begin"/>
        </w:r>
        <w:r w:rsidR="00F94772">
          <w:rPr>
            <w:noProof/>
            <w:webHidden/>
          </w:rPr>
          <w:instrText xml:space="preserve"> PAGEREF _Toc73645266 \h </w:instrText>
        </w:r>
        <w:r w:rsidR="00F94772">
          <w:rPr>
            <w:noProof/>
            <w:webHidden/>
          </w:rPr>
        </w:r>
        <w:r w:rsidR="00F94772">
          <w:rPr>
            <w:noProof/>
            <w:webHidden/>
          </w:rPr>
          <w:fldChar w:fldCharType="separate"/>
        </w:r>
        <w:r w:rsidR="00F94772">
          <w:rPr>
            <w:noProof/>
            <w:webHidden/>
          </w:rPr>
          <w:t>10</w:t>
        </w:r>
        <w:r w:rsidR="00F94772">
          <w:rPr>
            <w:noProof/>
            <w:webHidden/>
          </w:rPr>
          <w:fldChar w:fldCharType="end"/>
        </w:r>
      </w:hyperlink>
    </w:p>
    <w:p w14:paraId="5EDE380F" w14:textId="50AF4384" w:rsidR="00F94772" w:rsidRDefault="009D4038">
      <w:pPr>
        <w:pStyle w:val="TDC3"/>
        <w:tabs>
          <w:tab w:val="right" w:leader="dot" w:pos="9060"/>
        </w:tabs>
        <w:rPr>
          <w:rFonts w:asciiTheme="minorHAnsi" w:eastAsiaTheme="minorEastAsia" w:hAnsiTheme="minorHAnsi" w:cstheme="minorBidi"/>
          <w:noProof/>
          <w:lang w:eastAsia="es-ES"/>
        </w:rPr>
      </w:pPr>
      <w:hyperlink w:anchor="_Toc73645267" w:history="1">
        <w:r w:rsidR="00F94772" w:rsidRPr="00815138">
          <w:rPr>
            <w:rStyle w:val="Hipervnculo"/>
            <w:noProof/>
          </w:rPr>
          <w:t>2.3.1. Detección de objetos</w:t>
        </w:r>
        <w:r w:rsidR="00F94772">
          <w:rPr>
            <w:noProof/>
            <w:webHidden/>
          </w:rPr>
          <w:tab/>
        </w:r>
        <w:r w:rsidR="00F94772">
          <w:rPr>
            <w:noProof/>
            <w:webHidden/>
          </w:rPr>
          <w:fldChar w:fldCharType="begin"/>
        </w:r>
        <w:r w:rsidR="00F94772">
          <w:rPr>
            <w:noProof/>
            <w:webHidden/>
          </w:rPr>
          <w:instrText xml:space="preserve"> PAGEREF _Toc73645267 \h </w:instrText>
        </w:r>
        <w:r w:rsidR="00F94772">
          <w:rPr>
            <w:noProof/>
            <w:webHidden/>
          </w:rPr>
        </w:r>
        <w:r w:rsidR="00F94772">
          <w:rPr>
            <w:noProof/>
            <w:webHidden/>
          </w:rPr>
          <w:fldChar w:fldCharType="separate"/>
        </w:r>
        <w:r w:rsidR="00F94772">
          <w:rPr>
            <w:noProof/>
            <w:webHidden/>
          </w:rPr>
          <w:t>10</w:t>
        </w:r>
        <w:r w:rsidR="00F94772">
          <w:rPr>
            <w:noProof/>
            <w:webHidden/>
          </w:rPr>
          <w:fldChar w:fldCharType="end"/>
        </w:r>
      </w:hyperlink>
    </w:p>
    <w:p w14:paraId="0E198D8A" w14:textId="54D36771" w:rsidR="00F94772" w:rsidRDefault="009D4038">
      <w:pPr>
        <w:pStyle w:val="TDC3"/>
        <w:tabs>
          <w:tab w:val="right" w:leader="dot" w:pos="9060"/>
        </w:tabs>
        <w:rPr>
          <w:rFonts w:asciiTheme="minorHAnsi" w:eastAsiaTheme="minorEastAsia" w:hAnsiTheme="minorHAnsi" w:cstheme="minorBidi"/>
          <w:noProof/>
          <w:lang w:eastAsia="es-ES"/>
        </w:rPr>
      </w:pPr>
      <w:hyperlink w:anchor="_Toc73645268" w:history="1">
        <w:r w:rsidR="00F94772" w:rsidRPr="00815138">
          <w:rPr>
            <w:rStyle w:val="Hipervnculo"/>
            <w:noProof/>
          </w:rPr>
          <w:t>2.3.2. Segmentación</w:t>
        </w:r>
        <w:r w:rsidR="00F94772">
          <w:rPr>
            <w:noProof/>
            <w:webHidden/>
          </w:rPr>
          <w:tab/>
        </w:r>
        <w:r w:rsidR="00F94772">
          <w:rPr>
            <w:noProof/>
            <w:webHidden/>
          </w:rPr>
          <w:fldChar w:fldCharType="begin"/>
        </w:r>
        <w:r w:rsidR="00F94772">
          <w:rPr>
            <w:noProof/>
            <w:webHidden/>
          </w:rPr>
          <w:instrText xml:space="preserve"> PAGEREF _Toc73645268 \h </w:instrText>
        </w:r>
        <w:r w:rsidR="00F94772">
          <w:rPr>
            <w:noProof/>
            <w:webHidden/>
          </w:rPr>
        </w:r>
        <w:r w:rsidR="00F94772">
          <w:rPr>
            <w:noProof/>
            <w:webHidden/>
          </w:rPr>
          <w:fldChar w:fldCharType="separate"/>
        </w:r>
        <w:r w:rsidR="00F94772">
          <w:rPr>
            <w:noProof/>
            <w:webHidden/>
          </w:rPr>
          <w:t>12</w:t>
        </w:r>
        <w:r w:rsidR="00F94772">
          <w:rPr>
            <w:noProof/>
            <w:webHidden/>
          </w:rPr>
          <w:fldChar w:fldCharType="end"/>
        </w:r>
      </w:hyperlink>
    </w:p>
    <w:p w14:paraId="0557A4CD" w14:textId="6370E1BB" w:rsidR="00F94772" w:rsidRDefault="009D4038">
      <w:pPr>
        <w:pStyle w:val="TDC3"/>
        <w:tabs>
          <w:tab w:val="right" w:leader="dot" w:pos="9060"/>
        </w:tabs>
        <w:rPr>
          <w:rFonts w:asciiTheme="minorHAnsi" w:eastAsiaTheme="minorEastAsia" w:hAnsiTheme="minorHAnsi" w:cstheme="minorBidi"/>
          <w:noProof/>
          <w:lang w:eastAsia="es-ES"/>
        </w:rPr>
      </w:pPr>
      <w:hyperlink w:anchor="_Toc73645269" w:history="1">
        <w:r w:rsidR="00F94772" w:rsidRPr="00815138">
          <w:rPr>
            <w:rStyle w:val="Hipervnculo"/>
            <w:noProof/>
          </w:rPr>
          <w:t>2.3.2. Posición y trayectoria del ser humano</w:t>
        </w:r>
        <w:r w:rsidR="00F94772">
          <w:rPr>
            <w:noProof/>
            <w:webHidden/>
          </w:rPr>
          <w:tab/>
        </w:r>
        <w:r w:rsidR="00F94772">
          <w:rPr>
            <w:noProof/>
            <w:webHidden/>
          </w:rPr>
          <w:fldChar w:fldCharType="begin"/>
        </w:r>
        <w:r w:rsidR="00F94772">
          <w:rPr>
            <w:noProof/>
            <w:webHidden/>
          </w:rPr>
          <w:instrText xml:space="preserve"> PAGEREF _Toc73645269 \h </w:instrText>
        </w:r>
        <w:r w:rsidR="00F94772">
          <w:rPr>
            <w:noProof/>
            <w:webHidden/>
          </w:rPr>
        </w:r>
        <w:r w:rsidR="00F94772">
          <w:rPr>
            <w:noProof/>
            <w:webHidden/>
          </w:rPr>
          <w:fldChar w:fldCharType="separate"/>
        </w:r>
        <w:r w:rsidR="00F94772">
          <w:rPr>
            <w:noProof/>
            <w:webHidden/>
          </w:rPr>
          <w:t>14</w:t>
        </w:r>
        <w:r w:rsidR="00F94772">
          <w:rPr>
            <w:noProof/>
            <w:webHidden/>
          </w:rPr>
          <w:fldChar w:fldCharType="end"/>
        </w:r>
      </w:hyperlink>
    </w:p>
    <w:p w14:paraId="0E5A12C2" w14:textId="3A30795C" w:rsidR="00F94772" w:rsidRDefault="009D4038">
      <w:pPr>
        <w:pStyle w:val="TDC2"/>
        <w:tabs>
          <w:tab w:val="right" w:leader="dot" w:pos="9060"/>
        </w:tabs>
        <w:rPr>
          <w:rFonts w:asciiTheme="minorHAnsi" w:eastAsiaTheme="minorEastAsia" w:hAnsiTheme="minorHAnsi" w:cstheme="minorBidi"/>
          <w:noProof/>
          <w:lang w:eastAsia="es-ES"/>
        </w:rPr>
      </w:pPr>
      <w:hyperlink w:anchor="_Toc73645270" w:history="1">
        <w:r w:rsidR="00F94772" w:rsidRPr="00815138">
          <w:rPr>
            <w:rStyle w:val="Hipervnculo"/>
            <w:noProof/>
          </w:rPr>
          <w:t>2.4 Resumen</w:t>
        </w:r>
        <w:r w:rsidR="00F94772">
          <w:rPr>
            <w:noProof/>
            <w:webHidden/>
          </w:rPr>
          <w:tab/>
        </w:r>
        <w:r w:rsidR="00F94772">
          <w:rPr>
            <w:noProof/>
            <w:webHidden/>
          </w:rPr>
          <w:fldChar w:fldCharType="begin"/>
        </w:r>
        <w:r w:rsidR="00F94772">
          <w:rPr>
            <w:noProof/>
            <w:webHidden/>
          </w:rPr>
          <w:instrText xml:space="preserve"> PAGEREF _Toc73645270 \h </w:instrText>
        </w:r>
        <w:r w:rsidR="00F94772">
          <w:rPr>
            <w:noProof/>
            <w:webHidden/>
          </w:rPr>
        </w:r>
        <w:r w:rsidR="00F94772">
          <w:rPr>
            <w:noProof/>
            <w:webHidden/>
          </w:rPr>
          <w:fldChar w:fldCharType="separate"/>
        </w:r>
        <w:r w:rsidR="00F94772">
          <w:rPr>
            <w:noProof/>
            <w:webHidden/>
          </w:rPr>
          <w:t>17</w:t>
        </w:r>
        <w:r w:rsidR="00F94772">
          <w:rPr>
            <w:noProof/>
            <w:webHidden/>
          </w:rPr>
          <w:fldChar w:fldCharType="end"/>
        </w:r>
      </w:hyperlink>
    </w:p>
    <w:p w14:paraId="308E5E7D" w14:textId="371E71F2" w:rsidR="00F94772" w:rsidRDefault="009D4038">
      <w:pPr>
        <w:pStyle w:val="TDC1"/>
        <w:tabs>
          <w:tab w:val="right" w:leader="dot" w:pos="9060"/>
        </w:tabs>
        <w:rPr>
          <w:rFonts w:asciiTheme="minorHAnsi" w:eastAsiaTheme="minorEastAsia" w:hAnsiTheme="minorHAnsi" w:cstheme="minorBidi"/>
          <w:noProof/>
          <w:lang w:eastAsia="es-ES"/>
        </w:rPr>
      </w:pPr>
      <w:hyperlink w:anchor="_Toc73645271" w:history="1">
        <w:r w:rsidR="00F94772" w:rsidRPr="00815138">
          <w:rPr>
            <w:rStyle w:val="Hipervnculo"/>
            <w:noProof/>
            <w:lang w:bidi="en-US"/>
          </w:rPr>
          <w:t>3. Objetivos y metodología de trabajo</w:t>
        </w:r>
        <w:r w:rsidR="00F94772">
          <w:rPr>
            <w:noProof/>
            <w:webHidden/>
          </w:rPr>
          <w:tab/>
        </w:r>
        <w:r w:rsidR="00F94772">
          <w:rPr>
            <w:noProof/>
            <w:webHidden/>
          </w:rPr>
          <w:fldChar w:fldCharType="begin"/>
        </w:r>
        <w:r w:rsidR="00F94772">
          <w:rPr>
            <w:noProof/>
            <w:webHidden/>
          </w:rPr>
          <w:instrText xml:space="preserve"> PAGEREF _Toc73645271 \h </w:instrText>
        </w:r>
        <w:r w:rsidR="00F94772">
          <w:rPr>
            <w:noProof/>
            <w:webHidden/>
          </w:rPr>
        </w:r>
        <w:r w:rsidR="00F94772">
          <w:rPr>
            <w:noProof/>
            <w:webHidden/>
          </w:rPr>
          <w:fldChar w:fldCharType="separate"/>
        </w:r>
        <w:r w:rsidR="00F94772">
          <w:rPr>
            <w:noProof/>
            <w:webHidden/>
          </w:rPr>
          <w:t>18</w:t>
        </w:r>
        <w:r w:rsidR="00F94772">
          <w:rPr>
            <w:noProof/>
            <w:webHidden/>
          </w:rPr>
          <w:fldChar w:fldCharType="end"/>
        </w:r>
      </w:hyperlink>
    </w:p>
    <w:p w14:paraId="60CBBC39" w14:textId="0AA297F9" w:rsidR="00F94772" w:rsidRDefault="009D4038">
      <w:pPr>
        <w:pStyle w:val="TDC2"/>
        <w:tabs>
          <w:tab w:val="right" w:leader="dot" w:pos="9060"/>
        </w:tabs>
        <w:rPr>
          <w:rFonts w:asciiTheme="minorHAnsi" w:eastAsiaTheme="minorEastAsia" w:hAnsiTheme="minorHAnsi" w:cstheme="minorBidi"/>
          <w:noProof/>
          <w:lang w:eastAsia="es-ES"/>
        </w:rPr>
      </w:pPr>
      <w:hyperlink w:anchor="_Toc73645272" w:history="1">
        <w:r w:rsidR="00F94772" w:rsidRPr="00815138">
          <w:rPr>
            <w:rStyle w:val="Hipervnculo"/>
            <w:noProof/>
          </w:rPr>
          <w:t>3.1. Objetivo general</w:t>
        </w:r>
        <w:r w:rsidR="00F94772">
          <w:rPr>
            <w:noProof/>
            <w:webHidden/>
          </w:rPr>
          <w:tab/>
        </w:r>
        <w:r w:rsidR="00F94772">
          <w:rPr>
            <w:noProof/>
            <w:webHidden/>
          </w:rPr>
          <w:fldChar w:fldCharType="begin"/>
        </w:r>
        <w:r w:rsidR="00F94772">
          <w:rPr>
            <w:noProof/>
            <w:webHidden/>
          </w:rPr>
          <w:instrText xml:space="preserve"> PAGEREF _Toc73645272 \h </w:instrText>
        </w:r>
        <w:r w:rsidR="00F94772">
          <w:rPr>
            <w:noProof/>
            <w:webHidden/>
          </w:rPr>
        </w:r>
        <w:r w:rsidR="00F94772">
          <w:rPr>
            <w:noProof/>
            <w:webHidden/>
          </w:rPr>
          <w:fldChar w:fldCharType="separate"/>
        </w:r>
        <w:r w:rsidR="00F94772">
          <w:rPr>
            <w:noProof/>
            <w:webHidden/>
          </w:rPr>
          <w:t>18</w:t>
        </w:r>
        <w:r w:rsidR="00F94772">
          <w:rPr>
            <w:noProof/>
            <w:webHidden/>
          </w:rPr>
          <w:fldChar w:fldCharType="end"/>
        </w:r>
      </w:hyperlink>
    </w:p>
    <w:p w14:paraId="0300B63F" w14:textId="1458BEA4" w:rsidR="00F94772" w:rsidRDefault="009D4038">
      <w:pPr>
        <w:pStyle w:val="TDC2"/>
        <w:tabs>
          <w:tab w:val="right" w:leader="dot" w:pos="9060"/>
        </w:tabs>
        <w:rPr>
          <w:rFonts w:asciiTheme="minorHAnsi" w:eastAsiaTheme="minorEastAsia" w:hAnsiTheme="minorHAnsi" w:cstheme="minorBidi"/>
          <w:noProof/>
          <w:lang w:eastAsia="es-ES"/>
        </w:rPr>
      </w:pPr>
      <w:hyperlink w:anchor="_Toc73645273" w:history="1">
        <w:r w:rsidR="00F94772" w:rsidRPr="00815138">
          <w:rPr>
            <w:rStyle w:val="Hipervnculo"/>
            <w:noProof/>
          </w:rPr>
          <w:t>3.2. Objetivos específicos</w:t>
        </w:r>
        <w:r w:rsidR="00F94772">
          <w:rPr>
            <w:noProof/>
            <w:webHidden/>
          </w:rPr>
          <w:tab/>
        </w:r>
        <w:r w:rsidR="00F94772">
          <w:rPr>
            <w:noProof/>
            <w:webHidden/>
          </w:rPr>
          <w:fldChar w:fldCharType="begin"/>
        </w:r>
        <w:r w:rsidR="00F94772">
          <w:rPr>
            <w:noProof/>
            <w:webHidden/>
          </w:rPr>
          <w:instrText xml:space="preserve"> PAGEREF _Toc73645273 \h </w:instrText>
        </w:r>
        <w:r w:rsidR="00F94772">
          <w:rPr>
            <w:noProof/>
            <w:webHidden/>
          </w:rPr>
        </w:r>
        <w:r w:rsidR="00F94772">
          <w:rPr>
            <w:noProof/>
            <w:webHidden/>
          </w:rPr>
          <w:fldChar w:fldCharType="separate"/>
        </w:r>
        <w:r w:rsidR="00F94772">
          <w:rPr>
            <w:noProof/>
            <w:webHidden/>
          </w:rPr>
          <w:t>18</w:t>
        </w:r>
        <w:r w:rsidR="00F94772">
          <w:rPr>
            <w:noProof/>
            <w:webHidden/>
          </w:rPr>
          <w:fldChar w:fldCharType="end"/>
        </w:r>
      </w:hyperlink>
    </w:p>
    <w:p w14:paraId="4D5C32B4" w14:textId="357C5345" w:rsidR="00F94772" w:rsidRDefault="009D4038">
      <w:pPr>
        <w:pStyle w:val="TDC2"/>
        <w:tabs>
          <w:tab w:val="right" w:leader="dot" w:pos="9060"/>
        </w:tabs>
        <w:rPr>
          <w:rFonts w:asciiTheme="minorHAnsi" w:eastAsiaTheme="minorEastAsia" w:hAnsiTheme="minorHAnsi" w:cstheme="minorBidi"/>
          <w:noProof/>
          <w:lang w:eastAsia="es-ES"/>
        </w:rPr>
      </w:pPr>
      <w:hyperlink w:anchor="_Toc73645274" w:history="1">
        <w:r w:rsidR="00F94772" w:rsidRPr="00815138">
          <w:rPr>
            <w:rStyle w:val="Hipervnculo"/>
            <w:noProof/>
          </w:rPr>
          <w:t>3.3. Metodología del trabajo</w:t>
        </w:r>
        <w:r w:rsidR="00F94772">
          <w:rPr>
            <w:noProof/>
            <w:webHidden/>
          </w:rPr>
          <w:tab/>
        </w:r>
        <w:r w:rsidR="00F94772">
          <w:rPr>
            <w:noProof/>
            <w:webHidden/>
          </w:rPr>
          <w:fldChar w:fldCharType="begin"/>
        </w:r>
        <w:r w:rsidR="00F94772">
          <w:rPr>
            <w:noProof/>
            <w:webHidden/>
          </w:rPr>
          <w:instrText xml:space="preserve"> PAGEREF _Toc73645274 \h </w:instrText>
        </w:r>
        <w:r w:rsidR="00F94772">
          <w:rPr>
            <w:noProof/>
            <w:webHidden/>
          </w:rPr>
        </w:r>
        <w:r w:rsidR="00F94772">
          <w:rPr>
            <w:noProof/>
            <w:webHidden/>
          </w:rPr>
          <w:fldChar w:fldCharType="separate"/>
        </w:r>
        <w:r w:rsidR="00F94772">
          <w:rPr>
            <w:noProof/>
            <w:webHidden/>
          </w:rPr>
          <w:t>19</w:t>
        </w:r>
        <w:r w:rsidR="00F94772">
          <w:rPr>
            <w:noProof/>
            <w:webHidden/>
          </w:rPr>
          <w:fldChar w:fldCharType="end"/>
        </w:r>
      </w:hyperlink>
    </w:p>
    <w:p w14:paraId="6511F67D" w14:textId="42269AED" w:rsidR="00F94772" w:rsidRDefault="009D4038">
      <w:pPr>
        <w:pStyle w:val="TDC1"/>
        <w:tabs>
          <w:tab w:val="right" w:leader="dot" w:pos="9060"/>
        </w:tabs>
        <w:rPr>
          <w:rFonts w:asciiTheme="minorHAnsi" w:eastAsiaTheme="minorEastAsia" w:hAnsiTheme="minorHAnsi" w:cstheme="minorBidi"/>
          <w:noProof/>
          <w:lang w:eastAsia="es-ES"/>
        </w:rPr>
      </w:pPr>
      <w:hyperlink w:anchor="_Toc73645275" w:history="1">
        <w:r w:rsidR="00F94772" w:rsidRPr="00815138">
          <w:rPr>
            <w:rStyle w:val="Hipervnculo"/>
            <w:noProof/>
            <w:lang w:bidi="en-US"/>
          </w:rPr>
          <w:t>4. Identificación de requisitos</w:t>
        </w:r>
        <w:r w:rsidR="00F94772">
          <w:rPr>
            <w:noProof/>
            <w:webHidden/>
          </w:rPr>
          <w:tab/>
        </w:r>
        <w:r w:rsidR="00F94772">
          <w:rPr>
            <w:noProof/>
            <w:webHidden/>
          </w:rPr>
          <w:fldChar w:fldCharType="begin"/>
        </w:r>
        <w:r w:rsidR="00F94772">
          <w:rPr>
            <w:noProof/>
            <w:webHidden/>
          </w:rPr>
          <w:instrText xml:space="preserve"> PAGEREF _Toc73645275 \h </w:instrText>
        </w:r>
        <w:r w:rsidR="00F94772">
          <w:rPr>
            <w:noProof/>
            <w:webHidden/>
          </w:rPr>
        </w:r>
        <w:r w:rsidR="00F94772">
          <w:rPr>
            <w:noProof/>
            <w:webHidden/>
          </w:rPr>
          <w:fldChar w:fldCharType="separate"/>
        </w:r>
        <w:r w:rsidR="00F94772">
          <w:rPr>
            <w:noProof/>
            <w:webHidden/>
          </w:rPr>
          <w:t>21</w:t>
        </w:r>
        <w:r w:rsidR="00F94772">
          <w:rPr>
            <w:noProof/>
            <w:webHidden/>
          </w:rPr>
          <w:fldChar w:fldCharType="end"/>
        </w:r>
      </w:hyperlink>
    </w:p>
    <w:p w14:paraId="7D29F4BF" w14:textId="79DA4E3E" w:rsidR="00F94772" w:rsidRDefault="009D4038">
      <w:pPr>
        <w:pStyle w:val="TDC1"/>
        <w:tabs>
          <w:tab w:val="right" w:leader="dot" w:pos="9060"/>
        </w:tabs>
        <w:rPr>
          <w:rFonts w:asciiTheme="minorHAnsi" w:eastAsiaTheme="minorEastAsia" w:hAnsiTheme="minorHAnsi" w:cstheme="minorBidi"/>
          <w:noProof/>
          <w:lang w:eastAsia="es-ES"/>
        </w:rPr>
      </w:pPr>
      <w:hyperlink w:anchor="_Toc73645276" w:history="1">
        <w:r w:rsidR="00F94772" w:rsidRPr="00815138">
          <w:rPr>
            <w:rStyle w:val="Hipervnculo"/>
            <w:noProof/>
            <w:lang w:bidi="en-US"/>
          </w:rPr>
          <w:t>5. Descripción de la herramienta software desarrollada</w:t>
        </w:r>
        <w:r w:rsidR="00F94772">
          <w:rPr>
            <w:noProof/>
            <w:webHidden/>
          </w:rPr>
          <w:tab/>
        </w:r>
        <w:r w:rsidR="00F94772">
          <w:rPr>
            <w:noProof/>
            <w:webHidden/>
          </w:rPr>
          <w:fldChar w:fldCharType="begin"/>
        </w:r>
        <w:r w:rsidR="00F94772">
          <w:rPr>
            <w:noProof/>
            <w:webHidden/>
          </w:rPr>
          <w:instrText xml:space="preserve"> PAGEREF _Toc73645276 \h </w:instrText>
        </w:r>
        <w:r w:rsidR="00F94772">
          <w:rPr>
            <w:noProof/>
            <w:webHidden/>
          </w:rPr>
        </w:r>
        <w:r w:rsidR="00F94772">
          <w:rPr>
            <w:noProof/>
            <w:webHidden/>
          </w:rPr>
          <w:fldChar w:fldCharType="separate"/>
        </w:r>
        <w:r w:rsidR="00F94772">
          <w:rPr>
            <w:noProof/>
            <w:webHidden/>
          </w:rPr>
          <w:t>24</w:t>
        </w:r>
        <w:r w:rsidR="00F94772">
          <w:rPr>
            <w:noProof/>
            <w:webHidden/>
          </w:rPr>
          <w:fldChar w:fldCharType="end"/>
        </w:r>
      </w:hyperlink>
    </w:p>
    <w:p w14:paraId="4D9F2D56" w14:textId="707FAB72" w:rsidR="00F94772" w:rsidRDefault="009D4038">
      <w:pPr>
        <w:pStyle w:val="TDC2"/>
        <w:tabs>
          <w:tab w:val="right" w:leader="dot" w:pos="9060"/>
        </w:tabs>
        <w:rPr>
          <w:rFonts w:asciiTheme="minorHAnsi" w:eastAsiaTheme="minorEastAsia" w:hAnsiTheme="minorHAnsi" w:cstheme="minorBidi"/>
          <w:noProof/>
          <w:lang w:eastAsia="es-ES"/>
        </w:rPr>
      </w:pPr>
      <w:hyperlink w:anchor="_Toc73645277" w:history="1">
        <w:r w:rsidR="00F94772" w:rsidRPr="00815138">
          <w:rPr>
            <w:rStyle w:val="Hipervnculo"/>
            <w:noProof/>
          </w:rPr>
          <w:t>5.1. Arquitectura del hardware</w:t>
        </w:r>
        <w:r w:rsidR="00F94772">
          <w:rPr>
            <w:noProof/>
            <w:webHidden/>
          </w:rPr>
          <w:tab/>
        </w:r>
        <w:r w:rsidR="00F94772">
          <w:rPr>
            <w:noProof/>
            <w:webHidden/>
          </w:rPr>
          <w:fldChar w:fldCharType="begin"/>
        </w:r>
        <w:r w:rsidR="00F94772">
          <w:rPr>
            <w:noProof/>
            <w:webHidden/>
          </w:rPr>
          <w:instrText xml:space="preserve"> PAGEREF _Toc73645277 \h </w:instrText>
        </w:r>
        <w:r w:rsidR="00F94772">
          <w:rPr>
            <w:noProof/>
            <w:webHidden/>
          </w:rPr>
        </w:r>
        <w:r w:rsidR="00F94772">
          <w:rPr>
            <w:noProof/>
            <w:webHidden/>
          </w:rPr>
          <w:fldChar w:fldCharType="separate"/>
        </w:r>
        <w:r w:rsidR="00F94772">
          <w:rPr>
            <w:noProof/>
            <w:webHidden/>
          </w:rPr>
          <w:t>25</w:t>
        </w:r>
        <w:r w:rsidR="00F94772">
          <w:rPr>
            <w:noProof/>
            <w:webHidden/>
          </w:rPr>
          <w:fldChar w:fldCharType="end"/>
        </w:r>
      </w:hyperlink>
    </w:p>
    <w:p w14:paraId="6E9B1016" w14:textId="695E0C2F" w:rsidR="00F94772" w:rsidRDefault="009D4038">
      <w:pPr>
        <w:pStyle w:val="TDC2"/>
        <w:tabs>
          <w:tab w:val="right" w:leader="dot" w:pos="9060"/>
        </w:tabs>
        <w:rPr>
          <w:rFonts w:asciiTheme="minorHAnsi" w:eastAsiaTheme="minorEastAsia" w:hAnsiTheme="minorHAnsi" w:cstheme="minorBidi"/>
          <w:noProof/>
          <w:lang w:eastAsia="es-ES"/>
        </w:rPr>
      </w:pPr>
      <w:hyperlink w:anchor="_Toc73645278" w:history="1">
        <w:r w:rsidR="00F94772" w:rsidRPr="00815138">
          <w:rPr>
            <w:rStyle w:val="Hipervnculo"/>
            <w:noProof/>
          </w:rPr>
          <w:t>5.2. Utilización de la cámara Intel-Realsense</w:t>
        </w:r>
        <w:r w:rsidR="00F94772">
          <w:rPr>
            <w:noProof/>
            <w:webHidden/>
          </w:rPr>
          <w:tab/>
        </w:r>
        <w:r w:rsidR="00F94772">
          <w:rPr>
            <w:noProof/>
            <w:webHidden/>
          </w:rPr>
          <w:fldChar w:fldCharType="begin"/>
        </w:r>
        <w:r w:rsidR="00F94772">
          <w:rPr>
            <w:noProof/>
            <w:webHidden/>
          </w:rPr>
          <w:instrText xml:space="preserve"> PAGEREF _Toc73645278 \h </w:instrText>
        </w:r>
        <w:r w:rsidR="00F94772">
          <w:rPr>
            <w:noProof/>
            <w:webHidden/>
          </w:rPr>
        </w:r>
        <w:r w:rsidR="00F94772">
          <w:rPr>
            <w:noProof/>
            <w:webHidden/>
          </w:rPr>
          <w:fldChar w:fldCharType="separate"/>
        </w:r>
        <w:r w:rsidR="00F94772">
          <w:rPr>
            <w:noProof/>
            <w:webHidden/>
          </w:rPr>
          <w:t>26</w:t>
        </w:r>
        <w:r w:rsidR="00F94772">
          <w:rPr>
            <w:noProof/>
            <w:webHidden/>
          </w:rPr>
          <w:fldChar w:fldCharType="end"/>
        </w:r>
      </w:hyperlink>
    </w:p>
    <w:p w14:paraId="4DC4FFA5" w14:textId="593AC1C0" w:rsidR="00F94772" w:rsidRDefault="009D4038">
      <w:pPr>
        <w:pStyle w:val="TDC2"/>
        <w:tabs>
          <w:tab w:val="right" w:leader="dot" w:pos="9060"/>
        </w:tabs>
        <w:rPr>
          <w:rFonts w:asciiTheme="minorHAnsi" w:eastAsiaTheme="minorEastAsia" w:hAnsiTheme="minorHAnsi" w:cstheme="minorBidi"/>
          <w:noProof/>
          <w:lang w:eastAsia="es-ES"/>
        </w:rPr>
      </w:pPr>
      <w:hyperlink w:anchor="_Toc73645279" w:history="1">
        <w:r w:rsidR="00F94772" w:rsidRPr="00815138">
          <w:rPr>
            <w:rStyle w:val="Hipervnculo"/>
            <w:noProof/>
          </w:rPr>
          <w:t>5.3. Elección del algoritmo de segmentación semántica RGB-D</w:t>
        </w:r>
        <w:r w:rsidR="00F94772">
          <w:rPr>
            <w:noProof/>
            <w:webHidden/>
          </w:rPr>
          <w:tab/>
        </w:r>
        <w:r w:rsidR="00F94772">
          <w:rPr>
            <w:noProof/>
            <w:webHidden/>
          </w:rPr>
          <w:fldChar w:fldCharType="begin"/>
        </w:r>
        <w:r w:rsidR="00F94772">
          <w:rPr>
            <w:noProof/>
            <w:webHidden/>
          </w:rPr>
          <w:instrText xml:space="preserve"> PAGEREF _Toc73645279 \h </w:instrText>
        </w:r>
        <w:r w:rsidR="00F94772">
          <w:rPr>
            <w:noProof/>
            <w:webHidden/>
          </w:rPr>
        </w:r>
        <w:r w:rsidR="00F94772">
          <w:rPr>
            <w:noProof/>
            <w:webHidden/>
          </w:rPr>
          <w:fldChar w:fldCharType="separate"/>
        </w:r>
        <w:r w:rsidR="00F94772">
          <w:rPr>
            <w:noProof/>
            <w:webHidden/>
          </w:rPr>
          <w:t>29</w:t>
        </w:r>
        <w:r w:rsidR="00F94772">
          <w:rPr>
            <w:noProof/>
            <w:webHidden/>
          </w:rPr>
          <w:fldChar w:fldCharType="end"/>
        </w:r>
      </w:hyperlink>
    </w:p>
    <w:p w14:paraId="19904D43" w14:textId="4E2380DE" w:rsidR="00F94772" w:rsidRDefault="009D4038">
      <w:pPr>
        <w:pStyle w:val="TDC2"/>
        <w:tabs>
          <w:tab w:val="right" w:leader="dot" w:pos="9060"/>
        </w:tabs>
        <w:rPr>
          <w:rFonts w:asciiTheme="minorHAnsi" w:eastAsiaTheme="minorEastAsia" w:hAnsiTheme="minorHAnsi" w:cstheme="minorBidi"/>
          <w:noProof/>
          <w:lang w:eastAsia="es-ES"/>
        </w:rPr>
      </w:pPr>
      <w:hyperlink w:anchor="_Toc73645280" w:history="1">
        <w:r w:rsidR="00F94772" w:rsidRPr="00815138">
          <w:rPr>
            <w:rStyle w:val="Hipervnculo"/>
            <w:noProof/>
          </w:rPr>
          <w:t>5.4 Entrenamiento de la red neuronal predictor de trayectoria</w:t>
        </w:r>
        <w:r w:rsidR="00F94772">
          <w:rPr>
            <w:noProof/>
            <w:webHidden/>
          </w:rPr>
          <w:tab/>
        </w:r>
        <w:r w:rsidR="00F94772">
          <w:rPr>
            <w:noProof/>
            <w:webHidden/>
          </w:rPr>
          <w:fldChar w:fldCharType="begin"/>
        </w:r>
        <w:r w:rsidR="00F94772">
          <w:rPr>
            <w:noProof/>
            <w:webHidden/>
          </w:rPr>
          <w:instrText xml:space="preserve"> PAGEREF _Toc73645280 \h </w:instrText>
        </w:r>
        <w:r w:rsidR="00F94772">
          <w:rPr>
            <w:noProof/>
            <w:webHidden/>
          </w:rPr>
        </w:r>
        <w:r w:rsidR="00F94772">
          <w:rPr>
            <w:noProof/>
            <w:webHidden/>
          </w:rPr>
          <w:fldChar w:fldCharType="separate"/>
        </w:r>
        <w:r w:rsidR="00F94772">
          <w:rPr>
            <w:noProof/>
            <w:webHidden/>
          </w:rPr>
          <w:t>30</w:t>
        </w:r>
        <w:r w:rsidR="00F94772">
          <w:rPr>
            <w:noProof/>
            <w:webHidden/>
          </w:rPr>
          <w:fldChar w:fldCharType="end"/>
        </w:r>
      </w:hyperlink>
    </w:p>
    <w:p w14:paraId="4FF0C188" w14:textId="5EA8ACFA" w:rsidR="00F94772" w:rsidRDefault="009D4038">
      <w:pPr>
        <w:pStyle w:val="TDC1"/>
        <w:tabs>
          <w:tab w:val="right" w:leader="dot" w:pos="9060"/>
        </w:tabs>
        <w:rPr>
          <w:rFonts w:asciiTheme="minorHAnsi" w:eastAsiaTheme="minorEastAsia" w:hAnsiTheme="minorHAnsi" w:cstheme="minorBidi"/>
          <w:noProof/>
          <w:lang w:eastAsia="es-ES"/>
        </w:rPr>
      </w:pPr>
      <w:hyperlink w:anchor="_Toc73645281" w:history="1">
        <w:r w:rsidR="00F94772" w:rsidRPr="00815138">
          <w:rPr>
            <w:rStyle w:val="Hipervnculo"/>
            <w:noProof/>
            <w:lang w:bidi="en-US"/>
          </w:rPr>
          <w:t>6. Evaluación</w:t>
        </w:r>
        <w:r w:rsidR="00F94772">
          <w:rPr>
            <w:noProof/>
            <w:webHidden/>
          </w:rPr>
          <w:tab/>
        </w:r>
        <w:r w:rsidR="00F94772">
          <w:rPr>
            <w:noProof/>
            <w:webHidden/>
          </w:rPr>
          <w:fldChar w:fldCharType="begin"/>
        </w:r>
        <w:r w:rsidR="00F94772">
          <w:rPr>
            <w:noProof/>
            <w:webHidden/>
          </w:rPr>
          <w:instrText xml:space="preserve"> PAGEREF _Toc73645281 \h </w:instrText>
        </w:r>
        <w:r w:rsidR="00F94772">
          <w:rPr>
            <w:noProof/>
            <w:webHidden/>
          </w:rPr>
        </w:r>
        <w:r w:rsidR="00F94772">
          <w:rPr>
            <w:noProof/>
            <w:webHidden/>
          </w:rPr>
          <w:fldChar w:fldCharType="separate"/>
        </w:r>
        <w:r w:rsidR="00F94772">
          <w:rPr>
            <w:noProof/>
            <w:webHidden/>
          </w:rPr>
          <w:t>31</w:t>
        </w:r>
        <w:r w:rsidR="00F94772">
          <w:rPr>
            <w:noProof/>
            <w:webHidden/>
          </w:rPr>
          <w:fldChar w:fldCharType="end"/>
        </w:r>
      </w:hyperlink>
    </w:p>
    <w:p w14:paraId="623D4F1A" w14:textId="04D22C91" w:rsidR="00F94772" w:rsidRDefault="009D4038">
      <w:pPr>
        <w:pStyle w:val="TDC1"/>
        <w:tabs>
          <w:tab w:val="right" w:leader="dot" w:pos="9060"/>
        </w:tabs>
        <w:rPr>
          <w:rFonts w:asciiTheme="minorHAnsi" w:eastAsiaTheme="minorEastAsia" w:hAnsiTheme="minorHAnsi" w:cstheme="minorBidi"/>
          <w:noProof/>
          <w:lang w:eastAsia="es-ES"/>
        </w:rPr>
      </w:pPr>
      <w:hyperlink w:anchor="_Toc73645282" w:history="1">
        <w:r w:rsidR="00F94772" w:rsidRPr="00815138">
          <w:rPr>
            <w:rStyle w:val="Hipervnculo"/>
            <w:noProof/>
            <w:lang w:bidi="en-US"/>
          </w:rPr>
          <w:t>7. Conclusiones y trabajo futuro</w:t>
        </w:r>
        <w:r w:rsidR="00F94772">
          <w:rPr>
            <w:noProof/>
            <w:webHidden/>
          </w:rPr>
          <w:tab/>
        </w:r>
        <w:r w:rsidR="00F94772">
          <w:rPr>
            <w:noProof/>
            <w:webHidden/>
          </w:rPr>
          <w:fldChar w:fldCharType="begin"/>
        </w:r>
        <w:r w:rsidR="00F94772">
          <w:rPr>
            <w:noProof/>
            <w:webHidden/>
          </w:rPr>
          <w:instrText xml:space="preserve"> PAGEREF _Toc73645282 \h </w:instrText>
        </w:r>
        <w:r w:rsidR="00F94772">
          <w:rPr>
            <w:noProof/>
            <w:webHidden/>
          </w:rPr>
        </w:r>
        <w:r w:rsidR="00F94772">
          <w:rPr>
            <w:noProof/>
            <w:webHidden/>
          </w:rPr>
          <w:fldChar w:fldCharType="separate"/>
        </w:r>
        <w:r w:rsidR="00F94772">
          <w:rPr>
            <w:noProof/>
            <w:webHidden/>
          </w:rPr>
          <w:t>32</w:t>
        </w:r>
        <w:r w:rsidR="00F94772">
          <w:rPr>
            <w:noProof/>
            <w:webHidden/>
          </w:rPr>
          <w:fldChar w:fldCharType="end"/>
        </w:r>
      </w:hyperlink>
    </w:p>
    <w:p w14:paraId="65108A56" w14:textId="36B20782" w:rsidR="00F94772" w:rsidRDefault="009D4038">
      <w:pPr>
        <w:pStyle w:val="TDC2"/>
        <w:tabs>
          <w:tab w:val="right" w:leader="dot" w:pos="9060"/>
        </w:tabs>
        <w:rPr>
          <w:rFonts w:asciiTheme="minorHAnsi" w:eastAsiaTheme="minorEastAsia" w:hAnsiTheme="minorHAnsi" w:cstheme="minorBidi"/>
          <w:noProof/>
          <w:lang w:eastAsia="es-ES"/>
        </w:rPr>
      </w:pPr>
      <w:hyperlink w:anchor="_Toc73645283" w:history="1">
        <w:r w:rsidR="00F94772" w:rsidRPr="00815138">
          <w:rPr>
            <w:rStyle w:val="Hipervnculo"/>
            <w:rFonts w:eastAsia="Times New Roman"/>
            <w:noProof/>
            <w:lang w:eastAsia="es-ES"/>
          </w:rPr>
          <w:t>7.1. Conclusiones</w:t>
        </w:r>
        <w:r w:rsidR="00F94772">
          <w:rPr>
            <w:noProof/>
            <w:webHidden/>
          </w:rPr>
          <w:tab/>
        </w:r>
        <w:r w:rsidR="00F94772">
          <w:rPr>
            <w:noProof/>
            <w:webHidden/>
          </w:rPr>
          <w:fldChar w:fldCharType="begin"/>
        </w:r>
        <w:r w:rsidR="00F94772">
          <w:rPr>
            <w:noProof/>
            <w:webHidden/>
          </w:rPr>
          <w:instrText xml:space="preserve"> PAGEREF _Toc73645283 \h </w:instrText>
        </w:r>
        <w:r w:rsidR="00F94772">
          <w:rPr>
            <w:noProof/>
            <w:webHidden/>
          </w:rPr>
        </w:r>
        <w:r w:rsidR="00F94772">
          <w:rPr>
            <w:noProof/>
            <w:webHidden/>
          </w:rPr>
          <w:fldChar w:fldCharType="separate"/>
        </w:r>
        <w:r w:rsidR="00F94772">
          <w:rPr>
            <w:noProof/>
            <w:webHidden/>
          </w:rPr>
          <w:t>32</w:t>
        </w:r>
        <w:r w:rsidR="00F94772">
          <w:rPr>
            <w:noProof/>
            <w:webHidden/>
          </w:rPr>
          <w:fldChar w:fldCharType="end"/>
        </w:r>
      </w:hyperlink>
    </w:p>
    <w:p w14:paraId="4697E2AD" w14:textId="36D82786" w:rsidR="00F94772" w:rsidRDefault="009D4038">
      <w:pPr>
        <w:pStyle w:val="TDC2"/>
        <w:tabs>
          <w:tab w:val="right" w:leader="dot" w:pos="9060"/>
        </w:tabs>
        <w:rPr>
          <w:rFonts w:asciiTheme="minorHAnsi" w:eastAsiaTheme="minorEastAsia" w:hAnsiTheme="minorHAnsi" w:cstheme="minorBidi"/>
          <w:noProof/>
          <w:lang w:eastAsia="es-ES"/>
        </w:rPr>
      </w:pPr>
      <w:hyperlink w:anchor="_Toc73645284" w:history="1">
        <w:r w:rsidR="00F94772" w:rsidRPr="00815138">
          <w:rPr>
            <w:rStyle w:val="Hipervnculo"/>
            <w:rFonts w:eastAsia="Times New Roman"/>
            <w:noProof/>
            <w:lang w:eastAsia="es-ES"/>
          </w:rPr>
          <w:t>7.2. Líneas de trabajo futuro</w:t>
        </w:r>
        <w:r w:rsidR="00F94772">
          <w:rPr>
            <w:noProof/>
            <w:webHidden/>
          </w:rPr>
          <w:tab/>
        </w:r>
        <w:r w:rsidR="00F94772">
          <w:rPr>
            <w:noProof/>
            <w:webHidden/>
          </w:rPr>
          <w:fldChar w:fldCharType="begin"/>
        </w:r>
        <w:r w:rsidR="00F94772">
          <w:rPr>
            <w:noProof/>
            <w:webHidden/>
          </w:rPr>
          <w:instrText xml:space="preserve"> PAGEREF _Toc73645284 \h </w:instrText>
        </w:r>
        <w:r w:rsidR="00F94772">
          <w:rPr>
            <w:noProof/>
            <w:webHidden/>
          </w:rPr>
        </w:r>
        <w:r w:rsidR="00F94772">
          <w:rPr>
            <w:noProof/>
            <w:webHidden/>
          </w:rPr>
          <w:fldChar w:fldCharType="separate"/>
        </w:r>
        <w:r w:rsidR="00F94772">
          <w:rPr>
            <w:noProof/>
            <w:webHidden/>
          </w:rPr>
          <w:t>32</w:t>
        </w:r>
        <w:r w:rsidR="00F94772">
          <w:rPr>
            <w:noProof/>
            <w:webHidden/>
          </w:rPr>
          <w:fldChar w:fldCharType="end"/>
        </w:r>
      </w:hyperlink>
    </w:p>
    <w:p w14:paraId="4BDFF418" w14:textId="21FDF3D1" w:rsidR="00F94772" w:rsidRDefault="009D4038">
      <w:pPr>
        <w:pStyle w:val="TDC1"/>
        <w:tabs>
          <w:tab w:val="right" w:leader="dot" w:pos="9060"/>
        </w:tabs>
        <w:rPr>
          <w:rFonts w:asciiTheme="minorHAnsi" w:eastAsiaTheme="minorEastAsia" w:hAnsiTheme="minorHAnsi" w:cstheme="minorBidi"/>
          <w:noProof/>
          <w:lang w:eastAsia="es-ES"/>
        </w:rPr>
      </w:pPr>
      <w:hyperlink w:anchor="_Toc73645285" w:history="1">
        <w:r w:rsidR="00F94772" w:rsidRPr="00815138">
          <w:rPr>
            <w:rStyle w:val="Hipervnculo"/>
            <w:noProof/>
            <w:lang w:bidi="en-US"/>
          </w:rPr>
          <w:t>8. Bibliografía</w:t>
        </w:r>
        <w:r w:rsidR="00F94772">
          <w:rPr>
            <w:noProof/>
            <w:webHidden/>
          </w:rPr>
          <w:tab/>
        </w:r>
        <w:r w:rsidR="00F94772">
          <w:rPr>
            <w:noProof/>
            <w:webHidden/>
          </w:rPr>
          <w:fldChar w:fldCharType="begin"/>
        </w:r>
        <w:r w:rsidR="00F94772">
          <w:rPr>
            <w:noProof/>
            <w:webHidden/>
          </w:rPr>
          <w:instrText xml:space="preserve"> PAGEREF _Toc73645285 \h </w:instrText>
        </w:r>
        <w:r w:rsidR="00F94772">
          <w:rPr>
            <w:noProof/>
            <w:webHidden/>
          </w:rPr>
        </w:r>
        <w:r w:rsidR="00F94772">
          <w:rPr>
            <w:noProof/>
            <w:webHidden/>
          </w:rPr>
          <w:fldChar w:fldCharType="separate"/>
        </w:r>
        <w:r w:rsidR="00F94772">
          <w:rPr>
            <w:noProof/>
            <w:webHidden/>
          </w:rPr>
          <w:t>33</w:t>
        </w:r>
        <w:r w:rsidR="00F94772">
          <w:rPr>
            <w:noProof/>
            <w:webHidden/>
          </w:rPr>
          <w:fldChar w:fldCharType="end"/>
        </w:r>
      </w:hyperlink>
    </w:p>
    <w:p w14:paraId="69A4101D" w14:textId="774860D8" w:rsidR="00F94772" w:rsidRDefault="009D4038">
      <w:pPr>
        <w:pStyle w:val="TDC1"/>
        <w:tabs>
          <w:tab w:val="right" w:leader="dot" w:pos="9060"/>
        </w:tabs>
        <w:rPr>
          <w:rFonts w:asciiTheme="minorHAnsi" w:eastAsiaTheme="minorEastAsia" w:hAnsiTheme="minorHAnsi" w:cstheme="minorBidi"/>
          <w:noProof/>
          <w:lang w:eastAsia="es-ES"/>
        </w:rPr>
      </w:pPr>
      <w:hyperlink w:anchor="_Toc73645286" w:history="1">
        <w:r w:rsidR="00F94772" w:rsidRPr="00815138">
          <w:rPr>
            <w:rStyle w:val="Hipervnculo"/>
            <w:noProof/>
            <w:lang w:eastAsia="es-ES" w:bidi="en-US"/>
          </w:rPr>
          <w:t>Anexos</w:t>
        </w:r>
        <w:r w:rsidR="00F94772">
          <w:rPr>
            <w:noProof/>
            <w:webHidden/>
          </w:rPr>
          <w:tab/>
        </w:r>
        <w:r w:rsidR="00F94772">
          <w:rPr>
            <w:noProof/>
            <w:webHidden/>
          </w:rPr>
          <w:fldChar w:fldCharType="begin"/>
        </w:r>
        <w:r w:rsidR="00F94772">
          <w:rPr>
            <w:noProof/>
            <w:webHidden/>
          </w:rPr>
          <w:instrText xml:space="preserve"> PAGEREF _Toc73645286 \h </w:instrText>
        </w:r>
        <w:r w:rsidR="00F94772">
          <w:rPr>
            <w:noProof/>
            <w:webHidden/>
          </w:rPr>
        </w:r>
        <w:r w:rsidR="00F94772">
          <w:rPr>
            <w:noProof/>
            <w:webHidden/>
          </w:rPr>
          <w:fldChar w:fldCharType="separate"/>
        </w:r>
        <w:r w:rsidR="00F94772">
          <w:rPr>
            <w:noProof/>
            <w:webHidden/>
          </w:rPr>
          <w:t>38</w:t>
        </w:r>
        <w:r w:rsidR="00F94772">
          <w:rPr>
            <w:noProof/>
            <w:webHidden/>
          </w:rPr>
          <w:fldChar w:fldCharType="end"/>
        </w:r>
      </w:hyperlink>
    </w:p>
    <w:p w14:paraId="560B08BE" w14:textId="2F5652E2" w:rsidR="00F94772" w:rsidRDefault="009D4038">
      <w:pPr>
        <w:pStyle w:val="TDC2"/>
        <w:tabs>
          <w:tab w:val="right" w:leader="dot" w:pos="9060"/>
        </w:tabs>
        <w:rPr>
          <w:rFonts w:asciiTheme="minorHAnsi" w:eastAsiaTheme="minorEastAsia" w:hAnsiTheme="minorHAnsi" w:cstheme="minorBidi"/>
          <w:noProof/>
          <w:lang w:eastAsia="es-ES"/>
        </w:rPr>
      </w:pPr>
      <w:hyperlink w:anchor="_Toc73645287" w:history="1">
        <w:r w:rsidR="00F94772" w:rsidRPr="00815138">
          <w:rPr>
            <w:rStyle w:val="Hipervnculo"/>
            <w:rFonts w:eastAsia="Times New Roman"/>
            <w:noProof/>
            <w:lang w:eastAsia="es-ES"/>
          </w:rPr>
          <w:t>Anexo I. Título del anexo I</w:t>
        </w:r>
        <w:r w:rsidR="00F94772">
          <w:rPr>
            <w:noProof/>
            <w:webHidden/>
          </w:rPr>
          <w:tab/>
        </w:r>
        <w:r w:rsidR="00F94772">
          <w:rPr>
            <w:noProof/>
            <w:webHidden/>
          </w:rPr>
          <w:fldChar w:fldCharType="begin"/>
        </w:r>
        <w:r w:rsidR="00F94772">
          <w:rPr>
            <w:noProof/>
            <w:webHidden/>
          </w:rPr>
          <w:instrText xml:space="preserve"> PAGEREF _Toc73645287 \h </w:instrText>
        </w:r>
        <w:r w:rsidR="00F94772">
          <w:rPr>
            <w:noProof/>
            <w:webHidden/>
          </w:rPr>
        </w:r>
        <w:r w:rsidR="00F94772">
          <w:rPr>
            <w:noProof/>
            <w:webHidden/>
          </w:rPr>
          <w:fldChar w:fldCharType="separate"/>
        </w:r>
        <w:r w:rsidR="00F94772">
          <w:rPr>
            <w:noProof/>
            <w:webHidden/>
          </w:rPr>
          <w:t>38</w:t>
        </w:r>
        <w:r w:rsidR="00F94772">
          <w:rPr>
            <w:noProof/>
            <w:webHidden/>
          </w:rPr>
          <w:fldChar w:fldCharType="end"/>
        </w:r>
      </w:hyperlink>
    </w:p>
    <w:p w14:paraId="005B438F" w14:textId="6373B3FB" w:rsidR="00F94772" w:rsidRDefault="009D4038">
      <w:pPr>
        <w:pStyle w:val="TDC2"/>
        <w:tabs>
          <w:tab w:val="right" w:leader="dot" w:pos="9060"/>
        </w:tabs>
        <w:rPr>
          <w:rFonts w:asciiTheme="minorHAnsi" w:eastAsiaTheme="minorEastAsia" w:hAnsiTheme="minorHAnsi" w:cstheme="minorBidi"/>
          <w:noProof/>
          <w:lang w:eastAsia="es-ES"/>
        </w:rPr>
      </w:pPr>
      <w:hyperlink w:anchor="_Toc73645288" w:history="1">
        <w:r w:rsidR="00F94772" w:rsidRPr="00815138">
          <w:rPr>
            <w:rStyle w:val="Hipervnculo"/>
            <w:rFonts w:eastAsia="Times New Roman"/>
            <w:noProof/>
            <w:lang w:eastAsia="es-ES"/>
          </w:rPr>
          <w:t>Anexo II. Título del anexo II</w:t>
        </w:r>
        <w:r w:rsidR="00F94772">
          <w:rPr>
            <w:noProof/>
            <w:webHidden/>
          </w:rPr>
          <w:tab/>
        </w:r>
        <w:r w:rsidR="00F94772">
          <w:rPr>
            <w:noProof/>
            <w:webHidden/>
          </w:rPr>
          <w:fldChar w:fldCharType="begin"/>
        </w:r>
        <w:r w:rsidR="00F94772">
          <w:rPr>
            <w:noProof/>
            <w:webHidden/>
          </w:rPr>
          <w:instrText xml:space="preserve"> PAGEREF _Toc73645288 \h </w:instrText>
        </w:r>
        <w:r w:rsidR="00F94772">
          <w:rPr>
            <w:noProof/>
            <w:webHidden/>
          </w:rPr>
        </w:r>
        <w:r w:rsidR="00F94772">
          <w:rPr>
            <w:noProof/>
            <w:webHidden/>
          </w:rPr>
          <w:fldChar w:fldCharType="separate"/>
        </w:r>
        <w:r w:rsidR="00F94772">
          <w:rPr>
            <w:noProof/>
            <w:webHidden/>
          </w:rPr>
          <w:t>38</w:t>
        </w:r>
        <w:r w:rsidR="00F94772">
          <w:rPr>
            <w:noProof/>
            <w:webHidden/>
          </w:rPr>
          <w:fldChar w:fldCharType="end"/>
        </w:r>
      </w:hyperlink>
    </w:p>
    <w:p w14:paraId="483B72F4" w14:textId="308AA07A" w:rsidR="00F94772" w:rsidRDefault="009D4038">
      <w:pPr>
        <w:pStyle w:val="TDC2"/>
        <w:tabs>
          <w:tab w:val="right" w:leader="dot" w:pos="9060"/>
        </w:tabs>
        <w:rPr>
          <w:rFonts w:asciiTheme="minorHAnsi" w:eastAsiaTheme="minorEastAsia" w:hAnsiTheme="minorHAnsi" w:cstheme="minorBidi"/>
          <w:noProof/>
          <w:lang w:eastAsia="es-ES"/>
        </w:rPr>
      </w:pPr>
      <w:hyperlink w:anchor="_Toc73645289" w:history="1">
        <w:r w:rsidR="00F94772" w:rsidRPr="00815138">
          <w:rPr>
            <w:rStyle w:val="Hipervnculo"/>
            <w:rFonts w:eastAsia="Times New Roman"/>
            <w:noProof/>
            <w:lang w:eastAsia="es-ES"/>
          </w:rPr>
          <w:t>Anexo. Artículo de investigación</w:t>
        </w:r>
        <w:r w:rsidR="00F94772">
          <w:rPr>
            <w:noProof/>
            <w:webHidden/>
          </w:rPr>
          <w:tab/>
        </w:r>
        <w:r w:rsidR="00F94772">
          <w:rPr>
            <w:noProof/>
            <w:webHidden/>
          </w:rPr>
          <w:fldChar w:fldCharType="begin"/>
        </w:r>
        <w:r w:rsidR="00F94772">
          <w:rPr>
            <w:noProof/>
            <w:webHidden/>
          </w:rPr>
          <w:instrText xml:space="preserve"> PAGEREF _Toc73645289 \h </w:instrText>
        </w:r>
        <w:r w:rsidR="00F94772">
          <w:rPr>
            <w:noProof/>
            <w:webHidden/>
          </w:rPr>
        </w:r>
        <w:r w:rsidR="00F94772">
          <w:rPr>
            <w:noProof/>
            <w:webHidden/>
          </w:rPr>
          <w:fldChar w:fldCharType="separate"/>
        </w:r>
        <w:r w:rsidR="00F94772">
          <w:rPr>
            <w:noProof/>
            <w:webHidden/>
          </w:rPr>
          <w:t>38</w:t>
        </w:r>
        <w:r w:rsidR="00F94772">
          <w:rPr>
            <w:noProof/>
            <w:webHidden/>
          </w:rPr>
          <w:fldChar w:fldCharType="end"/>
        </w:r>
      </w:hyperlink>
    </w:p>
    <w:p w14:paraId="5C82B4F0" w14:textId="2BB5E8B7" w:rsidR="00E464E0" w:rsidRDefault="00BA5509" w:rsidP="00E464E0">
      <w:pPr>
        <w:spacing w:after="0" w:line="240" w:lineRule="auto"/>
        <w:jc w:val="left"/>
        <w:rPr>
          <w:rFonts w:cs="Arial"/>
          <w:b/>
          <w:sz w:val="36"/>
          <w:szCs w:val="36"/>
        </w:rPr>
      </w:pPr>
      <w:r>
        <w:rPr>
          <w:rFonts w:eastAsia="Calibri" w:cs="Arial"/>
          <w:lang w:val="es-ES"/>
        </w:rPr>
        <w:fldChar w:fldCharType="end"/>
      </w:r>
    </w:p>
    <w:p w14:paraId="1D6439F9" w14:textId="77777777" w:rsidR="00E464E0" w:rsidRPr="008037ED" w:rsidRDefault="00E464E0" w:rsidP="00E464E0">
      <w:pPr>
        <w:spacing w:after="0"/>
        <w:jc w:val="center"/>
        <w:rPr>
          <w:rFonts w:cs="Arial"/>
          <w:b/>
          <w:sz w:val="36"/>
          <w:szCs w:val="36"/>
        </w:rPr>
      </w:pPr>
    </w:p>
    <w:p w14:paraId="2910D6AE" w14:textId="77777777" w:rsidR="00E464E0" w:rsidRDefault="00E464E0" w:rsidP="00E464E0">
      <w:pPr>
        <w:spacing w:after="0" w:line="240" w:lineRule="auto"/>
        <w:jc w:val="left"/>
        <w:rPr>
          <w:rFonts w:cs="Arial"/>
          <w:b/>
          <w:sz w:val="36"/>
          <w:szCs w:val="36"/>
        </w:rPr>
      </w:pPr>
      <w:r>
        <w:rPr>
          <w:rFonts w:cs="Arial"/>
          <w:b/>
          <w:sz w:val="36"/>
          <w:szCs w:val="36"/>
        </w:rPr>
        <w:br w:type="page"/>
      </w:r>
    </w:p>
    <w:p w14:paraId="0608A728" w14:textId="4ACDCA88" w:rsidR="00E464E0" w:rsidRPr="007B2C11" w:rsidRDefault="00532355" w:rsidP="00532355">
      <w:pPr>
        <w:tabs>
          <w:tab w:val="left" w:pos="1080"/>
          <w:tab w:val="center" w:pos="4535"/>
        </w:tabs>
        <w:jc w:val="left"/>
        <w:rPr>
          <w:b/>
          <w:sz w:val="36"/>
          <w:szCs w:val="36"/>
        </w:rPr>
      </w:pPr>
      <w:r>
        <w:rPr>
          <w:b/>
          <w:sz w:val="36"/>
          <w:szCs w:val="36"/>
        </w:rPr>
        <w:lastRenderedPageBreak/>
        <w:tab/>
      </w:r>
      <w:r>
        <w:rPr>
          <w:b/>
          <w:sz w:val="36"/>
          <w:szCs w:val="36"/>
        </w:rPr>
        <w:tab/>
      </w:r>
      <w:r w:rsidR="00E464E0" w:rsidRPr="007B2C11">
        <w:rPr>
          <w:b/>
          <w:sz w:val="36"/>
          <w:szCs w:val="36"/>
        </w:rPr>
        <w:t>Índice de tablas</w:t>
      </w:r>
    </w:p>
    <w:p w14:paraId="3CAAE714" w14:textId="6B9D1368" w:rsidR="00F94772" w:rsidRDefault="00E464E0">
      <w:pPr>
        <w:pStyle w:val="Tabladeilustraciones"/>
        <w:tabs>
          <w:tab w:val="right" w:leader="dot" w:pos="9060"/>
        </w:tabs>
        <w:rPr>
          <w:rFonts w:asciiTheme="minorHAnsi" w:eastAsiaTheme="minorEastAsia" w:hAnsiTheme="minorHAnsi" w:cstheme="minorBidi"/>
          <w:noProof/>
          <w:lang w:eastAsia="es-ES"/>
        </w:rPr>
      </w:pPr>
      <w:r>
        <w:rPr>
          <w:rFonts w:cs="Arial"/>
          <w:b/>
          <w:sz w:val="36"/>
          <w:szCs w:val="36"/>
        </w:rPr>
        <w:fldChar w:fldCharType="begin"/>
      </w:r>
      <w:r>
        <w:rPr>
          <w:rFonts w:cs="Arial"/>
          <w:b/>
          <w:sz w:val="36"/>
          <w:szCs w:val="36"/>
        </w:rPr>
        <w:instrText xml:space="preserve"> TOC \h \z \c "Tabla" </w:instrText>
      </w:r>
      <w:r>
        <w:rPr>
          <w:rFonts w:cs="Arial"/>
          <w:b/>
          <w:sz w:val="36"/>
          <w:szCs w:val="36"/>
        </w:rPr>
        <w:fldChar w:fldCharType="separate"/>
      </w:r>
      <w:hyperlink w:anchor="_Toc73645290" w:history="1">
        <w:r w:rsidR="00F94772" w:rsidRPr="002D6630">
          <w:rPr>
            <w:rStyle w:val="Hipervnculo"/>
            <w:noProof/>
          </w:rPr>
          <w:t>Tabla 1. Medidas de acelerómetro</w:t>
        </w:r>
        <w:r w:rsidR="00F94772">
          <w:rPr>
            <w:noProof/>
            <w:webHidden/>
          </w:rPr>
          <w:tab/>
        </w:r>
        <w:r w:rsidR="00F94772">
          <w:rPr>
            <w:noProof/>
            <w:webHidden/>
          </w:rPr>
          <w:fldChar w:fldCharType="begin"/>
        </w:r>
        <w:r w:rsidR="00F94772">
          <w:rPr>
            <w:noProof/>
            <w:webHidden/>
          </w:rPr>
          <w:instrText xml:space="preserve"> PAGEREF _Toc73645290 \h </w:instrText>
        </w:r>
        <w:r w:rsidR="00F94772">
          <w:rPr>
            <w:noProof/>
            <w:webHidden/>
          </w:rPr>
        </w:r>
        <w:r w:rsidR="00F94772">
          <w:rPr>
            <w:noProof/>
            <w:webHidden/>
          </w:rPr>
          <w:fldChar w:fldCharType="separate"/>
        </w:r>
        <w:r w:rsidR="00F94772">
          <w:rPr>
            <w:noProof/>
            <w:webHidden/>
          </w:rPr>
          <w:t>9</w:t>
        </w:r>
        <w:r w:rsidR="00F94772">
          <w:rPr>
            <w:noProof/>
            <w:webHidden/>
          </w:rPr>
          <w:fldChar w:fldCharType="end"/>
        </w:r>
      </w:hyperlink>
    </w:p>
    <w:p w14:paraId="036FBB44" w14:textId="759009B4" w:rsidR="00F94772" w:rsidRDefault="009D4038">
      <w:pPr>
        <w:pStyle w:val="Tabladeilustraciones"/>
        <w:tabs>
          <w:tab w:val="right" w:leader="dot" w:pos="9060"/>
        </w:tabs>
        <w:rPr>
          <w:rFonts w:asciiTheme="minorHAnsi" w:eastAsiaTheme="minorEastAsia" w:hAnsiTheme="minorHAnsi" w:cstheme="minorBidi"/>
          <w:noProof/>
          <w:lang w:eastAsia="es-ES"/>
        </w:rPr>
      </w:pPr>
      <w:hyperlink w:anchor="_Toc73645291" w:history="1">
        <w:r w:rsidR="00F94772" w:rsidRPr="002D6630">
          <w:rPr>
            <w:rStyle w:val="Hipervnculo"/>
            <w:noProof/>
          </w:rPr>
          <w:t>Tabla 2. Medidas del giroscopio</w:t>
        </w:r>
        <w:r w:rsidR="00F94772">
          <w:rPr>
            <w:noProof/>
            <w:webHidden/>
          </w:rPr>
          <w:tab/>
        </w:r>
        <w:r w:rsidR="00F94772">
          <w:rPr>
            <w:noProof/>
            <w:webHidden/>
          </w:rPr>
          <w:fldChar w:fldCharType="begin"/>
        </w:r>
        <w:r w:rsidR="00F94772">
          <w:rPr>
            <w:noProof/>
            <w:webHidden/>
          </w:rPr>
          <w:instrText xml:space="preserve"> PAGEREF _Toc73645291 \h </w:instrText>
        </w:r>
        <w:r w:rsidR="00F94772">
          <w:rPr>
            <w:noProof/>
            <w:webHidden/>
          </w:rPr>
        </w:r>
        <w:r w:rsidR="00F94772">
          <w:rPr>
            <w:noProof/>
            <w:webHidden/>
          </w:rPr>
          <w:fldChar w:fldCharType="separate"/>
        </w:r>
        <w:r w:rsidR="00F94772">
          <w:rPr>
            <w:noProof/>
            <w:webHidden/>
          </w:rPr>
          <w:t>9</w:t>
        </w:r>
        <w:r w:rsidR="00F94772">
          <w:rPr>
            <w:noProof/>
            <w:webHidden/>
          </w:rPr>
          <w:fldChar w:fldCharType="end"/>
        </w:r>
      </w:hyperlink>
    </w:p>
    <w:p w14:paraId="706FE0BD" w14:textId="584FE002" w:rsidR="00F94772" w:rsidRDefault="009D4038">
      <w:pPr>
        <w:pStyle w:val="Tabladeilustraciones"/>
        <w:tabs>
          <w:tab w:val="right" w:leader="dot" w:pos="9060"/>
        </w:tabs>
        <w:rPr>
          <w:rFonts w:asciiTheme="minorHAnsi" w:eastAsiaTheme="minorEastAsia" w:hAnsiTheme="minorHAnsi" w:cstheme="minorBidi"/>
          <w:noProof/>
          <w:lang w:eastAsia="es-ES"/>
        </w:rPr>
      </w:pPr>
      <w:hyperlink w:anchor="_Toc73645292" w:history="1">
        <w:r w:rsidR="00F94772" w:rsidRPr="002D6630">
          <w:rPr>
            <w:rStyle w:val="Hipervnculo"/>
            <w:noProof/>
          </w:rPr>
          <w:t>Tabla 3: Planificación de esprints para el proyecto</w:t>
        </w:r>
        <w:r w:rsidR="00F94772">
          <w:rPr>
            <w:noProof/>
            <w:webHidden/>
          </w:rPr>
          <w:tab/>
        </w:r>
        <w:r w:rsidR="00F94772">
          <w:rPr>
            <w:noProof/>
            <w:webHidden/>
          </w:rPr>
          <w:fldChar w:fldCharType="begin"/>
        </w:r>
        <w:r w:rsidR="00F94772">
          <w:rPr>
            <w:noProof/>
            <w:webHidden/>
          </w:rPr>
          <w:instrText xml:space="preserve"> PAGEREF _Toc73645292 \h </w:instrText>
        </w:r>
        <w:r w:rsidR="00F94772">
          <w:rPr>
            <w:noProof/>
            <w:webHidden/>
          </w:rPr>
        </w:r>
        <w:r w:rsidR="00F94772">
          <w:rPr>
            <w:noProof/>
            <w:webHidden/>
          </w:rPr>
          <w:fldChar w:fldCharType="separate"/>
        </w:r>
        <w:r w:rsidR="00F94772">
          <w:rPr>
            <w:noProof/>
            <w:webHidden/>
          </w:rPr>
          <w:t>20</w:t>
        </w:r>
        <w:r w:rsidR="00F94772">
          <w:rPr>
            <w:noProof/>
            <w:webHidden/>
          </w:rPr>
          <w:fldChar w:fldCharType="end"/>
        </w:r>
      </w:hyperlink>
    </w:p>
    <w:p w14:paraId="0F0DA5FA" w14:textId="04FBC2E5" w:rsidR="00F94772" w:rsidRDefault="009D4038">
      <w:pPr>
        <w:pStyle w:val="Tabladeilustraciones"/>
        <w:tabs>
          <w:tab w:val="right" w:leader="dot" w:pos="9060"/>
        </w:tabs>
        <w:rPr>
          <w:rFonts w:asciiTheme="minorHAnsi" w:eastAsiaTheme="minorEastAsia" w:hAnsiTheme="minorHAnsi" w:cstheme="minorBidi"/>
          <w:noProof/>
          <w:lang w:eastAsia="es-ES"/>
        </w:rPr>
      </w:pPr>
      <w:hyperlink w:anchor="_Toc73645293" w:history="1">
        <w:r w:rsidR="00F94772" w:rsidRPr="002D6630">
          <w:rPr>
            <w:rStyle w:val="Hipervnculo"/>
            <w:noProof/>
          </w:rPr>
          <w:t>Tabla 4. Tabla de requisitos</w:t>
        </w:r>
        <w:r w:rsidR="00F94772">
          <w:rPr>
            <w:noProof/>
            <w:webHidden/>
          </w:rPr>
          <w:tab/>
        </w:r>
        <w:r w:rsidR="00F94772">
          <w:rPr>
            <w:noProof/>
            <w:webHidden/>
          </w:rPr>
          <w:fldChar w:fldCharType="begin"/>
        </w:r>
        <w:r w:rsidR="00F94772">
          <w:rPr>
            <w:noProof/>
            <w:webHidden/>
          </w:rPr>
          <w:instrText xml:space="preserve"> PAGEREF _Toc73645293 \h </w:instrText>
        </w:r>
        <w:r w:rsidR="00F94772">
          <w:rPr>
            <w:noProof/>
            <w:webHidden/>
          </w:rPr>
        </w:r>
        <w:r w:rsidR="00F94772">
          <w:rPr>
            <w:noProof/>
            <w:webHidden/>
          </w:rPr>
          <w:fldChar w:fldCharType="separate"/>
        </w:r>
        <w:r w:rsidR="00F94772">
          <w:rPr>
            <w:noProof/>
            <w:webHidden/>
          </w:rPr>
          <w:t>21</w:t>
        </w:r>
        <w:r w:rsidR="00F94772">
          <w:rPr>
            <w:noProof/>
            <w:webHidden/>
          </w:rPr>
          <w:fldChar w:fldCharType="end"/>
        </w:r>
      </w:hyperlink>
    </w:p>
    <w:p w14:paraId="19A53047" w14:textId="522898C1" w:rsidR="00F94772" w:rsidRDefault="009D4038">
      <w:pPr>
        <w:pStyle w:val="Tabladeilustraciones"/>
        <w:tabs>
          <w:tab w:val="right" w:leader="dot" w:pos="9060"/>
        </w:tabs>
        <w:rPr>
          <w:rFonts w:asciiTheme="minorHAnsi" w:eastAsiaTheme="minorEastAsia" w:hAnsiTheme="minorHAnsi" w:cstheme="minorBidi"/>
          <w:noProof/>
          <w:lang w:eastAsia="es-ES"/>
        </w:rPr>
      </w:pPr>
      <w:hyperlink w:anchor="_Toc73645294" w:history="1">
        <w:r w:rsidR="00F94772" w:rsidRPr="002D6630">
          <w:rPr>
            <w:rStyle w:val="Hipervnculo"/>
            <w:noProof/>
          </w:rPr>
          <w:t>Tabla 5. Técnicas de la herramienta</w:t>
        </w:r>
        <w:r w:rsidR="00F94772">
          <w:rPr>
            <w:noProof/>
            <w:webHidden/>
          </w:rPr>
          <w:tab/>
        </w:r>
        <w:r w:rsidR="00F94772">
          <w:rPr>
            <w:noProof/>
            <w:webHidden/>
          </w:rPr>
          <w:fldChar w:fldCharType="begin"/>
        </w:r>
        <w:r w:rsidR="00F94772">
          <w:rPr>
            <w:noProof/>
            <w:webHidden/>
          </w:rPr>
          <w:instrText xml:space="preserve"> PAGEREF _Toc73645294 \h </w:instrText>
        </w:r>
        <w:r w:rsidR="00F94772">
          <w:rPr>
            <w:noProof/>
            <w:webHidden/>
          </w:rPr>
        </w:r>
        <w:r w:rsidR="00F94772">
          <w:rPr>
            <w:noProof/>
            <w:webHidden/>
          </w:rPr>
          <w:fldChar w:fldCharType="separate"/>
        </w:r>
        <w:r w:rsidR="00F94772">
          <w:rPr>
            <w:noProof/>
            <w:webHidden/>
          </w:rPr>
          <w:t>22</w:t>
        </w:r>
        <w:r w:rsidR="00F94772">
          <w:rPr>
            <w:noProof/>
            <w:webHidden/>
          </w:rPr>
          <w:fldChar w:fldCharType="end"/>
        </w:r>
      </w:hyperlink>
    </w:p>
    <w:p w14:paraId="7139E011" w14:textId="651B311B" w:rsidR="00F94772" w:rsidRDefault="009D4038">
      <w:pPr>
        <w:pStyle w:val="Tabladeilustraciones"/>
        <w:tabs>
          <w:tab w:val="right" w:leader="dot" w:pos="9060"/>
        </w:tabs>
        <w:rPr>
          <w:rFonts w:asciiTheme="minorHAnsi" w:eastAsiaTheme="minorEastAsia" w:hAnsiTheme="minorHAnsi" w:cstheme="minorBidi"/>
          <w:noProof/>
          <w:lang w:eastAsia="es-ES"/>
        </w:rPr>
      </w:pPr>
      <w:hyperlink w:anchor="_Toc73645295" w:history="1">
        <w:r w:rsidR="00F94772" w:rsidRPr="002D6630">
          <w:rPr>
            <w:rStyle w:val="Hipervnculo"/>
            <w:noProof/>
          </w:rPr>
          <w:t>Tabla 6. Especificaciones de la tarjeta Jetson Nano</w:t>
        </w:r>
        <w:r w:rsidR="00F94772">
          <w:rPr>
            <w:noProof/>
            <w:webHidden/>
          </w:rPr>
          <w:tab/>
        </w:r>
        <w:r w:rsidR="00F94772">
          <w:rPr>
            <w:noProof/>
            <w:webHidden/>
          </w:rPr>
          <w:fldChar w:fldCharType="begin"/>
        </w:r>
        <w:r w:rsidR="00F94772">
          <w:rPr>
            <w:noProof/>
            <w:webHidden/>
          </w:rPr>
          <w:instrText xml:space="preserve"> PAGEREF _Toc73645295 \h </w:instrText>
        </w:r>
        <w:r w:rsidR="00F94772">
          <w:rPr>
            <w:noProof/>
            <w:webHidden/>
          </w:rPr>
        </w:r>
        <w:r w:rsidR="00F94772">
          <w:rPr>
            <w:noProof/>
            <w:webHidden/>
          </w:rPr>
          <w:fldChar w:fldCharType="separate"/>
        </w:r>
        <w:r w:rsidR="00F94772">
          <w:rPr>
            <w:noProof/>
            <w:webHidden/>
          </w:rPr>
          <w:t>24</w:t>
        </w:r>
        <w:r w:rsidR="00F94772">
          <w:rPr>
            <w:noProof/>
            <w:webHidden/>
          </w:rPr>
          <w:fldChar w:fldCharType="end"/>
        </w:r>
      </w:hyperlink>
    </w:p>
    <w:p w14:paraId="5455E8EE" w14:textId="58C155B0" w:rsidR="00F94772" w:rsidRDefault="009D4038">
      <w:pPr>
        <w:pStyle w:val="Tabladeilustraciones"/>
        <w:tabs>
          <w:tab w:val="right" w:leader="dot" w:pos="9060"/>
        </w:tabs>
        <w:rPr>
          <w:rFonts w:asciiTheme="minorHAnsi" w:eastAsiaTheme="minorEastAsia" w:hAnsiTheme="minorHAnsi" w:cstheme="minorBidi"/>
          <w:noProof/>
          <w:lang w:eastAsia="es-ES"/>
        </w:rPr>
      </w:pPr>
      <w:hyperlink w:anchor="_Toc73645296" w:history="1">
        <w:r w:rsidR="00F94772" w:rsidRPr="002D6630">
          <w:rPr>
            <w:rStyle w:val="Hipervnculo"/>
            <w:noProof/>
          </w:rPr>
          <w:t>Tabla 7. Especificaciones de la cámara Intel-Realsense D435i</w:t>
        </w:r>
        <w:r w:rsidR="00F94772">
          <w:rPr>
            <w:noProof/>
            <w:webHidden/>
          </w:rPr>
          <w:tab/>
        </w:r>
        <w:r w:rsidR="00F94772">
          <w:rPr>
            <w:noProof/>
            <w:webHidden/>
          </w:rPr>
          <w:fldChar w:fldCharType="begin"/>
        </w:r>
        <w:r w:rsidR="00F94772">
          <w:rPr>
            <w:noProof/>
            <w:webHidden/>
          </w:rPr>
          <w:instrText xml:space="preserve"> PAGEREF _Toc73645296 \h </w:instrText>
        </w:r>
        <w:r w:rsidR="00F94772">
          <w:rPr>
            <w:noProof/>
            <w:webHidden/>
          </w:rPr>
        </w:r>
        <w:r w:rsidR="00F94772">
          <w:rPr>
            <w:noProof/>
            <w:webHidden/>
          </w:rPr>
          <w:fldChar w:fldCharType="separate"/>
        </w:r>
        <w:r w:rsidR="00F94772">
          <w:rPr>
            <w:noProof/>
            <w:webHidden/>
          </w:rPr>
          <w:t>25</w:t>
        </w:r>
        <w:r w:rsidR="00F94772">
          <w:rPr>
            <w:noProof/>
            <w:webHidden/>
          </w:rPr>
          <w:fldChar w:fldCharType="end"/>
        </w:r>
      </w:hyperlink>
    </w:p>
    <w:p w14:paraId="7250F0C3" w14:textId="7ED5DCEE" w:rsidR="00E464E0" w:rsidRDefault="00E464E0" w:rsidP="00E464E0">
      <w:pPr>
        <w:spacing w:after="0" w:line="240" w:lineRule="auto"/>
        <w:jc w:val="left"/>
        <w:rPr>
          <w:rFonts w:cs="Arial"/>
          <w:b/>
          <w:sz w:val="36"/>
          <w:szCs w:val="36"/>
        </w:rPr>
      </w:pPr>
      <w:r>
        <w:rPr>
          <w:rFonts w:cs="Arial"/>
          <w:b/>
          <w:sz w:val="36"/>
          <w:szCs w:val="36"/>
        </w:rPr>
        <w:fldChar w:fldCharType="end"/>
      </w:r>
    </w:p>
    <w:p w14:paraId="26317050" w14:textId="77777777" w:rsidR="00E464E0" w:rsidRDefault="00E464E0" w:rsidP="00E464E0">
      <w:pPr>
        <w:spacing w:after="0" w:line="240" w:lineRule="auto"/>
        <w:jc w:val="left"/>
        <w:rPr>
          <w:rFonts w:cs="Arial"/>
          <w:b/>
          <w:sz w:val="36"/>
          <w:szCs w:val="36"/>
        </w:rPr>
      </w:pPr>
      <w:r>
        <w:rPr>
          <w:rFonts w:cs="Arial"/>
          <w:b/>
          <w:sz w:val="36"/>
          <w:szCs w:val="36"/>
        </w:rPr>
        <w:br w:type="page"/>
      </w:r>
    </w:p>
    <w:p w14:paraId="51AE701F" w14:textId="77777777" w:rsidR="00E464E0" w:rsidRPr="007B2C11" w:rsidRDefault="00E464E0" w:rsidP="00E464E0">
      <w:pPr>
        <w:jc w:val="center"/>
        <w:rPr>
          <w:b/>
          <w:sz w:val="36"/>
          <w:szCs w:val="36"/>
        </w:rPr>
      </w:pPr>
      <w:r w:rsidRPr="007B2C11">
        <w:rPr>
          <w:b/>
          <w:sz w:val="36"/>
          <w:szCs w:val="36"/>
        </w:rPr>
        <w:lastRenderedPageBreak/>
        <w:t>Índice de figuras</w:t>
      </w:r>
    </w:p>
    <w:p w14:paraId="5BA206EA" w14:textId="612B0CAC" w:rsidR="00F94772" w:rsidRDefault="00E464E0">
      <w:pPr>
        <w:pStyle w:val="Tabladeilustraciones"/>
        <w:tabs>
          <w:tab w:val="right" w:leader="dot" w:pos="9060"/>
        </w:tabs>
        <w:rPr>
          <w:rFonts w:asciiTheme="minorHAnsi" w:eastAsiaTheme="minorEastAsia" w:hAnsiTheme="minorHAnsi" w:cstheme="minorBidi"/>
          <w:noProof/>
          <w:lang w:eastAsia="es-ES"/>
        </w:rPr>
      </w:pPr>
      <w:r w:rsidRPr="008037ED">
        <w:rPr>
          <w:rStyle w:val="Hipervnculo"/>
          <w:rFonts w:cs="Arial"/>
          <w:bCs/>
          <w:noProof/>
          <w:color w:val="auto"/>
        </w:rPr>
        <w:fldChar w:fldCharType="begin"/>
      </w:r>
      <w:r w:rsidRPr="008037ED">
        <w:rPr>
          <w:rStyle w:val="Hipervnculo"/>
          <w:rFonts w:cs="Arial"/>
          <w:bCs/>
          <w:noProof/>
          <w:color w:val="auto"/>
        </w:rPr>
        <w:instrText xml:space="preserve"> TOC \h \z \c "Figura" </w:instrText>
      </w:r>
      <w:r w:rsidRPr="008037ED">
        <w:rPr>
          <w:rStyle w:val="Hipervnculo"/>
          <w:rFonts w:cs="Arial"/>
          <w:bCs/>
          <w:noProof/>
          <w:color w:val="auto"/>
        </w:rPr>
        <w:fldChar w:fldCharType="separate"/>
      </w:r>
      <w:hyperlink w:anchor="_Toc73645297" w:history="1">
        <w:r w:rsidR="00F94772" w:rsidRPr="00B83EA6">
          <w:rPr>
            <w:rStyle w:val="Hipervnculo"/>
            <w:noProof/>
          </w:rPr>
          <w:t>Figura 1: Imagen utilizando el algoritmo ORB para detectar objetos mediante características.</w:t>
        </w:r>
        <w:r w:rsidR="00F94772">
          <w:rPr>
            <w:noProof/>
            <w:webHidden/>
          </w:rPr>
          <w:tab/>
        </w:r>
        <w:r w:rsidR="00F94772">
          <w:rPr>
            <w:noProof/>
            <w:webHidden/>
          </w:rPr>
          <w:fldChar w:fldCharType="begin"/>
        </w:r>
        <w:r w:rsidR="00F94772">
          <w:rPr>
            <w:noProof/>
            <w:webHidden/>
          </w:rPr>
          <w:instrText xml:space="preserve"> PAGEREF _Toc73645297 \h </w:instrText>
        </w:r>
        <w:r w:rsidR="00F94772">
          <w:rPr>
            <w:noProof/>
            <w:webHidden/>
          </w:rPr>
        </w:r>
        <w:r w:rsidR="00F94772">
          <w:rPr>
            <w:noProof/>
            <w:webHidden/>
          </w:rPr>
          <w:fldChar w:fldCharType="separate"/>
        </w:r>
        <w:r w:rsidR="00F94772">
          <w:rPr>
            <w:noProof/>
            <w:webHidden/>
          </w:rPr>
          <w:t>4</w:t>
        </w:r>
        <w:r w:rsidR="00F94772">
          <w:rPr>
            <w:noProof/>
            <w:webHidden/>
          </w:rPr>
          <w:fldChar w:fldCharType="end"/>
        </w:r>
      </w:hyperlink>
    </w:p>
    <w:p w14:paraId="71F01B2B" w14:textId="189B2D9A" w:rsidR="00F94772" w:rsidRDefault="009D4038">
      <w:pPr>
        <w:pStyle w:val="Tabladeilustraciones"/>
        <w:tabs>
          <w:tab w:val="right" w:leader="dot" w:pos="9060"/>
        </w:tabs>
        <w:rPr>
          <w:rFonts w:asciiTheme="minorHAnsi" w:eastAsiaTheme="minorEastAsia" w:hAnsiTheme="minorHAnsi" w:cstheme="minorBidi"/>
          <w:noProof/>
          <w:lang w:eastAsia="es-ES"/>
        </w:rPr>
      </w:pPr>
      <w:hyperlink w:anchor="_Toc73645298" w:history="1">
        <w:r w:rsidR="00F94772" w:rsidRPr="00B83EA6">
          <w:rPr>
            <w:rStyle w:val="Hipervnculo"/>
            <w:noProof/>
          </w:rPr>
          <w:t>Figura 2: Simulación ORB SLAM de desde diferentes prespectivas (</w:t>
        </w:r>
        <w:r w:rsidR="00F94772" w:rsidRPr="00B83EA6">
          <w:rPr>
            <w:rStyle w:val="Hipervnculo"/>
            <w:i/>
            <w:noProof/>
          </w:rPr>
          <w:t>ORB SLAM Proposal for NTU GPU Programming Course 2016</w:t>
        </w:r>
        <w:r w:rsidR="00F94772" w:rsidRPr="00B83EA6">
          <w:rPr>
            <w:rStyle w:val="Hipervnculo"/>
            <w:noProof/>
          </w:rPr>
          <w:t>, n.d.).</w:t>
        </w:r>
        <w:r w:rsidR="00F94772">
          <w:rPr>
            <w:noProof/>
            <w:webHidden/>
          </w:rPr>
          <w:tab/>
        </w:r>
        <w:r w:rsidR="00F94772">
          <w:rPr>
            <w:noProof/>
            <w:webHidden/>
          </w:rPr>
          <w:fldChar w:fldCharType="begin"/>
        </w:r>
        <w:r w:rsidR="00F94772">
          <w:rPr>
            <w:noProof/>
            <w:webHidden/>
          </w:rPr>
          <w:instrText xml:space="preserve"> PAGEREF _Toc73645298 \h </w:instrText>
        </w:r>
        <w:r w:rsidR="00F94772">
          <w:rPr>
            <w:noProof/>
            <w:webHidden/>
          </w:rPr>
        </w:r>
        <w:r w:rsidR="00F94772">
          <w:rPr>
            <w:noProof/>
            <w:webHidden/>
          </w:rPr>
          <w:fldChar w:fldCharType="separate"/>
        </w:r>
        <w:r w:rsidR="00F94772">
          <w:rPr>
            <w:noProof/>
            <w:webHidden/>
          </w:rPr>
          <w:t>4</w:t>
        </w:r>
        <w:r w:rsidR="00F94772">
          <w:rPr>
            <w:noProof/>
            <w:webHidden/>
          </w:rPr>
          <w:fldChar w:fldCharType="end"/>
        </w:r>
      </w:hyperlink>
    </w:p>
    <w:p w14:paraId="234F2A7F" w14:textId="412D9519" w:rsidR="00F94772" w:rsidRDefault="009D4038">
      <w:pPr>
        <w:pStyle w:val="Tabladeilustraciones"/>
        <w:tabs>
          <w:tab w:val="right" w:leader="dot" w:pos="9060"/>
        </w:tabs>
        <w:rPr>
          <w:rFonts w:asciiTheme="minorHAnsi" w:eastAsiaTheme="minorEastAsia" w:hAnsiTheme="minorHAnsi" w:cstheme="minorBidi"/>
          <w:noProof/>
          <w:lang w:eastAsia="es-ES"/>
        </w:rPr>
      </w:pPr>
      <w:hyperlink w:anchor="_Toc73645299" w:history="1">
        <w:r w:rsidR="00F94772" w:rsidRPr="00B83EA6">
          <w:rPr>
            <w:rStyle w:val="Hipervnculo"/>
            <w:noProof/>
          </w:rPr>
          <w:t>Figura 3: Sistema 3D creado por ORB-SLAM (</w:t>
        </w:r>
        <w:r w:rsidR="00F94772" w:rsidRPr="00B83EA6">
          <w:rPr>
            <w:rStyle w:val="Hipervnculo"/>
            <w:i/>
            <w:noProof/>
          </w:rPr>
          <w:t>ORB SLAM Proposal for NTU GPU Programming Course 2016</w:t>
        </w:r>
        <w:r w:rsidR="00F94772" w:rsidRPr="00B83EA6">
          <w:rPr>
            <w:rStyle w:val="Hipervnculo"/>
            <w:noProof/>
          </w:rPr>
          <w:t>, n.d.).</w:t>
        </w:r>
        <w:r w:rsidR="00F94772">
          <w:rPr>
            <w:noProof/>
            <w:webHidden/>
          </w:rPr>
          <w:tab/>
        </w:r>
        <w:r w:rsidR="00F94772">
          <w:rPr>
            <w:noProof/>
            <w:webHidden/>
          </w:rPr>
          <w:fldChar w:fldCharType="begin"/>
        </w:r>
        <w:r w:rsidR="00F94772">
          <w:rPr>
            <w:noProof/>
            <w:webHidden/>
          </w:rPr>
          <w:instrText xml:space="preserve"> PAGEREF _Toc73645299 \h </w:instrText>
        </w:r>
        <w:r w:rsidR="00F94772">
          <w:rPr>
            <w:noProof/>
            <w:webHidden/>
          </w:rPr>
        </w:r>
        <w:r w:rsidR="00F94772">
          <w:rPr>
            <w:noProof/>
            <w:webHidden/>
          </w:rPr>
          <w:fldChar w:fldCharType="separate"/>
        </w:r>
        <w:r w:rsidR="00F94772">
          <w:rPr>
            <w:noProof/>
            <w:webHidden/>
          </w:rPr>
          <w:t>5</w:t>
        </w:r>
        <w:r w:rsidR="00F94772">
          <w:rPr>
            <w:noProof/>
            <w:webHidden/>
          </w:rPr>
          <w:fldChar w:fldCharType="end"/>
        </w:r>
      </w:hyperlink>
    </w:p>
    <w:p w14:paraId="2F1E16F1" w14:textId="29049E33" w:rsidR="00F94772" w:rsidRDefault="009D4038">
      <w:pPr>
        <w:pStyle w:val="Tabladeilustraciones"/>
        <w:tabs>
          <w:tab w:val="right" w:leader="dot" w:pos="9060"/>
        </w:tabs>
        <w:rPr>
          <w:rFonts w:asciiTheme="minorHAnsi" w:eastAsiaTheme="minorEastAsia" w:hAnsiTheme="minorHAnsi" w:cstheme="minorBidi"/>
          <w:noProof/>
          <w:lang w:eastAsia="es-ES"/>
        </w:rPr>
      </w:pPr>
      <w:hyperlink w:anchor="_Toc73645300" w:history="1">
        <w:r w:rsidR="00F94772" w:rsidRPr="00B83EA6">
          <w:rPr>
            <w:rStyle w:val="Hipervnculo"/>
            <w:noProof/>
          </w:rPr>
          <w:t>Figura 4: Principios de ajuste para cámaras estéreo (</w:t>
        </w:r>
        <w:r w:rsidR="00F94772" w:rsidRPr="00B83EA6">
          <w:rPr>
            <w:rStyle w:val="Hipervnculo"/>
            <w:i/>
            <w:noProof/>
          </w:rPr>
          <w:t>Principle Drawing of a Stereo Camera Setup. Objects (1,2) in Various... | Download Scientific Diagram</w:t>
        </w:r>
        <w:r w:rsidR="00F94772" w:rsidRPr="00B83EA6">
          <w:rPr>
            <w:rStyle w:val="Hipervnculo"/>
            <w:noProof/>
          </w:rPr>
          <w:t>, n.d.).</w:t>
        </w:r>
        <w:r w:rsidR="00F94772">
          <w:rPr>
            <w:noProof/>
            <w:webHidden/>
          </w:rPr>
          <w:tab/>
        </w:r>
        <w:r w:rsidR="00F94772">
          <w:rPr>
            <w:noProof/>
            <w:webHidden/>
          </w:rPr>
          <w:fldChar w:fldCharType="begin"/>
        </w:r>
        <w:r w:rsidR="00F94772">
          <w:rPr>
            <w:noProof/>
            <w:webHidden/>
          </w:rPr>
          <w:instrText xml:space="preserve"> PAGEREF _Toc73645300 \h </w:instrText>
        </w:r>
        <w:r w:rsidR="00F94772">
          <w:rPr>
            <w:noProof/>
            <w:webHidden/>
          </w:rPr>
        </w:r>
        <w:r w:rsidR="00F94772">
          <w:rPr>
            <w:noProof/>
            <w:webHidden/>
          </w:rPr>
          <w:fldChar w:fldCharType="separate"/>
        </w:r>
        <w:r w:rsidR="00F94772">
          <w:rPr>
            <w:noProof/>
            <w:webHidden/>
          </w:rPr>
          <w:t>5</w:t>
        </w:r>
        <w:r w:rsidR="00F94772">
          <w:rPr>
            <w:noProof/>
            <w:webHidden/>
          </w:rPr>
          <w:fldChar w:fldCharType="end"/>
        </w:r>
      </w:hyperlink>
    </w:p>
    <w:p w14:paraId="3062D5FF" w14:textId="23D8A929" w:rsidR="00F94772" w:rsidRDefault="009D4038">
      <w:pPr>
        <w:pStyle w:val="Tabladeilustraciones"/>
        <w:tabs>
          <w:tab w:val="right" w:leader="dot" w:pos="9060"/>
        </w:tabs>
        <w:rPr>
          <w:rFonts w:asciiTheme="minorHAnsi" w:eastAsiaTheme="minorEastAsia" w:hAnsiTheme="minorHAnsi" w:cstheme="minorBidi"/>
          <w:noProof/>
          <w:lang w:eastAsia="es-ES"/>
        </w:rPr>
      </w:pPr>
      <w:hyperlink w:anchor="_Toc73645301" w:history="1">
        <w:r w:rsidR="00F94772" w:rsidRPr="00B83EA6">
          <w:rPr>
            <w:rStyle w:val="Hipervnculo"/>
            <w:noProof/>
          </w:rPr>
          <w:t>Figura 5: Generando un mapa de cámaras estéreo(</w:t>
        </w:r>
        <w:r w:rsidR="00F94772" w:rsidRPr="00B83EA6">
          <w:rPr>
            <w:rStyle w:val="Hipervnculo"/>
            <w:i/>
            <w:noProof/>
          </w:rPr>
          <w:t>Stereo Visual SLAM System Overview: First, We Undistort and Rectify the... | Download Scientific Diagram</w:t>
        </w:r>
        <w:r w:rsidR="00F94772" w:rsidRPr="00B83EA6">
          <w:rPr>
            <w:rStyle w:val="Hipervnculo"/>
            <w:noProof/>
          </w:rPr>
          <w:t>, n.d.).</w:t>
        </w:r>
        <w:r w:rsidR="00F94772">
          <w:rPr>
            <w:noProof/>
            <w:webHidden/>
          </w:rPr>
          <w:tab/>
        </w:r>
        <w:r w:rsidR="00F94772">
          <w:rPr>
            <w:noProof/>
            <w:webHidden/>
          </w:rPr>
          <w:fldChar w:fldCharType="begin"/>
        </w:r>
        <w:r w:rsidR="00F94772">
          <w:rPr>
            <w:noProof/>
            <w:webHidden/>
          </w:rPr>
          <w:instrText xml:space="preserve"> PAGEREF _Toc73645301 \h </w:instrText>
        </w:r>
        <w:r w:rsidR="00F94772">
          <w:rPr>
            <w:noProof/>
            <w:webHidden/>
          </w:rPr>
        </w:r>
        <w:r w:rsidR="00F94772">
          <w:rPr>
            <w:noProof/>
            <w:webHidden/>
          </w:rPr>
          <w:fldChar w:fldCharType="separate"/>
        </w:r>
        <w:r w:rsidR="00F94772">
          <w:rPr>
            <w:noProof/>
            <w:webHidden/>
          </w:rPr>
          <w:t>6</w:t>
        </w:r>
        <w:r w:rsidR="00F94772">
          <w:rPr>
            <w:noProof/>
            <w:webHidden/>
          </w:rPr>
          <w:fldChar w:fldCharType="end"/>
        </w:r>
      </w:hyperlink>
    </w:p>
    <w:p w14:paraId="5AB86530" w14:textId="7245D023" w:rsidR="00F94772" w:rsidRDefault="009D4038">
      <w:pPr>
        <w:pStyle w:val="Tabladeilustraciones"/>
        <w:tabs>
          <w:tab w:val="right" w:leader="dot" w:pos="9060"/>
        </w:tabs>
        <w:rPr>
          <w:rFonts w:asciiTheme="minorHAnsi" w:eastAsiaTheme="minorEastAsia" w:hAnsiTheme="minorHAnsi" w:cstheme="minorBidi"/>
          <w:noProof/>
          <w:lang w:eastAsia="es-ES"/>
        </w:rPr>
      </w:pPr>
      <w:hyperlink w:anchor="_Toc73645302" w:history="1">
        <w:r w:rsidR="00F94772" w:rsidRPr="00B83EA6">
          <w:rPr>
            <w:rStyle w:val="Hipervnculo"/>
            <w:noProof/>
          </w:rPr>
          <w:t>Figura 6: Tipo cámara estéreo ZED (</w:t>
        </w:r>
        <w:r w:rsidR="00F94772" w:rsidRPr="00B83EA6">
          <w:rPr>
            <w:rStyle w:val="Hipervnculo"/>
            <w:i/>
            <w:noProof/>
          </w:rPr>
          <w:t>ZED 2 - AI Stereo Camera | Stereolabs</w:t>
        </w:r>
        <w:r w:rsidR="00F94772" w:rsidRPr="00B83EA6">
          <w:rPr>
            <w:rStyle w:val="Hipervnculo"/>
            <w:noProof/>
          </w:rPr>
          <w:t>, n.d.).</w:t>
        </w:r>
        <w:r w:rsidR="00F94772">
          <w:rPr>
            <w:noProof/>
            <w:webHidden/>
          </w:rPr>
          <w:tab/>
        </w:r>
        <w:r w:rsidR="00F94772">
          <w:rPr>
            <w:noProof/>
            <w:webHidden/>
          </w:rPr>
          <w:fldChar w:fldCharType="begin"/>
        </w:r>
        <w:r w:rsidR="00F94772">
          <w:rPr>
            <w:noProof/>
            <w:webHidden/>
          </w:rPr>
          <w:instrText xml:space="preserve"> PAGEREF _Toc73645302 \h </w:instrText>
        </w:r>
        <w:r w:rsidR="00F94772">
          <w:rPr>
            <w:noProof/>
            <w:webHidden/>
          </w:rPr>
        </w:r>
        <w:r w:rsidR="00F94772">
          <w:rPr>
            <w:noProof/>
            <w:webHidden/>
          </w:rPr>
          <w:fldChar w:fldCharType="separate"/>
        </w:r>
        <w:r w:rsidR="00F94772">
          <w:rPr>
            <w:noProof/>
            <w:webHidden/>
          </w:rPr>
          <w:t>6</w:t>
        </w:r>
        <w:r w:rsidR="00F94772">
          <w:rPr>
            <w:noProof/>
            <w:webHidden/>
          </w:rPr>
          <w:fldChar w:fldCharType="end"/>
        </w:r>
      </w:hyperlink>
    </w:p>
    <w:p w14:paraId="6F0EBC33" w14:textId="4CEDB83F" w:rsidR="00F94772" w:rsidRDefault="009D4038">
      <w:pPr>
        <w:pStyle w:val="Tabladeilustraciones"/>
        <w:tabs>
          <w:tab w:val="right" w:leader="dot" w:pos="9060"/>
        </w:tabs>
        <w:rPr>
          <w:rFonts w:asciiTheme="minorHAnsi" w:eastAsiaTheme="minorEastAsia" w:hAnsiTheme="minorHAnsi" w:cstheme="minorBidi"/>
          <w:noProof/>
          <w:lang w:eastAsia="es-ES"/>
        </w:rPr>
      </w:pPr>
      <w:hyperlink w:anchor="_Toc73645303" w:history="1">
        <w:r w:rsidR="00F94772" w:rsidRPr="00B83EA6">
          <w:rPr>
            <w:rStyle w:val="Hipervnculo"/>
            <w:noProof/>
          </w:rPr>
          <w:t>Figura 7: cámara Intel-RealSense-D435i (Intel, 2019).</w:t>
        </w:r>
        <w:r w:rsidR="00F94772">
          <w:rPr>
            <w:noProof/>
            <w:webHidden/>
          </w:rPr>
          <w:tab/>
        </w:r>
        <w:r w:rsidR="00F94772">
          <w:rPr>
            <w:noProof/>
            <w:webHidden/>
          </w:rPr>
          <w:fldChar w:fldCharType="begin"/>
        </w:r>
        <w:r w:rsidR="00F94772">
          <w:rPr>
            <w:noProof/>
            <w:webHidden/>
          </w:rPr>
          <w:instrText xml:space="preserve"> PAGEREF _Toc73645303 \h </w:instrText>
        </w:r>
        <w:r w:rsidR="00F94772">
          <w:rPr>
            <w:noProof/>
            <w:webHidden/>
          </w:rPr>
        </w:r>
        <w:r w:rsidR="00F94772">
          <w:rPr>
            <w:noProof/>
            <w:webHidden/>
          </w:rPr>
          <w:fldChar w:fldCharType="separate"/>
        </w:r>
        <w:r w:rsidR="00F94772">
          <w:rPr>
            <w:noProof/>
            <w:webHidden/>
          </w:rPr>
          <w:t>7</w:t>
        </w:r>
        <w:r w:rsidR="00F94772">
          <w:rPr>
            <w:noProof/>
            <w:webHidden/>
          </w:rPr>
          <w:fldChar w:fldCharType="end"/>
        </w:r>
      </w:hyperlink>
    </w:p>
    <w:p w14:paraId="2356E199" w14:textId="596E2491" w:rsidR="00F94772" w:rsidRDefault="009D4038">
      <w:pPr>
        <w:pStyle w:val="Tabladeilustraciones"/>
        <w:tabs>
          <w:tab w:val="right" w:leader="dot" w:pos="9060"/>
        </w:tabs>
        <w:rPr>
          <w:rFonts w:asciiTheme="minorHAnsi" w:eastAsiaTheme="minorEastAsia" w:hAnsiTheme="minorHAnsi" w:cstheme="minorBidi"/>
          <w:noProof/>
          <w:lang w:eastAsia="es-ES"/>
        </w:rPr>
      </w:pPr>
      <w:hyperlink w:anchor="_Toc73645304" w:history="1">
        <w:r w:rsidR="00F94772" w:rsidRPr="00B83EA6">
          <w:rPr>
            <w:rStyle w:val="Hipervnculo"/>
            <w:noProof/>
          </w:rPr>
          <w:t>Figura 8: Imagen de profundidad de la cámara estereoscópica.</w:t>
        </w:r>
        <w:r w:rsidR="00F94772">
          <w:rPr>
            <w:noProof/>
            <w:webHidden/>
          </w:rPr>
          <w:tab/>
        </w:r>
        <w:r w:rsidR="00F94772">
          <w:rPr>
            <w:noProof/>
            <w:webHidden/>
          </w:rPr>
          <w:fldChar w:fldCharType="begin"/>
        </w:r>
        <w:r w:rsidR="00F94772">
          <w:rPr>
            <w:noProof/>
            <w:webHidden/>
          </w:rPr>
          <w:instrText xml:space="preserve"> PAGEREF _Toc73645304 \h </w:instrText>
        </w:r>
        <w:r w:rsidR="00F94772">
          <w:rPr>
            <w:noProof/>
            <w:webHidden/>
          </w:rPr>
        </w:r>
        <w:r w:rsidR="00F94772">
          <w:rPr>
            <w:noProof/>
            <w:webHidden/>
          </w:rPr>
          <w:fldChar w:fldCharType="separate"/>
        </w:r>
        <w:r w:rsidR="00F94772">
          <w:rPr>
            <w:noProof/>
            <w:webHidden/>
          </w:rPr>
          <w:t>7</w:t>
        </w:r>
        <w:r w:rsidR="00F94772">
          <w:rPr>
            <w:noProof/>
            <w:webHidden/>
          </w:rPr>
          <w:fldChar w:fldCharType="end"/>
        </w:r>
      </w:hyperlink>
    </w:p>
    <w:p w14:paraId="571961CE" w14:textId="6417C21F" w:rsidR="00F94772" w:rsidRDefault="009D4038">
      <w:pPr>
        <w:pStyle w:val="Tabladeilustraciones"/>
        <w:tabs>
          <w:tab w:val="right" w:leader="dot" w:pos="9060"/>
        </w:tabs>
        <w:rPr>
          <w:rFonts w:asciiTheme="minorHAnsi" w:eastAsiaTheme="minorEastAsia" w:hAnsiTheme="minorHAnsi" w:cstheme="minorBidi"/>
          <w:noProof/>
          <w:lang w:eastAsia="es-ES"/>
        </w:rPr>
      </w:pPr>
      <w:hyperlink w:anchor="_Toc73645305" w:history="1">
        <w:r w:rsidR="00F94772" w:rsidRPr="00B83EA6">
          <w:rPr>
            <w:rStyle w:val="Hipervnculo"/>
            <w:noProof/>
          </w:rPr>
          <w:t>Figura 9: Creación de SLAM mediante cámaras estereoscópicas (Zhang et al., 2021).</w:t>
        </w:r>
        <w:r w:rsidR="00F94772">
          <w:rPr>
            <w:noProof/>
            <w:webHidden/>
          </w:rPr>
          <w:tab/>
        </w:r>
        <w:r w:rsidR="00F94772">
          <w:rPr>
            <w:noProof/>
            <w:webHidden/>
          </w:rPr>
          <w:fldChar w:fldCharType="begin"/>
        </w:r>
        <w:r w:rsidR="00F94772">
          <w:rPr>
            <w:noProof/>
            <w:webHidden/>
          </w:rPr>
          <w:instrText xml:space="preserve"> PAGEREF _Toc73645305 \h </w:instrText>
        </w:r>
        <w:r w:rsidR="00F94772">
          <w:rPr>
            <w:noProof/>
            <w:webHidden/>
          </w:rPr>
        </w:r>
        <w:r w:rsidR="00F94772">
          <w:rPr>
            <w:noProof/>
            <w:webHidden/>
          </w:rPr>
          <w:fldChar w:fldCharType="separate"/>
        </w:r>
        <w:r w:rsidR="00F94772">
          <w:rPr>
            <w:noProof/>
            <w:webHidden/>
          </w:rPr>
          <w:t>8</w:t>
        </w:r>
        <w:r w:rsidR="00F94772">
          <w:rPr>
            <w:noProof/>
            <w:webHidden/>
          </w:rPr>
          <w:fldChar w:fldCharType="end"/>
        </w:r>
      </w:hyperlink>
    </w:p>
    <w:p w14:paraId="03C9F0A9" w14:textId="65F80446" w:rsidR="00F94772" w:rsidRDefault="009D4038">
      <w:pPr>
        <w:pStyle w:val="Tabladeilustraciones"/>
        <w:tabs>
          <w:tab w:val="right" w:leader="dot" w:pos="9060"/>
        </w:tabs>
        <w:rPr>
          <w:rFonts w:asciiTheme="minorHAnsi" w:eastAsiaTheme="minorEastAsia" w:hAnsiTheme="minorHAnsi" w:cstheme="minorBidi"/>
          <w:noProof/>
          <w:lang w:eastAsia="es-ES"/>
        </w:rPr>
      </w:pPr>
      <w:hyperlink w:anchor="_Toc73645306" w:history="1">
        <w:r w:rsidR="00F94772" w:rsidRPr="00B83EA6">
          <w:rPr>
            <w:rStyle w:val="Hipervnculo"/>
            <w:noProof/>
          </w:rPr>
          <w:t>Figura 10. Mapa creado en RViz por un sensor LiDAR (</w:t>
        </w:r>
        <w:r w:rsidR="00F94772" w:rsidRPr="00B83EA6">
          <w:rPr>
            <w:rStyle w:val="Hipervnculo"/>
            <w:i/>
            <w:noProof/>
          </w:rPr>
          <w:t>Incorrect Visualization of LiDAR · Issue #32 · Carla-Simulator/Ros-Bridge</w:t>
        </w:r>
        <w:r w:rsidR="00F94772" w:rsidRPr="00B83EA6">
          <w:rPr>
            <w:rStyle w:val="Hipervnculo"/>
            <w:noProof/>
          </w:rPr>
          <w:t>, n.d.)</w:t>
        </w:r>
        <w:r w:rsidR="00F94772">
          <w:rPr>
            <w:noProof/>
            <w:webHidden/>
          </w:rPr>
          <w:tab/>
        </w:r>
        <w:r w:rsidR="00F94772">
          <w:rPr>
            <w:noProof/>
            <w:webHidden/>
          </w:rPr>
          <w:fldChar w:fldCharType="begin"/>
        </w:r>
        <w:r w:rsidR="00F94772">
          <w:rPr>
            <w:noProof/>
            <w:webHidden/>
          </w:rPr>
          <w:instrText xml:space="preserve"> PAGEREF _Toc73645306 \h </w:instrText>
        </w:r>
        <w:r w:rsidR="00F94772">
          <w:rPr>
            <w:noProof/>
            <w:webHidden/>
          </w:rPr>
        </w:r>
        <w:r w:rsidR="00F94772">
          <w:rPr>
            <w:noProof/>
            <w:webHidden/>
          </w:rPr>
          <w:fldChar w:fldCharType="separate"/>
        </w:r>
        <w:r w:rsidR="00F94772">
          <w:rPr>
            <w:noProof/>
            <w:webHidden/>
          </w:rPr>
          <w:t>8</w:t>
        </w:r>
        <w:r w:rsidR="00F94772">
          <w:rPr>
            <w:noProof/>
            <w:webHidden/>
          </w:rPr>
          <w:fldChar w:fldCharType="end"/>
        </w:r>
      </w:hyperlink>
    </w:p>
    <w:p w14:paraId="7522282E" w14:textId="15441262" w:rsidR="00F94772" w:rsidRDefault="009D4038">
      <w:pPr>
        <w:pStyle w:val="Tabladeilustraciones"/>
        <w:tabs>
          <w:tab w:val="right" w:leader="dot" w:pos="9060"/>
        </w:tabs>
        <w:rPr>
          <w:rFonts w:asciiTheme="minorHAnsi" w:eastAsiaTheme="minorEastAsia" w:hAnsiTheme="minorHAnsi" w:cstheme="minorBidi"/>
          <w:noProof/>
          <w:lang w:eastAsia="es-ES"/>
        </w:rPr>
      </w:pPr>
      <w:hyperlink w:anchor="_Toc73645307" w:history="1">
        <w:r w:rsidR="00F94772" w:rsidRPr="00B83EA6">
          <w:rPr>
            <w:rStyle w:val="Hipervnculo"/>
            <w:noProof/>
          </w:rPr>
          <w:t>Figura 11: Ejemplo de detector de cara con Haar Cascade (Jiwon, 2019).</w:t>
        </w:r>
        <w:r w:rsidR="00F94772">
          <w:rPr>
            <w:noProof/>
            <w:webHidden/>
          </w:rPr>
          <w:tab/>
        </w:r>
        <w:r w:rsidR="00F94772">
          <w:rPr>
            <w:noProof/>
            <w:webHidden/>
          </w:rPr>
          <w:fldChar w:fldCharType="begin"/>
        </w:r>
        <w:r w:rsidR="00F94772">
          <w:rPr>
            <w:noProof/>
            <w:webHidden/>
          </w:rPr>
          <w:instrText xml:space="preserve"> PAGEREF _Toc73645307 \h </w:instrText>
        </w:r>
        <w:r w:rsidR="00F94772">
          <w:rPr>
            <w:noProof/>
            <w:webHidden/>
          </w:rPr>
        </w:r>
        <w:r w:rsidR="00F94772">
          <w:rPr>
            <w:noProof/>
            <w:webHidden/>
          </w:rPr>
          <w:fldChar w:fldCharType="separate"/>
        </w:r>
        <w:r w:rsidR="00F94772">
          <w:rPr>
            <w:noProof/>
            <w:webHidden/>
          </w:rPr>
          <w:t>11</w:t>
        </w:r>
        <w:r w:rsidR="00F94772">
          <w:rPr>
            <w:noProof/>
            <w:webHidden/>
          </w:rPr>
          <w:fldChar w:fldCharType="end"/>
        </w:r>
      </w:hyperlink>
    </w:p>
    <w:p w14:paraId="3A6C7408" w14:textId="16288FBB" w:rsidR="00F94772" w:rsidRDefault="009D4038">
      <w:pPr>
        <w:pStyle w:val="Tabladeilustraciones"/>
        <w:tabs>
          <w:tab w:val="right" w:leader="dot" w:pos="9060"/>
        </w:tabs>
        <w:rPr>
          <w:rFonts w:asciiTheme="minorHAnsi" w:eastAsiaTheme="minorEastAsia" w:hAnsiTheme="minorHAnsi" w:cstheme="minorBidi"/>
          <w:noProof/>
          <w:lang w:eastAsia="es-ES"/>
        </w:rPr>
      </w:pPr>
      <w:hyperlink w:anchor="_Toc73645308" w:history="1">
        <w:r w:rsidR="00F94772" w:rsidRPr="00B83EA6">
          <w:rPr>
            <w:rStyle w:val="Hipervnculo"/>
            <w:noProof/>
          </w:rPr>
          <w:t>Figura 12: Comparando los algoritmos de detección de objetos en base al tiempo de respuesta(Bochkovskiy et al., 2020).</w:t>
        </w:r>
        <w:r w:rsidR="00F94772">
          <w:rPr>
            <w:noProof/>
            <w:webHidden/>
          </w:rPr>
          <w:tab/>
        </w:r>
        <w:r w:rsidR="00F94772">
          <w:rPr>
            <w:noProof/>
            <w:webHidden/>
          </w:rPr>
          <w:fldChar w:fldCharType="begin"/>
        </w:r>
        <w:r w:rsidR="00F94772">
          <w:rPr>
            <w:noProof/>
            <w:webHidden/>
          </w:rPr>
          <w:instrText xml:space="preserve"> PAGEREF _Toc73645308 \h </w:instrText>
        </w:r>
        <w:r w:rsidR="00F94772">
          <w:rPr>
            <w:noProof/>
            <w:webHidden/>
          </w:rPr>
        </w:r>
        <w:r w:rsidR="00F94772">
          <w:rPr>
            <w:noProof/>
            <w:webHidden/>
          </w:rPr>
          <w:fldChar w:fldCharType="separate"/>
        </w:r>
        <w:r w:rsidR="00F94772">
          <w:rPr>
            <w:noProof/>
            <w:webHidden/>
          </w:rPr>
          <w:t>11</w:t>
        </w:r>
        <w:r w:rsidR="00F94772">
          <w:rPr>
            <w:noProof/>
            <w:webHidden/>
          </w:rPr>
          <w:fldChar w:fldCharType="end"/>
        </w:r>
      </w:hyperlink>
    </w:p>
    <w:p w14:paraId="6DAC328B" w14:textId="3046907B" w:rsidR="00F94772" w:rsidRDefault="009D4038">
      <w:pPr>
        <w:pStyle w:val="Tabladeilustraciones"/>
        <w:tabs>
          <w:tab w:val="right" w:leader="dot" w:pos="9060"/>
        </w:tabs>
        <w:rPr>
          <w:rFonts w:asciiTheme="minorHAnsi" w:eastAsiaTheme="minorEastAsia" w:hAnsiTheme="minorHAnsi" w:cstheme="minorBidi"/>
          <w:noProof/>
          <w:lang w:eastAsia="es-ES"/>
        </w:rPr>
      </w:pPr>
      <w:hyperlink w:anchor="_Toc73645309" w:history="1">
        <w:r w:rsidR="00F94772" w:rsidRPr="00B83EA6">
          <w:rPr>
            <w:rStyle w:val="Hipervnculo"/>
            <w:noProof/>
          </w:rPr>
          <w:t>Figura 13: Evolución de Imagenet (</w:t>
        </w:r>
        <w:r w:rsidR="00F94772" w:rsidRPr="00B83EA6">
          <w:rPr>
            <w:rStyle w:val="Hipervnculo"/>
            <w:i/>
            <w:noProof/>
          </w:rPr>
          <w:t>Review: SENet — Squeeze-and-Excitation Network, Winner of ILSVRC 2017 (Image Classification) | by Sik-Ho Tsang | Towards Data Science</w:t>
        </w:r>
        <w:r w:rsidR="00F94772" w:rsidRPr="00B83EA6">
          <w:rPr>
            <w:rStyle w:val="Hipervnculo"/>
            <w:noProof/>
          </w:rPr>
          <w:t>, n.d.).</w:t>
        </w:r>
        <w:r w:rsidR="00F94772">
          <w:rPr>
            <w:noProof/>
            <w:webHidden/>
          </w:rPr>
          <w:tab/>
        </w:r>
        <w:r w:rsidR="00F94772">
          <w:rPr>
            <w:noProof/>
            <w:webHidden/>
          </w:rPr>
          <w:fldChar w:fldCharType="begin"/>
        </w:r>
        <w:r w:rsidR="00F94772">
          <w:rPr>
            <w:noProof/>
            <w:webHidden/>
          </w:rPr>
          <w:instrText xml:space="preserve"> PAGEREF _Toc73645309 \h </w:instrText>
        </w:r>
        <w:r w:rsidR="00F94772">
          <w:rPr>
            <w:noProof/>
            <w:webHidden/>
          </w:rPr>
        </w:r>
        <w:r w:rsidR="00F94772">
          <w:rPr>
            <w:noProof/>
            <w:webHidden/>
          </w:rPr>
          <w:fldChar w:fldCharType="separate"/>
        </w:r>
        <w:r w:rsidR="00F94772">
          <w:rPr>
            <w:noProof/>
            <w:webHidden/>
          </w:rPr>
          <w:t>12</w:t>
        </w:r>
        <w:r w:rsidR="00F94772">
          <w:rPr>
            <w:noProof/>
            <w:webHidden/>
          </w:rPr>
          <w:fldChar w:fldCharType="end"/>
        </w:r>
      </w:hyperlink>
    </w:p>
    <w:p w14:paraId="021BDDF5" w14:textId="0F2BA52E" w:rsidR="00F94772" w:rsidRDefault="009D4038">
      <w:pPr>
        <w:pStyle w:val="Tabladeilustraciones"/>
        <w:tabs>
          <w:tab w:val="right" w:leader="dot" w:pos="9060"/>
        </w:tabs>
        <w:rPr>
          <w:rFonts w:asciiTheme="minorHAnsi" w:eastAsiaTheme="minorEastAsia" w:hAnsiTheme="minorHAnsi" w:cstheme="minorBidi"/>
          <w:noProof/>
          <w:lang w:eastAsia="es-ES"/>
        </w:rPr>
      </w:pPr>
      <w:hyperlink w:anchor="_Toc73645310" w:history="1">
        <w:r w:rsidR="00F94772" w:rsidRPr="00B83EA6">
          <w:rPr>
            <w:rStyle w:val="Hipervnculo"/>
            <w:noProof/>
          </w:rPr>
          <w:t>Figura 14: Imagen exterior segmentada (</w:t>
        </w:r>
        <w:r w:rsidR="00F94772" w:rsidRPr="00B83EA6">
          <w:rPr>
            <w:rStyle w:val="Hipervnculo"/>
            <w:i/>
            <w:noProof/>
          </w:rPr>
          <w:t>Illustration of Challenges in Semantic Segmentation. (a), Input Image.... | Download Scientific Diagram</w:t>
        </w:r>
        <w:r w:rsidR="00F94772" w:rsidRPr="00B83EA6">
          <w:rPr>
            <w:rStyle w:val="Hipervnculo"/>
            <w:noProof/>
          </w:rPr>
          <w:t>, n.d.).</w:t>
        </w:r>
        <w:r w:rsidR="00F94772">
          <w:rPr>
            <w:noProof/>
            <w:webHidden/>
          </w:rPr>
          <w:tab/>
        </w:r>
        <w:r w:rsidR="00F94772">
          <w:rPr>
            <w:noProof/>
            <w:webHidden/>
          </w:rPr>
          <w:fldChar w:fldCharType="begin"/>
        </w:r>
        <w:r w:rsidR="00F94772">
          <w:rPr>
            <w:noProof/>
            <w:webHidden/>
          </w:rPr>
          <w:instrText xml:space="preserve"> PAGEREF _Toc73645310 \h </w:instrText>
        </w:r>
        <w:r w:rsidR="00F94772">
          <w:rPr>
            <w:noProof/>
            <w:webHidden/>
          </w:rPr>
        </w:r>
        <w:r w:rsidR="00F94772">
          <w:rPr>
            <w:noProof/>
            <w:webHidden/>
          </w:rPr>
          <w:fldChar w:fldCharType="separate"/>
        </w:r>
        <w:r w:rsidR="00F94772">
          <w:rPr>
            <w:noProof/>
            <w:webHidden/>
          </w:rPr>
          <w:t>13</w:t>
        </w:r>
        <w:r w:rsidR="00F94772">
          <w:rPr>
            <w:noProof/>
            <w:webHidden/>
          </w:rPr>
          <w:fldChar w:fldCharType="end"/>
        </w:r>
      </w:hyperlink>
    </w:p>
    <w:p w14:paraId="021EC35E" w14:textId="4ADB2493" w:rsidR="00F94772" w:rsidRDefault="009D4038">
      <w:pPr>
        <w:pStyle w:val="Tabladeilustraciones"/>
        <w:tabs>
          <w:tab w:val="right" w:leader="dot" w:pos="9060"/>
        </w:tabs>
        <w:rPr>
          <w:rFonts w:asciiTheme="minorHAnsi" w:eastAsiaTheme="minorEastAsia" w:hAnsiTheme="minorHAnsi" w:cstheme="minorBidi"/>
          <w:noProof/>
          <w:lang w:eastAsia="es-ES"/>
        </w:rPr>
      </w:pPr>
      <w:hyperlink w:anchor="_Toc73645311" w:history="1">
        <w:r w:rsidR="00F94772" w:rsidRPr="00B83EA6">
          <w:rPr>
            <w:rStyle w:val="Hipervnculo"/>
            <w:noProof/>
          </w:rPr>
          <w:t>Figura 15: Mapa semántico para navegación (Deng et al., 2020).</w:t>
        </w:r>
        <w:r w:rsidR="00F94772">
          <w:rPr>
            <w:noProof/>
            <w:webHidden/>
          </w:rPr>
          <w:tab/>
        </w:r>
        <w:r w:rsidR="00F94772">
          <w:rPr>
            <w:noProof/>
            <w:webHidden/>
          </w:rPr>
          <w:fldChar w:fldCharType="begin"/>
        </w:r>
        <w:r w:rsidR="00F94772">
          <w:rPr>
            <w:noProof/>
            <w:webHidden/>
          </w:rPr>
          <w:instrText xml:space="preserve"> PAGEREF _Toc73645311 \h </w:instrText>
        </w:r>
        <w:r w:rsidR="00F94772">
          <w:rPr>
            <w:noProof/>
            <w:webHidden/>
          </w:rPr>
        </w:r>
        <w:r w:rsidR="00F94772">
          <w:rPr>
            <w:noProof/>
            <w:webHidden/>
          </w:rPr>
          <w:fldChar w:fldCharType="separate"/>
        </w:r>
        <w:r w:rsidR="00F94772">
          <w:rPr>
            <w:noProof/>
            <w:webHidden/>
          </w:rPr>
          <w:t>13</w:t>
        </w:r>
        <w:r w:rsidR="00F94772">
          <w:rPr>
            <w:noProof/>
            <w:webHidden/>
          </w:rPr>
          <w:fldChar w:fldCharType="end"/>
        </w:r>
      </w:hyperlink>
    </w:p>
    <w:p w14:paraId="7139ABF0" w14:textId="136CD58C" w:rsidR="00F94772" w:rsidRDefault="009D4038">
      <w:pPr>
        <w:pStyle w:val="Tabladeilustraciones"/>
        <w:tabs>
          <w:tab w:val="right" w:leader="dot" w:pos="9060"/>
        </w:tabs>
        <w:rPr>
          <w:rFonts w:asciiTheme="minorHAnsi" w:eastAsiaTheme="minorEastAsia" w:hAnsiTheme="minorHAnsi" w:cstheme="minorBidi"/>
          <w:noProof/>
          <w:lang w:eastAsia="es-ES"/>
        </w:rPr>
      </w:pPr>
      <w:hyperlink w:anchor="_Toc73645312" w:history="1">
        <w:r w:rsidR="00F94772" w:rsidRPr="00B83EA6">
          <w:rPr>
            <w:rStyle w:val="Hipervnculo"/>
            <w:noProof/>
          </w:rPr>
          <w:t>Figura 16: Detección de objetos y segmentación de una imagen (</w:t>
        </w:r>
        <w:r w:rsidR="00F94772" w:rsidRPr="00B83EA6">
          <w:rPr>
            <w:rStyle w:val="Hipervnculo"/>
            <w:i/>
            <w:noProof/>
          </w:rPr>
          <w:t>Supercharge Your Computer Vision Models with Synthetic Datasets Built by Unity | Unity Blog</w:t>
        </w:r>
        <w:r w:rsidR="00F94772" w:rsidRPr="00B83EA6">
          <w:rPr>
            <w:rStyle w:val="Hipervnculo"/>
            <w:noProof/>
          </w:rPr>
          <w:t>, n.d.).</w:t>
        </w:r>
        <w:r w:rsidR="00F94772">
          <w:rPr>
            <w:noProof/>
            <w:webHidden/>
          </w:rPr>
          <w:tab/>
        </w:r>
        <w:r w:rsidR="00F94772">
          <w:rPr>
            <w:noProof/>
            <w:webHidden/>
          </w:rPr>
          <w:fldChar w:fldCharType="begin"/>
        </w:r>
        <w:r w:rsidR="00F94772">
          <w:rPr>
            <w:noProof/>
            <w:webHidden/>
          </w:rPr>
          <w:instrText xml:space="preserve"> PAGEREF _Toc73645312 \h </w:instrText>
        </w:r>
        <w:r w:rsidR="00F94772">
          <w:rPr>
            <w:noProof/>
            <w:webHidden/>
          </w:rPr>
        </w:r>
        <w:r w:rsidR="00F94772">
          <w:rPr>
            <w:noProof/>
            <w:webHidden/>
          </w:rPr>
          <w:fldChar w:fldCharType="separate"/>
        </w:r>
        <w:r w:rsidR="00F94772">
          <w:rPr>
            <w:noProof/>
            <w:webHidden/>
          </w:rPr>
          <w:t>14</w:t>
        </w:r>
        <w:r w:rsidR="00F94772">
          <w:rPr>
            <w:noProof/>
            <w:webHidden/>
          </w:rPr>
          <w:fldChar w:fldCharType="end"/>
        </w:r>
      </w:hyperlink>
    </w:p>
    <w:p w14:paraId="4C860F44" w14:textId="6175A3C5" w:rsidR="00F94772" w:rsidRDefault="009D4038">
      <w:pPr>
        <w:pStyle w:val="Tabladeilustraciones"/>
        <w:tabs>
          <w:tab w:val="right" w:leader="dot" w:pos="9060"/>
        </w:tabs>
        <w:rPr>
          <w:rFonts w:asciiTheme="minorHAnsi" w:eastAsiaTheme="minorEastAsia" w:hAnsiTheme="minorHAnsi" w:cstheme="minorBidi"/>
          <w:noProof/>
          <w:lang w:eastAsia="es-ES"/>
        </w:rPr>
      </w:pPr>
      <w:hyperlink w:anchor="_Toc73645313" w:history="1">
        <w:r w:rsidR="00F94772" w:rsidRPr="00B83EA6">
          <w:rPr>
            <w:rStyle w:val="Hipervnculo"/>
            <w:noProof/>
          </w:rPr>
          <w:t>Figura 17: Estimación de posicionamiento de humanos en entorno segmentado (Seichter et al., 2020).</w:t>
        </w:r>
        <w:r w:rsidR="00F94772">
          <w:rPr>
            <w:noProof/>
            <w:webHidden/>
          </w:rPr>
          <w:tab/>
        </w:r>
        <w:r w:rsidR="00F94772">
          <w:rPr>
            <w:noProof/>
            <w:webHidden/>
          </w:rPr>
          <w:fldChar w:fldCharType="begin"/>
        </w:r>
        <w:r w:rsidR="00F94772">
          <w:rPr>
            <w:noProof/>
            <w:webHidden/>
          </w:rPr>
          <w:instrText xml:space="preserve"> PAGEREF _Toc73645313 \h </w:instrText>
        </w:r>
        <w:r w:rsidR="00F94772">
          <w:rPr>
            <w:noProof/>
            <w:webHidden/>
          </w:rPr>
        </w:r>
        <w:r w:rsidR="00F94772">
          <w:rPr>
            <w:noProof/>
            <w:webHidden/>
          </w:rPr>
          <w:fldChar w:fldCharType="separate"/>
        </w:r>
        <w:r w:rsidR="00F94772">
          <w:rPr>
            <w:noProof/>
            <w:webHidden/>
          </w:rPr>
          <w:t>15</w:t>
        </w:r>
        <w:r w:rsidR="00F94772">
          <w:rPr>
            <w:noProof/>
            <w:webHidden/>
          </w:rPr>
          <w:fldChar w:fldCharType="end"/>
        </w:r>
      </w:hyperlink>
    </w:p>
    <w:p w14:paraId="4E048A6E" w14:textId="6EF7A578" w:rsidR="00F94772" w:rsidRDefault="009D4038">
      <w:pPr>
        <w:pStyle w:val="Tabladeilustraciones"/>
        <w:tabs>
          <w:tab w:val="right" w:leader="dot" w:pos="9060"/>
        </w:tabs>
        <w:rPr>
          <w:rFonts w:asciiTheme="minorHAnsi" w:eastAsiaTheme="minorEastAsia" w:hAnsiTheme="minorHAnsi" w:cstheme="minorBidi"/>
          <w:noProof/>
          <w:lang w:eastAsia="es-ES"/>
        </w:rPr>
      </w:pPr>
      <w:hyperlink w:anchor="_Toc73645314" w:history="1">
        <w:r w:rsidR="00F94772" w:rsidRPr="00B83EA6">
          <w:rPr>
            <w:rStyle w:val="Hipervnculo"/>
            <w:noProof/>
          </w:rPr>
          <w:t>Figura 18: Segmentación de trayectorias después de procesado (Tamaki et al., 2019).</w:t>
        </w:r>
        <w:r w:rsidR="00F94772">
          <w:rPr>
            <w:noProof/>
            <w:webHidden/>
          </w:rPr>
          <w:tab/>
        </w:r>
        <w:r w:rsidR="00F94772">
          <w:rPr>
            <w:noProof/>
            <w:webHidden/>
          </w:rPr>
          <w:fldChar w:fldCharType="begin"/>
        </w:r>
        <w:r w:rsidR="00F94772">
          <w:rPr>
            <w:noProof/>
            <w:webHidden/>
          </w:rPr>
          <w:instrText xml:space="preserve"> PAGEREF _Toc73645314 \h </w:instrText>
        </w:r>
        <w:r w:rsidR="00F94772">
          <w:rPr>
            <w:noProof/>
            <w:webHidden/>
          </w:rPr>
        </w:r>
        <w:r w:rsidR="00F94772">
          <w:rPr>
            <w:noProof/>
            <w:webHidden/>
          </w:rPr>
          <w:fldChar w:fldCharType="separate"/>
        </w:r>
        <w:r w:rsidR="00F94772">
          <w:rPr>
            <w:noProof/>
            <w:webHidden/>
          </w:rPr>
          <w:t>15</w:t>
        </w:r>
        <w:r w:rsidR="00F94772">
          <w:rPr>
            <w:noProof/>
            <w:webHidden/>
          </w:rPr>
          <w:fldChar w:fldCharType="end"/>
        </w:r>
      </w:hyperlink>
    </w:p>
    <w:p w14:paraId="1F3F78ED" w14:textId="35864791" w:rsidR="00F94772" w:rsidRDefault="009D4038">
      <w:pPr>
        <w:pStyle w:val="Tabladeilustraciones"/>
        <w:tabs>
          <w:tab w:val="right" w:leader="dot" w:pos="9060"/>
        </w:tabs>
        <w:rPr>
          <w:rFonts w:asciiTheme="minorHAnsi" w:eastAsiaTheme="minorEastAsia" w:hAnsiTheme="minorHAnsi" w:cstheme="minorBidi"/>
          <w:noProof/>
          <w:lang w:eastAsia="es-ES"/>
        </w:rPr>
      </w:pPr>
      <w:hyperlink w:anchor="_Toc73645315" w:history="1">
        <w:r w:rsidR="00F94772" w:rsidRPr="00B83EA6">
          <w:rPr>
            <w:rStyle w:val="Hipervnculo"/>
            <w:noProof/>
          </w:rPr>
          <w:t>Figura 19. Detección de trayectoria para cálculo de navegación (Bruckschen et al., 2020).</w:t>
        </w:r>
        <w:r w:rsidR="00F94772">
          <w:rPr>
            <w:noProof/>
            <w:webHidden/>
          </w:rPr>
          <w:tab/>
        </w:r>
        <w:r w:rsidR="00F94772">
          <w:rPr>
            <w:noProof/>
            <w:webHidden/>
          </w:rPr>
          <w:fldChar w:fldCharType="begin"/>
        </w:r>
        <w:r w:rsidR="00F94772">
          <w:rPr>
            <w:noProof/>
            <w:webHidden/>
          </w:rPr>
          <w:instrText xml:space="preserve"> PAGEREF _Toc73645315 \h </w:instrText>
        </w:r>
        <w:r w:rsidR="00F94772">
          <w:rPr>
            <w:noProof/>
            <w:webHidden/>
          </w:rPr>
        </w:r>
        <w:r w:rsidR="00F94772">
          <w:rPr>
            <w:noProof/>
            <w:webHidden/>
          </w:rPr>
          <w:fldChar w:fldCharType="separate"/>
        </w:r>
        <w:r w:rsidR="00F94772">
          <w:rPr>
            <w:noProof/>
            <w:webHidden/>
          </w:rPr>
          <w:t>16</w:t>
        </w:r>
        <w:r w:rsidR="00F94772">
          <w:rPr>
            <w:noProof/>
            <w:webHidden/>
          </w:rPr>
          <w:fldChar w:fldCharType="end"/>
        </w:r>
      </w:hyperlink>
    </w:p>
    <w:p w14:paraId="610EE334" w14:textId="14FD187F" w:rsidR="00F94772" w:rsidRDefault="009D4038">
      <w:pPr>
        <w:pStyle w:val="Tabladeilustraciones"/>
        <w:tabs>
          <w:tab w:val="right" w:leader="dot" w:pos="9060"/>
        </w:tabs>
        <w:rPr>
          <w:rFonts w:asciiTheme="minorHAnsi" w:eastAsiaTheme="minorEastAsia" w:hAnsiTheme="minorHAnsi" w:cstheme="minorBidi"/>
          <w:noProof/>
          <w:lang w:eastAsia="es-ES"/>
        </w:rPr>
      </w:pPr>
      <w:hyperlink w:anchor="_Toc73645316" w:history="1">
        <w:r w:rsidR="00F94772" w:rsidRPr="00B83EA6">
          <w:rPr>
            <w:rStyle w:val="Hipervnculo"/>
            <w:noProof/>
          </w:rPr>
          <w:t>Figura 20. Se muestran las diferentes trayectorias de las personas.</w:t>
        </w:r>
        <w:r w:rsidR="00F94772">
          <w:rPr>
            <w:noProof/>
            <w:webHidden/>
          </w:rPr>
          <w:tab/>
        </w:r>
        <w:r w:rsidR="00F94772">
          <w:rPr>
            <w:noProof/>
            <w:webHidden/>
          </w:rPr>
          <w:fldChar w:fldCharType="begin"/>
        </w:r>
        <w:r w:rsidR="00F94772">
          <w:rPr>
            <w:noProof/>
            <w:webHidden/>
          </w:rPr>
          <w:instrText xml:space="preserve"> PAGEREF _Toc73645316 \h </w:instrText>
        </w:r>
        <w:r w:rsidR="00F94772">
          <w:rPr>
            <w:noProof/>
            <w:webHidden/>
          </w:rPr>
        </w:r>
        <w:r w:rsidR="00F94772">
          <w:rPr>
            <w:noProof/>
            <w:webHidden/>
          </w:rPr>
          <w:fldChar w:fldCharType="separate"/>
        </w:r>
        <w:r w:rsidR="00F94772">
          <w:rPr>
            <w:noProof/>
            <w:webHidden/>
          </w:rPr>
          <w:t>17</w:t>
        </w:r>
        <w:r w:rsidR="00F94772">
          <w:rPr>
            <w:noProof/>
            <w:webHidden/>
          </w:rPr>
          <w:fldChar w:fldCharType="end"/>
        </w:r>
      </w:hyperlink>
    </w:p>
    <w:p w14:paraId="132F2A32" w14:textId="5563583F" w:rsidR="00F94772" w:rsidRDefault="009D4038">
      <w:pPr>
        <w:pStyle w:val="Tabladeilustraciones"/>
        <w:tabs>
          <w:tab w:val="right" w:leader="dot" w:pos="9060"/>
        </w:tabs>
        <w:rPr>
          <w:rFonts w:asciiTheme="minorHAnsi" w:eastAsiaTheme="minorEastAsia" w:hAnsiTheme="minorHAnsi" w:cstheme="minorBidi"/>
          <w:noProof/>
          <w:lang w:eastAsia="es-ES"/>
        </w:rPr>
      </w:pPr>
      <w:hyperlink w:anchor="_Toc73645317" w:history="1">
        <w:r w:rsidR="00F94772" w:rsidRPr="00B83EA6">
          <w:rPr>
            <w:rStyle w:val="Hipervnculo"/>
            <w:noProof/>
          </w:rPr>
          <w:t>Figura 21: Ejemplo de la metodología Scrum (</w:t>
        </w:r>
        <w:r w:rsidR="00F94772" w:rsidRPr="00B83EA6">
          <w:rPr>
            <w:rStyle w:val="Hipervnculo"/>
            <w:i/>
            <w:noProof/>
          </w:rPr>
          <w:t>SCRUM - ECLEE | European Center for Leadership and Entrepreneurship Education</w:t>
        </w:r>
        <w:r w:rsidR="00F94772" w:rsidRPr="00B83EA6">
          <w:rPr>
            <w:rStyle w:val="Hipervnculo"/>
            <w:noProof/>
          </w:rPr>
          <w:t>, n.d.).</w:t>
        </w:r>
        <w:r w:rsidR="00F94772">
          <w:rPr>
            <w:noProof/>
            <w:webHidden/>
          </w:rPr>
          <w:tab/>
        </w:r>
        <w:r w:rsidR="00F94772">
          <w:rPr>
            <w:noProof/>
            <w:webHidden/>
          </w:rPr>
          <w:fldChar w:fldCharType="begin"/>
        </w:r>
        <w:r w:rsidR="00F94772">
          <w:rPr>
            <w:noProof/>
            <w:webHidden/>
          </w:rPr>
          <w:instrText xml:space="preserve"> PAGEREF _Toc73645317 \h </w:instrText>
        </w:r>
        <w:r w:rsidR="00F94772">
          <w:rPr>
            <w:noProof/>
            <w:webHidden/>
          </w:rPr>
        </w:r>
        <w:r w:rsidR="00F94772">
          <w:rPr>
            <w:noProof/>
            <w:webHidden/>
          </w:rPr>
          <w:fldChar w:fldCharType="separate"/>
        </w:r>
        <w:r w:rsidR="00F94772">
          <w:rPr>
            <w:noProof/>
            <w:webHidden/>
          </w:rPr>
          <w:t>19</w:t>
        </w:r>
        <w:r w:rsidR="00F94772">
          <w:rPr>
            <w:noProof/>
            <w:webHidden/>
          </w:rPr>
          <w:fldChar w:fldCharType="end"/>
        </w:r>
      </w:hyperlink>
    </w:p>
    <w:p w14:paraId="13726DA6" w14:textId="2C52355B" w:rsidR="00F94772" w:rsidRDefault="009D4038">
      <w:pPr>
        <w:pStyle w:val="Tabladeilustraciones"/>
        <w:tabs>
          <w:tab w:val="right" w:leader="dot" w:pos="9060"/>
        </w:tabs>
        <w:rPr>
          <w:rFonts w:asciiTheme="minorHAnsi" w:eastAsiaTheme="minorEastAsia" w:hAnsiTheme="minorHAnsi" w:cstheme="minorBidi"/>
          <w:noProof/>
          <w:lang w:eastAsia="es-ES"/>
        </w:rPr>
      </w:pPr>
      <w:hyperlink w:anchor="_Toc73645318" w:history="1">
        <w:r w:rsidR="00F94772" w:rsidRPr="00B83EA6">
          <w:rPr>
            <w:rStyle w:val="Hipervnculo"/>
            <w:noProof/>
          </w:rPr>
          <w:t>Figura 22. Imagen de Jetbot con la camara integrada.</w:t>
        </w:r>
        <w:r w:rsidR="00F94772">
          <w:rPr>
            <w:noProof/>
            <w:webHidden/>
          </w:rPr>
          <w:tab/>
        </w:r>
        <w:r w:rsidR="00F94772">
          <w:rPr>
            <w:noProof/>
            <w:webHidden/>
          </w:rPr>
          <w:fldChar w:fldCharType="begin"/>
        </w:r>
        <w:r w:rsidR="00F94772">
          <w:rPr>
            <w:noProof/>
            <w:webHidden/>
          </w:rPr>
          <w:instrText xml:space="preserve"> PAGEREF _Toc73645318 \h </w:instrText>
        </w:r>
        <w:r w:rsidR="00F94772">
          <w:rPr>
            <w:noProof/>
            <w:webHidden/>
          </w:rPr>
        </w:r>
        <w:r w:rsidR="00F94772">
          <w:rPr>
            <w:noProof/>
            <w:webHidden/>
          </w:rPr>
          <w:fldChar w:fldCharType="separate"/>
        </w:r>
        <w:r w:rsidR="00F94772">
          <w:rPr>
            <w:noProof/>
            <w:webHidden/>
          </w:rPr>
          <w:t>26</w:t>
        </w:r>
        <w:r w:rsidR="00F94772">
          <w:rPr>
            <w:noProof/>
            <w:webHidden/>
          </w:rPr>
          <w:fldChar w:fldCharType="end"/>
        </w:r>
      </w:hyperlink>
    </w:p>
    <w:p w14:paraId="27E53699" w14:textId="21BD00A5" w:rsidR="00F94772" w:rsidRDefault="009D4038">
      <w:pPr>
        <w:pStyle w:val="Tabladeilustraciones"/>
        <w:tabs>
          <w:tab w:val="right" w:leader="dot" w:pos="9060"/>
        </w:tabs>
        <w:rPr>
          <w:rFonts w:asciiTheme="minorHAnsi" w:eastAsiaTheme="minorEastAsia" w:hAnsiTheme="minorHAnsi" w:cstheme="minorBidi"/>
          <w:noProof/>
          <w:lang w:eastAsia="es-ES"/>
        </w:rPr>
      </w:pPr>
      <w:hyperlink w:anchor="_Toc73645319" w:history="1">
        <w:r w:rsidR="00F94772" w:rsidRPr="00B83EA6">
          <w:rPr>
            <w:rStyle w:val="Hipervnculo"/>
            <w:noProof/>
          </w:rPr>
          <w:t>Figura 23. Imagen RGB de resolución 1920x1080</w:t>
        </w:r>
        <w:r w:rsidR="00F94772">
          <w:rPr>
            <w:noProof/>
            <w:webHidden/>
          </w:rPr>
          <w:tab/>
        </w:r>
        <w:r w:rsidR="00F94772">
          <w:rPr>
            <w:noProof/>
            <w:webHidden/>
          </w:rPr>
          <w:fldChar w:fldCharType="begin"/>
        </w:r>
        <w:r w:rsidR="00F94772">
          <w:rPr>
            <w:noProof/>
            <w:webHidden/>
          </w:rPr>
          <w:instrText xml:space="preserve"> PAGEREF _Toc73645319 \h </w:instrText>
        </w:r>
        <w:r w:rsidR="00F94772">
          <w:rPr>
            <w:noProof/>
            <w:webHidden/>
          </w:rPr>
        </w:r>
        <w:r w:rsidR="00F94772">
          <w:rPr>
            <w:noProof/>
            <w:webHidden/>
          </w:rPr>
          <w:fldChar w:fldCharType="separate"/>
        </w:r>
        <w:r w:rsidR="00F94772">
          <w:rPr>
            <w:noProof/>
            <w:webHidden/>
          </w:rPr>
          <w:t>27</w:t>
        </w:r>
        <w:r w:rsidR="00F94772">
          <w:rPr>
            <w:noProof/>
            <w:webHidden/>
          </w:rPr>
          <w:fldChar w:fldCharType="end"/>
        </w:r>
      </w:hyperlink>
    </w:p>
    <w:p w14:paraId="1F6C5564" w14:textId="4ED73FDD" w:rsidR="00F94772" w:rsidRDefault="009D4038">
      <w:pPr>
        <w:pStyle w:val="Tabladeilustraciones"/>
        <w:tabs>
          <w:tab w:val="right" w:leader="dot" w:pos="9060"/>
        </w:tabs>
        <w:rPr>
          <w:rFonts w:asciiTheme="minorHAnsi" w:eastAsiaTheme="minorEastAsia" w:hAnsiTheme="minorHAnsi" w:cstheme="minorBidi"/>
          <w:noProof/>
          <w:lang w:eastAsia="es-ES"/>
        </w:rPr>
      </w:pPr>
      <w:hyperlink w:anchor="_Toc73645320" w:history="1">
        <w:r w:rsidR="00F94772" w:rsidRPr="00B83EA6">
          <w:rPr>
            <w:rStyle w:val="Hipervnculo"/>
            <w:noProof/>
          </w:rPr>
          <w:t>Figura 24. Imagen RGB de resolución 1280x960</w:t>
        </w:r>
        <w:r w:rsidR="00F94772">
          <w:rPr>
            <w:noProof/>
            <w:webHidden/>
          </w:rPr>
          <w:tab/>
        </w:r>
        <w:r w:rsidR="00F94772">
          <w:rPr>
            <w:noProof/>
            <w:webHidden/>
          </w:rPr>
          <w:fldChar w:fldCharType="begin"/>
        </w:r>
        <w:r w:rsidR="00F94772">
          <w:rPr>
            <w:noProof/>
            <w:webHidden/>
          </w:rPr>
          <w:instrText xml:space="preserve"> PAGEREF _Toc73645320 \h </w:instrText>
        </w:r>
        <w:r w:rsidR="00F94772">
          <w:rPr>
            <w:noProof/>
            <w:webHidden/>
          </w:rPr>
        </w:r>
        <w:r w:rsidR="00F94772">
          <w:rPr>
            <w:noProof/>
            <w:webHidden/>
          </w:rPr>
          <w:fldChar w:fldCharType="separate"/>
        </w:r>
        <w:r w:rsidR="00F94772">
          <w:rPr>
            <w:noProof/>
            <w:webHidden/>
          </w:rPr>
          <w:t>27</w:t>
        </w:r>
        <w:r w:rsidR="00F94772">
          <w:rPr>
            <w:noProof/>
            <w:webHidden/>
          </w:rPr>
          <w:fldChar w:fldCharType="end"/>
        </w:r>
      </w:hyperlink>
    </w:p>
    <w:p w14:paraId="1A148D96" w14:textId="5B5092F0" w:rsidR="00F94772" w:rsidRDefault="009D4038">
      <w:pPr>
        <w:pStyle w:val="Tabladeilustraciones"/>
        <w:tabs>
          <w:tab w:val="right" w:leader="dot" w:pos="9060"/>
        </w:tabs>
        <w:rPr>
          <w:rFonts w:asciiTheme="minorHAnsi" w:eastAsiaTheme="minorEastAsia" w:hAnsiTheme="minorHAnsi" w:cstheme="minorBidi"/>
          <w:noProof/>
          <w:lang w:eastAsia="es-ES"/>
        </w:rPr>
      </w:pPr>
      <w:hyperlink w:anchor="_Toc73645321" w:history="1">
        <w:r w:rsidR="00F94772" w:rsidRPr="00B83EA6">
          <w:rPr>
            <w:rStyle w:val="Hipervnculo"/>
            <w:noProof/>
          </w:rPr>
          <w:t>Figura 25. Imagen de profundidad de resolución 1280x960</w:t>
        </w:r>
        <w:r w:rsidR="00F94772">
          <w:rPr>
            <w:noProof/>
            <w:webHidden/>
          </w:rPr>
          <w:tab/>
        </w:r>
        <w:r w:rsidR="00F94772">
          <w:rPr>
            <w:noProof/>
            <w:webHidden/>
          </w:rPr>
          <w:fldChar w:fldCharType="begin"/>
        </w:r>
        <w:r w:rsidR="00F94772">
          <w:rPr>
            <w:noProof/>
            <w:webHidden/>
          </w:rPr>
          <w:instrText xml:space="preserve"> PAGEREF _Toc73645321 \h </w:instrText>
        </w:r>
        <w:r w:rsidR="00F94772">
          <w:rPr>
            <w:noProof/>
            <w:webHidden/>
          </w:rPr>
        </w:r>
        <w:r w:rsidR="00F94772">
          <w:rPr>
            <w:noProof/>
            <w:webHidden/>
          </w:rPr>
          <w:fldChar w:fldCharType="separate"/>
        </w:r>
        <w:r w:rsidR="00F94772">
          <w:rPr>
            <w:noProof/>
            <w:webHidden/>
          </w:rPr>
          <w:t>28</w:t>
        </w:r>
        <w:r w:rsidR="00F94772">
          <w:rPr>
            <w:noProof/>
            <w:webHidden/>
          </w:rPr>
          <w:fldChar w:fldCharType="end"/>
        </w:r>
      </w:hyperlink>
    </w:p>
    <w:p w14:paraId="21886612" w14:textId="39EA5A99" w:rsidR="00F94772" w:rsidRDefault="009D4038">
      <w:pPr>
        <w:pStyle w:val="Tabladeilustraciones"/>
        <w:tabs>
          <w:tab w:val="right" w:leader="dot" w:pos="9060"/>
        </w:tabs>
        <w:rPr>
          <w:rFonts w:asciiTheme="minorHAnsi" w:eastAsiaTheme="minorEastAsia" w:hAnsiTheme="minorHAnsi" w:cstheme="minorBidi"/>
          <w:noProof/>
          <w:lang w:eastAsia="es-ES"/>
        </w:rPr>
      </w:pPr>
      <w:hyperlink w:anchor="_Toc73645322" w:history="1">
        <w:r w:rsidR="00F94772" w:rsidRPr="00B83EA6">
          <w:rPr>
            <w:rStyle w:val="Hipervnculo"/>
            <w:noProof/>
          </w:rPr>
          <w:t>Figura 26. Imagen RGB de resolución 640x480</w:t>
        </w:r>
        <w:r w:rsidR="00F94772">
          <w:rPr>
            <w:noProof/>
            <w:webHidden/>
          </w:rPr>
          <w:tab/>
        </w:r>
        <w:r w:rsidR="00F94772">
          <w:rPr>
            <w:noProof/>
            <w:webHidden/>
          </w:rPr>
          <w:fldChar w:fldCharType="begin"/>
        </w:r>
        <w:r w:rsidR="00F94772">
          <w:rPr>
            <w:noProof/>
            <w:webHidden/>
          </w:rPr>
          <w:instrText xml:space="preserve"> PAGEREF _Toc73645322 \h </w:instrText>
        </w:r>
        <w:r w:rsidR="00F94772">
          <w:rPr>
            <w:noProof/>
            <w:webHidden/>
          </w:rPr>
        </w:r>
        <w:r w:rsidR="00F94772">
          <w:rPr>
            <w:noProof/>
            <w:webHidden/>
          </w:rPr>
          <w:fldChar w:fldCharType="separate"/>
        </w:r>
        <w:r w:rsidR="00F94772">
          <w:rPr>
            <w:noProof/>
            <w:webHidden/>
          </w:rPr>
          <w:t>28</w:t>
        </w:r>
        <w:r w:rsidR="00F94772">
          <w:rPr>
            <w:noProof/>
            <w:webHidden/>
          </w:rPr>
          <w:fldChar w:fldCharType="end"/>
        </w:r>
      </w:hyperlink>
    </w:p>
    <w:p w14:paraId="08C08B52" w14:textId="5A4A79A4" w:rsidR="00F94772" w:rsidRDefault="009D4038">
      <w:pPr>
        <w:pStyle w:val="Tabladeilustraciones"/>
        <w:tabs>
          <w:tab w:val="right" w:leader="dot" w:pos="9060"/>
        </w:tabs>
        <w:rPr>
          <w:rFonts w:asciiTheme="minorHAnsi" w:eastAsiaTheme="minorEastAsia" w:hAnsiTheme="minorHAnsi" w:cstheme="minorBidi"/>
          <w:noProof/>
          <w:lang w:eastAsia="es-ES"/>
        </w:rPr>
      </w:pPr>
      <w:hyperlink w:anchor="_Toc73645323" w:history="1">
        <w:r w:rsidR="00F94772" w:rsidRPr="00B83EA6">
          <w:rPr>
            <w:rStyle w:val="Hipervnculo"/>
            <w:noProof/>
          </w:rPr>
          <w:t>Figura 27. Imagen de profundidad de resolución 640x480</w:t>
        </w:r>
        <w:r w:rsidR="00F94772">
          <w:rPr>
            <w:noProof/>
            <w:webHidden/>
          </w:rPr>
          <w:tab/>
        </w:r>
        <w:r w:rsidR="00F94772">
          <w:rPr>
            <w:noProof/>
            <w:webHidden/>
          </w:rPr>
          <w:fldChar w:fldCharType="begin"/>
        </w:r>
        <w:r w:rsidR="00F94772">
          <w:rPr>
            <w:noProof/>
            <w:webHidden/>
          </w:rPr>
          <w:instrText xml:space="preserve"> PAGEREF _Toc73645323 \h </w:instrText>
        </w:r>
        <w:r w:rsidR="00F94772">
          <w:rPr>
            <w:noProof/>
            <w:webHidden/>
          </w:rPr>
        </w:r>
        <w:r w:rsidR="00F94772">
          <w:rPr>
            <w:noProof/>
            <w:webHidden/>
          </w:rPr>
          <w:fldChar w:fldCharType="separate"/>
        </w:r>
        <w:r w:rsidR="00F94772">
          <w:rPr>
            <w:noProof/>
            <w:webHidden/>
          </w:rPr>
          <w:t>28</w:t>
        </w:r>
        <w:r w:rsidR="00F94772">
          <w:rPr>
            <w:noProof/>
            <w:webHidden/>
          </w:rPr>
          <w:fldChar w:fldCharType="end"/>
        </w:r>
      </w:hyperlink>
    </w:p>
    <w:p w14:paraId="0730447D" w14:textId="5DAD86E7" w:rsidR="0031091B" w:rsidRPr="00872F45" w:rsidRDefault="00E464E0" w:rsidP="00E464E0">
      <w:pPr>
        <w:rPr>
          <w:noProof/>
        </w:rPr>
        <w:sectPr w:rsidR="0031091B" w:rsidRPr="00872F45" w:rsidSect="00D46287">
          <w:footerReference w:type="first" r:id="rId12"/>
          <w:pgSz w:w="11906" w:h="16838"/>
          <w:pgMar w:top="1418" w:right="851" w:bottom="1418" w:left="1985" w:header="709" w:footer="709" w:gutter="0"/>
          <w:pgNumType w:fmt="lowerRoman" w:start="1"/>
          <w:cols w:space="708"/>
          <w:docGrid w:linePitch="360"/>
        </w:sectPr>
      </w:pPr>
      <w:r w:rsidRPr="008037ED">
        <w:rPr>
          <w:rStyle w:val="Hipervnculo"/>
          <w:rFonts w:cs="Arial"/>
          <w:noProof/>
          <w:color w:val="auto"/>
        </w:rPr>
        <w:fldChar w:fldCharType="end"/>
      </w:r>
      <w:r w:rsidRPr="008037ED">
        <w:rPr>
          <w:rFonts w:cs="Arial"/>
        </w:rPr>
        <w:br w:type="page"/>
      </w:r>
      <w:bookmarkStart w:id="0" w:name="_Toc432240273"/>
      <w:bookmarkStart w:id="1" w:name="_Toc432504659"/>
      <w:bookmarkStart w:id="2" w:name="_Toc435459266"/>
      <w:bookmarkStart w:id="3" w:name="_Toc435460040"/>
      <w:bookmarkStart w:id="4" w:name="_Toc435460321"/>
      <w:bookmarkStart w:id="5" w:name="_Toc435460386"/>
      <w:bookmarkStart w:id="6" w:name="_Toc435460650"/>
      <w:bookmarkStart w:id="7" w:name="_Toc435460721"/>
      <w:bookmarkStart w:id="8" w:name="_Toc435462128"/>
      <w:r w:rsidR="00532355">
        <w:rPr>
          <w:rFonts w:cs="Arial"/>
        </w:rPr>
        <w:fldChar w:fldCharType="begin"/>
      </w:r>
      <w:r w:rsidR="00532355">
        <w:rPr>
          <w:rFonts w:cs="Arial"/>
        </w:rPr>
        <w:instrText xml:space="preserve"> TOC \h \z \c "Tabla" </w:instrText>
      </w:r>
      <w:r w:rsidR="00532355">
        <w:rPr>
          <w:rFonts w:cs="Arial"/>
        </w:rPr>
        <w:fldChar w:fldCharType="end"/>
      </w:r>
    </w:p>
    <w:p w14:paraId="61C01878" w14:textId="77777777" w:rsidR="00E464E0" w:rsidRPr="008037ED" w:rsidRDefault="00E464E0" w:rsidP="007B2C11">
      <w:pPr>
        <w:pStyle w:val="Ttulo1"/>
      </w:pPr>
      <w:bookmarkStart w:id="9" w:name="_Toc437557469"/>
      <w:bookmarkStart w:id="10" w:name="_Toc439968523"/>
      <w:bookmarkStart w:id="11" w:name="_Toc439969658"/>
      <w:bookmarkStart w:id="12" w:name="_Toc441233808"/>
      <w:bookmarkStart w:id="13" w:name="_Toc73645255"/>
      <w:r w:rsidRPr="008037ED">
        <w:lastRenderedPageBreak/>
        <w:t>1.</w:t>
      </w:r>
      <w:commentRangeStart w:id="14"/>
      <w:r w:rsidRPr="008037ED">
        <w:t xml:space="preserve"> </w:t>
      </w:r>
      <w:r w:rsidRPr="007B2C11">
        <w:t>Introducción</w:t>
      </w:r>
      <w:bookmarkEnd w:id="0"/>
      <w:bookmarkEnd w:id="1"/>
      <w:bookmarkEnd w:id="2"/>
      <w:bookmarkEnd w:id="3"/>
      <w:bookmarkEnd w:id="4"/>
      <w:bookmarkEnd w:id="5"/>
      <w:bookmarkEnd w:id="6"/>
      <w:bookmarkEnd w:id="7"/>
      <w:bookmarkEnd w:id="8"/>
      <w:bookmarkEnd w:id="9"/>
      <w:bookmarkEnd w:id="10"/>
      <w:bookmarkEnd w:id="11"/>
      <w:bookmarkEnd w:id="12"/>
      <w:bookmarkEnd w:id="13"/>
      <w:commentRangeEnd w:id="14"/>
      <w:r w:rsidR="00AA3FD6">
        <w:rPr>
          <w:rStyle w:val="Refdecomentario"/>
          <w:rFonts w:eastAsiaTheme="minorHAnsi" w:cstheme="minorBidi"/>
          <w:b w:val="0"/>
          <w:bCs w:val="0"/>
          <w:iCs w:val="0"/>
          <w:lang w:val="es-ES_tradnl" w:bidi="ar-SA"/>
        </w:rPr>
        <w:commentReference w:id="14"/>
      </w:r>
    </w:p>
    <w:p w14:paraId="1ADB5A01" w14:textId="5867F1FD" w:rsidR="00321B22" w:rsidRDefault="00321B22" w:rsidP="00321B22">
      <w:pPr>
        <w:autoSpaceDE w:val="0"/>
        <w:autoSpaceDN w:val="0"/>
        <w:adjustRightInd w:val="0"/>
        <w:spacing w:after="240"/>
        <w:rPr>
          <w:rFonts w:cs="Arial"/>
        </w:rPr>
      </w:pPr>
      <w:bookmarkStart w:id="15" w:name="_Toc432504660"/>
      <w:bookmarkStart w:id="16" w:name="_Toc435459267"/>
      <w:bookmarkStart w:id="17" w:name="_Toc435460041"/>
      <w:bookmarkStart w:id="18" w:name="_Toc435460722"/>
      <w:bookmarkStart w:id="19" w:name="_Toc435462129"/>
      <w:bookmarkStart w:id="20" w:name="_Toc437557470"/>
      <w:bookmarkStart w:id="21" w:name="_Hlk27034779"/>
      <w:bookmarkStart w:id="22" w:name="_Toc432240274"/>
      <w:bookmarkStart w:id="23" w:name="_Toc432504663"/>
      <w:bookmarkStart w:id="24" w:name="_Toc435459270"/>
      <w:bookmarkStart w:id="25" w:name="_Toc435460044"/>
      <w:bookmarkStart w:id="26" w:name="_Toc435460322"/>
      <w:bookmarkStart w:id="27" w:name="_Toc435460387"/>
      <w:bookmarkStart w:id="28" w:name="_Toc435460651"/>
      <w:bookmarkStart w:id="29" w:name="_Toc435460725"/>
      <w:bookmarkStart w:id="30" w:name="_Toc435462132"/>
      <w:bookmarkStart w:id="31" w:name="_Toc437557473"/>
      <w:bookmarkStart w:id="32" w:name="_Toc439968526"/>
      <w:bookmarkStart w:id="33" w:name="_Toc439969661"/>
      <w:bookmarkStart w:id="34" w:name="_Toc441233812"/>
      <w:r w:rsidRPr="00321B22">
        <w:rPr>
          <w:rFonts w:cs="Arial"/>
        </w:rPr>
        <w:t>La navegación autónoma es cada vez más popular entre los robots y los vehículos móviles. De esta manera estos robots o vehículos pueden moverse en base a los sensores de captación que integran</w:t>
      </w:r>
      <w:r>
        <w:rPr>
          <w:rFonts w:cs="Arial"/>
        </w:rPr>
        <w:t xml:space="preserve">, siendo necesario </w:t>
      </w:r>
      <w:r w:rsidR="002D2E89">
        <w:rPr>
          <w:rFonts w:cs="Arial"/>
        </w:rPr>
        <w:t xml:space="preserve">la </w:t>
      </w:r>
      <w:r>
        <w:rPr>
          <w:rFonts w:cs="Arial"/>
        </w:rPr>
        <w:t>efectiv</w:t>
      </w:r>
      <w:r w:rsidR="002D2E89">
        <w:rPr>
          <w:rFonts w:cs="Arial"/>
        </w:rPr>
        <w:t>idad</w:t>
      </w:r>
      <w:r>
        <w:rPr>
          <w:rFonts w:cs="Arial"/>
        </w:rPr>
        <w:t xml:space="preserve"> y </w:t>
      </w:r>
      <w:r w:rsidR="002D2E89">
        <w:rPr>
          <w:rFonts w:cs="Arial"/>
        </w:rPr>
        <w:t>la correcta limitación</w:t>
      </w:r>
      <w:r w:rsidR="008B6B78">
        <w:rPr>
          <w:rFonts w:cs="Arial"/>
        </w:rPr>
        <w:t xml:space="preserve"> de navegación</w:t>
      </w:r>
      <w:r>
        <w:rPr>
          <w:rFonts w:cs="Arial"/>
        </w:rPr>
        <w:t xml:space="preserve">. </w:t>
      </w:r>
      <w:r w:rsidR="008B6B78">
        <w:rPr>
          <w:rFonts w:cs="Arial"/>
        </w:rPr>
        <w:t xml:space="preserve">Las disciplinas de visión por computador y aprendizaje automático son las </w:t>
      </w:r>
      <w:r w:rsidR="00C45A89">
        <w:rPr>
          <w:rFonts w:cs="Arial"/>
        </w:rPr>
        <w:t>que</w:t>
      </w:r>
      <w:r w:rsidR="008B6B78">
        <w:rPr>
          <w:rFonts w:cs="Arial"/>
        </w:rPr>
        <w:t xml:space="preserve"> realizan </w:t>
      </w:r>
      <w:r w:rsidR="00794FBA">
        <w:rPr>
          <w:rFonts w:cs="Arial"/>
        </w:rPr>
        <w:t>la</w:t>
      </w:r>
      <w:r w:rsidR="008B6B78">
        <w:rPr>
          <w:rFonts w:cs="Arial"/>
        </w:rPr>
        <w:t xml:space="preserve"> investigación </w:t>
      </w:r>
      <w:r w:rsidR="00C45A89">
        <w:rPr>
          <w:rFonts w:cs="Arial"/>
        </w:rPr>
        <w:t xml:space="preserve">en </w:t>
      </w:r>
      <w:r w:rsidR="00CF1E30">
        <w:rPr>
          <w:rFonts w:cs="Arial"/>
        </w:rPr>
        <w:t>el área</w:t>
      </w:r>
      <w:r w:rsidR="002D2E89">
        <w:rPr>
          <w:rFonts w:cs="Arial"/>
        </w:rPr>
        <w:t xml:space="preserve"> </w:t>
      </w:r>
      <w:r w:rsidR="00CF1E30">
        <w:rPr>
          <w:rFonts w:cs="Arial"/>
        </w:rPr>
        <w:t xml:space="preserve">de navegación autónoma </w:t>
      </w:r>
      <w:r w:rsidR="002D2E89">
        <w:rPr>
          <w:rFonts w:cs="Arial"/>
        </w:rPr>
        <w:t>y</w:t>
      </w:r>
      <w:r w:rsidR="00C45A89">
        <w:rPr>
          <w:rFonts w:cs="Arial"/>
        </w:rPr>
        <w:t xml:space="preserve"> cada vez realizan avances más elaborados y profundos</w:t>
      </w:r>
      <w:r w:rsidR="008B6B78">
        <w:rPr>
          <w:rFonts w:cs="Arial"/>
        </w:rPr>
        <w:t xml:space="preserve">. </w:t>
      </w:r>
    </w:p>
    <w:p w14:paraId="1644295C" w14:textId="6905ED63" w:rsidR="00321B22" w:rsidRPr="00321B22" w:rsidRDefault="002D2E89" w:rsidP="00321B22">
      <w:pPr>
        <w:autoSpaceDE w:val="0"/>
        <w:autoSpaceDN w:val="0"/>
        <w:adjustRightInd w:val="0"/>
        <w:spacing w:after="240"/>
        <w:rPr>
          <w:rFonts w:cs="Arial"/>
        </w:rPr>
      </w:pPr>
      <w:r>
        <w:rPr>
          <w:rFonts w:cs="Arial"/>
        </w:rPr>
        <w:t>Estos</w:t>
      </w:r>
      <w:r w:rsidR="00C45A89">
        <w:rPr>
          <w:rFonts w:cs="Arial"/>
        </w:rPr>
        <w:t xml:space="preserve"> avances han ayudado a que los robots sean cada vez </w:t>
      </w:r>
      <w:r w:rsidR="00354049">
        <w:rPr>
          <w:rFonts w:cs="Arial"/>
        </w:rPr>
        <w:t>más</w:t>
      </w:r>
      <w:r w:rsidR="00C45A89">
        <w:rPr>
          <w:rFonts w:cs="Arial"/>
        </w:rPr>
        <w:t xml:space="preserve"> fiables en cuanto a </w:t>
      </w:r>
      <w:r>
        <w:rPr>
          <w:rFonts w:cs="Arial"/>
        </w:rPr>
        <w:t xml:space="preserve">evitar </w:t>
      </w:r>
      <w:r w:rsidR="00C45A89">
        <w:rPr>
          <w:rFonts w:cs="Arial"/>
        </w:rPr>
        <w:t xml:space="preserve">la colisión con </w:t>
      </w:r>
      <w:r>
        <w:rPr>
          <w:rFonts w:cs="Arial"/>
        </w:rPr>
        <w:t>los</w:t>
      </w:r>
      <w:r w:rsidR="00624CFE">
        <w:rPr>
          <w:rFonts w:cs="Arial"/>
        </w:rPr>
        <w:t xml:space="preserve"> obstáculos</w:t>
      </w:r>
      <w:r w:rsidR="00C45A89">
        <w:rPr>
          <w:rFonts w:cs="Arial"/>
        </w:rPr>
        <w:t xml:space="preserve"> del entorno</w:t>
      </w:r>
      <w:r w:rsidR="00624CFE">
        <w:rPr>
          <w:rFonts w:cs="Arial"/>
        </w:rPr>
        <w:t xml:space="preserve">, crear mapa de navegación, percepción de personas </w:t>
      </w:r>
      <w:r>
        <w:rPr>
          <w:rFonts w:cs="Arial"/>
        </w:rPr>
        <w:t>o</w:t>
      </w:r>
      <w:r w:rsidR="00624CFE">
        <w:rPr>
          <w:rFonts w:cs="Arial"/>
        </w:rPr>
        <w:t xml:space="preserve"> la segmentación.</w:t>
      </w:r>
      <w:r>
        <w:rPr>
          <w:rFonts w:cs="Arial"/>
        </w:rPr>
        <w:t xml:space="preserve"> </w:t>
      </w:r>
      <w:r w:rsidR="00D06B75">
        <w:rPr>
          <w:rFonts w:cs="Arial"/>
        </w:rPr>
        <w:t>Los procesos de analizar el entorno han ido cambiando y l</w:t>
      </w:r>
      <w:r w:rsidR="00321B22" w:rsidRPr="00321B22">
        <w:rPr>
          <w:rFonts w:cs="Arial"/>
        </w:rPr>
        <w:t xml:space="preserve">a seguridad de estos sistemas </w:t>
      </w:r>
      <w:r w:rsidR="00D06B75">
        <w:rPr>
          <w:rFonts w:cs="Arial"/>
        </w:rPr>
        <w:t>es esencial en los entornos donde se encuentran personas</w:t>
      </w:r>
      <w:r w:rsidR="00CF1E30">
        <w:rPr>
          <w:rFonts w:cs="Arial"/>
        </w:rPr>
        <w:t>, animales, plantas o cualquier tipo de obstáculo</w:t>
      </w:r>
      <w:r w:rsidR="00D06B75">
        <w:rPr>
          <w:rFonts w:cs="Arial"/>
        </w:rPr>
        <w:t xml:space="preserve">. La </w:t>
      </w:r>
      <w:r w:rsidR="0025038C">
        <w:rPr>
          <w:rFonts w:cs="Arial"/>
        </w:rPr>
        <w:t>navegación</w:t>
      </w:r>
      <w:r w:rsidR="00D06B75">
        <w:rPr>
          <w:rFonts w:cs="Arial"/>
        </w:rPr>
        <w:t xml:space="preserve"> puede ser dentro de un entorno aprendido o un entorno nuevo según las necesidades</w:t>
      </w:r>
      <w:r w:rsidR="0025038C">
        <w:rPr>
          <w:rFonts w:cs="Arial"/>
        </w:rPr>
        <w:t>, pero en todos los casos es necesario identificar</w:t>
      </w:r>
      <w:r w:rsidR="00CF1E30">
        <w:rPr>
          <w:rFonts w:cs="Arial"/>
        </w:rPr>
        <w:t xml:space="preserve"> o captar</w:t>
      </w:r>
      <w:r w:rsidR="0025038C">
        <w:rPr>
          <w:rFonts w:cs="Arial"/>
        </w:rPr>
        <w:t xml:space="preserve"> bien el entorno para luego poder elegir el camino adecuado. </w:t>
      </w:r>
      <w:r w:rsidR="009D4038">
        <w:rPr>
          <w:rFonts w:cs="Arial"/>
        </w:rPr>
        <w:t xml:space="preserve">En este caso se realizará una segmentación del entorno captado para que la navegación sea más fácil y fiable. También se incorporará la predicción de movimientos de las personas, para que los movimientos del robot no molesten y sean más precisos, es decir, se ajusten a cada entorno y predigan los movimientos según lo aprendido. </w:t>
      </w:r>
      <w:r w:rsidR="0025038C">
        <w:rPr>
          <w:rFonts w:cs="Arial"/>
        </w:rPr>
        <w:t xml:space="preserve">Como ejemplos podemos tener diferentes tipos de entornos como oficinas, escuelas, hospitales o cualquier tipo de edificio donde se quiera introducir un robot. </w:t>
      </w:r>
    </w:p>
    <w:p w14:paraId="3C5F1587" w14:textId="77777777" w:rsidR="00F0688A" w:rsidRPr="00C253BE" w:rsidRDefault="00F0688A" w:rsidP="00F0688A">
      <w:pPr>
        <w:pStyle w:val="Ttulo2"/>
        <w:spacing w:before="480"/>
      </w:pPr>
      <w:bookmarkStart w:id="35" w:name="_Toc441233809"/>
      <w:bookmarkStart w:id="36" w:name="_Toc22814684"/>
      <w:bookmarkStart w:id="37" w:name="_Toc73645256"/>
      <w:r w:rsidRPr="00C253BE">
        <w:t xml:space="preserve">1.1 </w:t>
      </w:r>
      <w:r>
        <w:t>Motivac</w:t>
      </w:r>
      <w:r w:rsidRPr="007B2C11">
        <w:t>ión</w:t>
      </w:r>
      <w:bookmarkEnd w:id="15"/>
      <w:bookmarkEnd w:id="16"/>
      <w:bookmarkEnd w:id="17"/>
      <w:bookmarkEnd w:id="18"/>
      <w:bookmarkEnd w:id="19"/>
      <w:bookmarkEnd w:id="20"/>
      <w:bookmarkEnd w:id="35"/>
      <w:bookmarkEnd w:id="36"/>
      <w:bookmarkEnd w:id="37"/>
    </w:p>
    <w:p w14:paraId="4E6C1EC7" w14:textId="2EE61BF3" w:rsidR="00956E90" w:rsidRDefault="0025038C" w:rsidP="00F0688A">
      <w:pPr>
        <w:autoSpaceDE w:val="0"/>
        <w:autoSpaceDN w:val="0"/>
        <w:adjustRightInd w:val="0"/>
        <w:spacing w:after="240"/>
        <w:rPr>
          <w:rFonts w:cs="Arial"/>
        </w:rPr>
      </w:pPr>
      <w:bookmarkStart w:id="38" w:name="_Toc432504661"/>
      <w:bookmarkStart w:id="39" w:name="_Toc435459268"/>
      <w:bookmarkStart w:id="40" w:name="_Toc435460042"/>
      <w:bookmarkStart w:id="41" w:name="_Toc435460723"/>
      <w:bookmarkStart w:id="42" w:name="_Toc435462130"/>
      <w:bookmarkStart w:id="43" w:name="_Toc437557471"/>
      <w:bookmarkStart w:id="44" w:name="_Toc439968524"/>
      <w:bookmarkStart w:id="45" w:name="_Toc439969659"/>
      <w:r>
        <w:rPr>
          <w:rFonts w:cs="Arial"/>
        </w:rPr>
        <w:t>L</w:t>
      </w:r>
      <w:r w:rsidR="00AF7FA8">
        <w:rPr>
          <w:rFonts w:cs="Arial"/>
        </w:rPr>
        <w:t>os robots autónomos son de una gran ayuda para realizar cualquier tarea y l</w:t>
      </w:r>
      <w:r>
        <w:rPr>
          <w:rFonts w:cs="Arial"/>
        </w:rPr>
        <w:t>a navegación</w:t>
      </w:r>
      <w:r w:rsidR="00AF7FA8">
        <w:rPr>
          <w:rFonts w:cs="Arial"/>
        </w:rPr>
        <w:t xml:space="preserve"> </w:t>
      </w:r>
      <w:r w:rsidR="00531376">
        <w:rPr>
          <w:rFonts w:cs="Arial"/>
        </w:rPr>
        <w:t>y la percepción son unos</w:t>
      </w:r>
      <w:r w:rsidR="00AF7FA8">
        <w:rPr>
          <w:rFonts w:cs="Arial"/>
        </w:rPr>
        <w:t xml:space="preserve"> de los puntos en los que se está</w:t>
      </w:r>
      <w:r w:rsidR="00531376">
        <w:rPr>
          <w:rFonts w:cs="Arial"/>
        </w:rPr>
        <w:t>n realizando las</w:t>
      </w:r>
      <w:r w:rsidR="00AF7FA8">
        <w:rPr>
          <w:rFonts w:cs="Arial"/>
        </w:rPr>
        <w:t xml:space="preserve"> mejorando. Hoy en día, podemos ver cómo los robots nos limpian la casa</w:t>
      </w:r>
      <w:r w:rsidR="00531376">
        <w:rPr>
          <w:rFonts w:cs="Arial"/>
        </w:rPr>
        <w:t>, acompañan a personas, realizan búsquedas de elementos en diferentes entornos</w:t>
      </w:r>
      <w:r w:rsidR="00AF7FA8">
        <w:rPr>
          <w:rFonts w:cs="Arial"/>
        </w:rPr>
        <w:t xml:space="preserve"> o </w:t>
      </w:r>
      <w:r>
        <w:rPr>
          <w:rFonts w:cs="Arial"/>
        </w:rPr>
        <w:t xml:space="preserve">realizan las tareas de inventario de </w:t>
      </w:r>
      <w:r w:rsidR="00AF7FA8">
        <w:rPr>
          <w:rFonts w:cs="Arial"/>
        </w:rPr>
        <w:t xml:space="preserve">almacenes. </w:t>
      </w:r>
      <w:r w:rsidR="006405AE">
        <w:rPr>
          <w:rFonts w:cs="Arial"/>
        </w:rPr>
        <w:t>Estos robots tienen que ser seguros y evitar todos los obstáculos</w:t>
      </w:r>
      <w:r w:rsidR="00956E90">
        <w:rPr>
          <w:rFonts w:cs="Arial"/>
        </w:rPr>
        <w:t>. Estos obstáculos pueden ser seres vivos y pueden estar en peligro si el robot no realiza bien su trabajo.</w:t>
      </w:r>
      <w:r w:rsidR="006405AE">
        <w:rPr>
          <w:rFonts w:cs="Arial"/>
        </w:rPr>
        <w:t xml:space="preserve"> </w:t>
      </w:r>
    </w:p>
    <w:p w14:paraId="236AC6E4" w14:textId="20EC2E26" w:rsidR="004E1D39" w:rsidRDefault="004E1D39" w:rsidP="00F0688A">
      <w:pPr>
        <w:autoSpaceDE w:val="0"/>
        <w:autoSpaceDN w:val="0"/>
        <w:adjustRightInd w:val="0"/>
        <w:spacing w:after="240"/>
        <w:rPr>
          <w:rFonts w:cs="Arial"/>
        </w:rPr>
      </w:pPr>
      <w:r>
        <w:rPr>
          <w:rFonts w:cs="Arial"/>
        </w:rPr>
        <w:t xml:space="preserve">La segmentación es una de las áreas en progreso para este tipo de problemática y los últimos avances de la navegación autónoma se centran en la visión por computador para realizarla. La segmentación mediante la captación de imágenes del entorno es esencial para que un </w:t>
      </w:r>
      <w:r>
        <w:rPr>
          <w:rFonts w:cs="Arial"/>
        </w:rPr>
        <w:lastRenderedPageBreak/>
        <w:t xml:space="preserve">robot navegue autónomamente con la suficiente fiabilidad y seguridad para que no </w:t>
      </w:r>
      <w:r w:rsidR="00531376">
        <w:rPr>
          <w:rFonts w:cs="Arial"/>
        </w:rPr>
        <w:t>o</w:t>
      </w:r>
      <w:r>
        <w:rPr>
          <w:rFonts w:cs="Arial"/>
        </w:rPr>
        <w:t>curra ningún imprevisto.</w:t>
      </w:r>
    </w:p>
    <w:p w14:paraId="50FC1957" w14:textId="7F7DCA92" w:rsidR="006405AE" w:rsidRPr="00F242C5" w:rsidRDefault="00823A1A" w:rsidP="00F0688A">
      <w:pPr>
        <w:autoSpaceDE w:val="0"/>
        <w:autoSpaceDN w:val="0"/>
        <w:adjustRightInd w:val="0"/>
        <w:spacing w:after="240"/>
        <w:rPr>
          <w:rFonts w:cs="Arial"/>
        </w:rPr>
      </w:pPr>
      <w:r>
        <w:rPr>
          <w:rFonts w:cs="Arial"/>
        </w:rPr>
        <w:t xml:space="preserve">Es necesario entrenar a los modelos de visión por computador mediante el aprendizaje automático para que realicen una segmentación correcta de los elementos que se encuentran en el entorno </w:t>
      </w:r>
      <w:r w:rsidR="00956E90">
        <w:rPr>
          <w:rFonts w:cs="Arial"/>
        </w:rPr>
        <w:t xml:space="preserve">y los clasifique para que el robot tenga claro cuál es el sitio por donde puede circular. </w:t>
      </w:r>
      <w:r w:rsidR="004E1D39">
        <w:rPr>
          <w:rFonts w:cs="Arial"/>
        </w:rPr>
        <w:t xml:space="preserve">El robot </w:t>
      </w:r>
      <w:r w:rsidR="0048772B">
        <w:rPr>
          <w:rFonts w:cs="Arial"/>
        </w:rPr>
        <w:t>puede</w:t>
      </w:r>
      <w:r w:rsidR="004E1D39">
        <w:rPr>
          <w:rFonts w:cs="Arial"/>
        </w:rPr>
        <w:t xml:space="preserve"> navegar en </w:t>
      </w:r>
      <w:commentRangeStart w:id="46"/>
      <w:r w:rsidR="004E1D39">
        <w:rPr>
          <w:rFonts w:cs="Arial"/>
        </w:rPr>
        <w:t xml:space="preserve">el interior </w:t>
      </w:r>
      <w:r w:rsidR="0048772B">
        <w:rPr>
          <w:rFonts w:cs="Arial"/>
        </w:rPr>
        <w:t>o</w:t>
      </w:r>
      <w:r w:rsidR="004E1D39">
        <w:rPr>
          <w:rFonts w:cs="Arial"/>
        </w:rPr>
        <w:t xml:space="preserve"> exterior </w:t>
      </w:r>
      <w:commentRangeEnd w:id="46"/>
      <w:r w:rsidR="00AA3FD6">
        <w:rPr>
          <w:rStyle w:val="Refdecomentario"/>
        </w:rPr>
        <w:commentReference w:id="46"/>
      </w:r>
      <w:r w:rsidR="0048772B">
        <w:rPr>
          <w:rFonts w:cs="Arial"/>
        </w:rPr>
        <w:t xml:space="preserve">según las características que tenga </w:t>
      </w:r>
      <w:r w:rsidR="004E1D39">
        <w:rPr>
          <w:rFonts w:cs="Arial"/>
        </w:rPr>
        <w:t xml:space="preserve">y tiene que </w:t>
      </w:r>
      <w:r>
        <w:rPr>
          <w:rFonts w:cs="Arial"/>
        </w:rPr>
        <w:t xml:space="preserve">ser capaz de tomar decisiones correctas a la hora de realizar la </w:t>
      </w:r>
      <w:r w:rsidR="00793A5E">
        <w:rPr>
          <w:rFonts w:cs="Arial"/>
        </w:rPr>
        <w:t>navegación,</w:t>
      </w:r>
      <w:r>
        <w:rPr>
          <w:rFonts w:cs="Arial"/>
        </w:rPr>
        <w:t xml:space="preserve"> aunque </w:t>
      </w:r>
      <w:r w:rsidR="004E1D39">
        <w:rPr>
          <w:rFonts w:cs="Arial"/>
        </w:rPr>
        <w:t>el entorno sea desconocido</w:t>
      </w:r>
      <w:r>
        <w:rPr>
          <w:rFonts w:cs="Arial"/>
        </w:rPr>
        <w:t>.</w:t>
      </w:r>
    </w:p>
    <w:p w14:paraId="06D12A12" w14:textId="77777777" w:rsidR="00F0688A" w:rsidRPr="008037ED" w:rsidRDefault="00F0688A" w:rsidP="00F0688A">
      <w:pPr>
        <w:pStyle w:val="Ttulo2"/>
        <w:spacing w:before="480"/>
      </w:pPr>
      <w:bookmarkStart w:id="47" w:name="_Toc441233810"/>
      <w:bookmarkStart w:id="48" w:name="_Toc22814685"/>
      <w:bookmarkStart w:id="49" w:name="_Toc73645257"/>
      <w:r w:rsidRPr="008037ED">
        <w:t>1.2 Planteamiento del trabajo</w:t>
      </w:r>
      <w:bookmarkEnd w:id="38"/>
      <w:bookmarkEnd w:id="39"/>
      <w:bookmarkEnd w:id="40"/>
      <w:bookmarkEnd w:id="41"/>
      <w:bookmarkEnd w:id="42"/>
      <w:bookmarkEnd w:id="43"/>
      <w:bookmarkEnd w:id="44"/>
      <w:bookmarkEnd w:id="45"/>
      <w:bookmarkEnd w:id="47"/>
      <w:bookmarkEnd w:id="48"/>
      <w:bookmarkEnd w:id="49"/>
    </w:p>
    <w:p w14:paraId="18FE5341" w14:textId="17B618A2" w:rsidR="00751949" w:rsidRDefault="004E1D39" w:rsidP="00F0688A">
      <w:pPr>
        <w:autoSpaceDE w:val="0"/>
        <w:autoSpaceDN w:val="0"/>
        <w:adjustRightInd w:val="0"/>
        <w:spacing w:after="240"/>
        <w:rPr>
          <w:rFonts w:cs="Arial"/>
        </w:rPr>
      </w:pPr>
      <w:bookmarkStart w:id="50" w:name="_Toc432504662"/>
      <w:bookmarkStart w:id="51" w:name="_Toc435459269"/>
      <w:bookmarkStart w:id="52" w:name="_Toc435460043"/>
      <w:bookmarkStart w:id="53" w:name="_Toc435460724"/>
      <w:bookmarkStart w:id="54" w:name="_Toc435462131"/>
      <w:bookmarkStart w:id="55" w:name="_Toc437557472"/>
      <w:bookmarkStart w:id="56" w:name="_Toc439968525"/>
      <w:bookmarkStart w:id="57" w:name="_Toc439969660"/>
      <w:r>
        <w:rPr>
          <w:rFonts w:cs="Arial"/>
        </w:rPr>
        <w:t xml:space="preserve">En este trabajo se intenta abordar el problema en los entornos de interior donde el robot tiene que elegir el </w:t>
      </w:r>
      <w:r w:rsidR="00751949">
        <w:rPr>
          <w:rFonts w:cs="Arial"/>
        </w:rPr>
        <w:t>camino por donde circular. Para ello, en vez de utilizar solo un sensor RGB para la segmentación, se utilizará un sensor RGB-D para tener una mejor segmentación donde se le añade la profundidad del entorno.</w:t>
      </w:r>
      <w:r w:rsidR="007C64FB">
        <w:rPr>
          <w:rFonts w:cs="Arial"/>
        </w:rPr>
        <w:t xml:space="preserve"> A la cámara Intel RealSense D435i se le añadi</w:t>
      </w:r>
      <w:r w:rsidR="00751949">
        <w:rPr>
          <w:rFonts w:cs="Arial"/>
        </w:rPr>
        <w:t xml:space="preserve">rá un sistema de aprendizaje profundo para </w:t>
      </w:r>
      <w:r w:rsidR="00531376">
        <w:rPr>
          <w:rFonts w:cs="Arial"/>
        </w:rPr>
        <w:t xml:space="preserve">detectar las trayectorias de los humanos </w:t>
      </w:r>
      <w:r w:rsidR="00751949">
        <w:rPr>
          <w:rFonts w:cs="Arial"/>
        </w:rPr>
        <w:t>para que realice una correcta segmentación.</w:t>
      </w:r>
    </w:p>
    <w:p w14:paraId="01B2EB99" w14:textId="756971F9" w:rsidR="007C64FB" w:rsidRDefault="00751949" w:rsidP="00F0688A">
      <w:pPr>
        <w:autoSpaceDE w:val="0"/>
        <w:autoSpaceDN w:val="0"/>
        <w:adjustRightInd w:val="0"/>
        <w:spacing w:after="240"/>
        <w:rPr>
          <w:rFonts w:cs="Arial"/>
        </w:rPr>
      </w:pPr>
      <w:r>
        <w:rPr>
          <w:rFonts w:cs="Arial"/>
        </w:rPr>
        <w:t xml:space="preserve">Para la movilidad se necesita un robot que sea capaz de realizar movimientos en el entorno. Este robot móvil será el que se llama Jetbot, el robot móvil de software libre que utiliza como </w:t>
      </w:r>
      <w:r w:rsidR="007C64FB">
        <w:rPr>
          <w:rFonts w:cs="Arial"/>
        </w:rPr>
        <w:t>módulo</w:t>
      </w:r>
      <w:r>
        <w:rPr>
          <w:rFonts w:cs="Arial"/>
        </w:rPr>
        <w:t xml:space="preserve"> de control</w:t>
      </w:r>
      <w:r w:rsidR="007C64FB">
        <w:rPr>
          <w:rFonts w:cs="Arial"/>
        </w:rPr>
        <w:t xml:space="preserve"> el kit de desarrollo Jetson Nano. Al robot se le añadirá un sistema de navegación para que puede moverse de forma autónoma. </w:t>
      </w:r>
    </w:p>
    <w:p w14:paraId="6FD465E0" w14:textId="17D6CEA5" w:rsidR="00956E90" w:rsidRPr="00017A55" w:rsidRDefault="007C64FB" w:rsidP="007C64FB">
      <w:pPr>
        <w:autoSpaceDE w:val="0"/>
        <w:autoSpaceDN w:val="0"/>
        <w:adjustRightInd w:val="0"/>
        <w:spacing w:after="240"/>
        <w:rPr>
          <w:rFonts w:cs="Arial"/>
        </w:rPr>
      </w:pPr>
      <w:r>
        <w:rPr>
          <w:rFonts w:cs="Arial"/>
        </w:rPr>
        <w:t>Todo el software irá dentro del framework ROS “Robot Operating System”, el software libre que facilita el desarrollo de los proyectos robóticos.</w:t>
      </w:r>
    </w:p>
    <w:p w14:paraId="7CA41865" w14:textId="77777777" w:rsidR="00F0688A" w:rsidRPr="007B2C11" w:rsidRDefault="00F0688A" w:rsidP="00F0688A">
      <w:pPr>
        <w:pStyle w:val="Ttulo2"/>
        <w:spacing w:before="480"/>
      </w:pPr>
      <w:bookmarkStart w:id="58" w:name="_Toc441233811"/>
      <w:bookmarkStart w:id="59" w:name="_Toc22814686"/>
      <w:bookmarkStart w:id="60" w:name="_Toc73645258"/>
      <w:r w:rsidRPr="008037ED">
        <w:t>1.3 Estructura de la memoria</w:t>
      </w:r>
      <w:bookmarkEnd w:id="50"/>
      <w:bookmarkEnd w:id="51"/>
      <w:bookmarkEnd w:id="52"/>
      <w:bookmarkEnd w:id="53"/>
      <w:bookmarkEnd w:id="54"/>
      <w:bookmarkEnd w:id="55"/>
      <w:bookmarkEnd w:id="56"/>
      <w:bookmarkEnd w:id="57"/>
      <w:bookmarkEnd w:id="58"/>
      <w:bookmarkEnd w:id="59"/>
      <w:bookmarkEnd w:id="60"/>
    </w:p>
    <w:p w14:paraId="3E48D1E7" w14:textId="1A6257AC" w:rsidR="00F0688A" w:rsidRDefault="00531376" w:rsidP="00F0688A">
      <w:pPr>
        <w:autoSpaceDE w:val="0"/>
        <w:autoSpaceDN w:val="0"/>
        <w:adjustRightInd w:val="0"/>
        <w:spacing w:after="240"/>
        <w:rPr>
          <w:rFonts w:cs="Arial"/>
        </w:rPr>
      </w:pPr>
      <w:r>
        <w:rPr>
          <w:rFonts w:cs="Arial"/>
        </w:rPr>
        <w:t xml:space="preserve">En el </w:t>
      </w:r>
      <w:r w:rsidR="006A700A">
        <w:rPr>
          <w:rFonts w:cs="Arial"/>
        </w:rPr>
        <w:t>capítulo</w:t>
      </w:r>
      <w:r>
        <w:rPr>
          <w:rFonts w:cs="Arial"/>
        </w:rPr>
        <w:t xml:space="preserve"> 2 se realiza el análisis y estado del arte de todo lo referente a los robots móviles y la percepción por computador</w:t>
      </w:r>
      <w:r w:rsidR="00F0688A">
        <w:rPr>
          <w:rFonts w:cs="Arial"/>
        </w:rPr>
        <w:t>.</w:t>
      </w:r>
      <w:r>
        <w:rPr>
          <w:rFonts w:cs="Arial"/>
        </w:rPr>
        <w:t xml:space="preserve"> Se analizan diferentes publicaciones como sistemas de percepción de entorno para la localización y mapeo </w:t>
      </w:r>
      <w:r w:rsidR="006A700A">
        <w:rPr>
          <w:rFonts w:cs="Arial"/>
        </w:rPr>
        <w:t>simultáneo</w:t>
      </w:r>
      <w:r>
        <w:rPr>
          <w:rFonts w:cs="Arial"/>
        </w:rPr>
        <w:t xml:space="preserve"> (SLAM)</w:t>
      </w:r>
      <w:r w:rsidR="006A700A">
        <w:rPr>
          <w:rFonts w:cs="Arial"/>
        </w:rPr>
        <w:t>, Detección de objetos o segmentación semántica. Se parte de conceptos básicos para finalmente centrarse en los conceptos que se abordaran en el presente trabajo</w:t>
      </w:r>
      <w:r w:rsidR="001E222A">
        <w:rPr>
          <w:rFonts w:cs="Arial"/>
        </w:rPr>
        <w:t>.</w:t>
      </w:r>
    </w:p>
    <w:p w14:paraId="49CA3421" w14:textId="35CE559B" w:rsidR="001E222A" w:rsidRDefault="001E222A" w:rsidP="00F0688A">
      <w:pPr>
        <w:autoSpaceDE w:val="0"/>
        <w:autoSpaceDN w:val="0"/>
        <w:adjustRightInd w:val="0"/>
        <w:spacing w:after="240"/>
        <w:rPr>
          <w:rFonts w:cs="Arial"/>
        </w:rPr>
      </w:pPr>
      <w:r>
        <w:rPr>
          <w:rFonts w:cs="Arial"/>
        </w:rPr>
        <w:lastRenderedPageBreak/>
        <w:t xml:space="preserve">En el capítulo 3 se detallan los objetivos y la metodología a utilizar, mientras que en el capítulo 4 se identifican los requisitos para la elaboración del presente trabajo de la herramienta software. </w:t>
      </w:r>
    </w:p>
    <w:p w14:paraId="14B69BC6" w14:textId="529A4CDC" w:rsidR="00F242C5" w:rsidRDefault="001E222A" w:rsidP="001E222A">
      <w:pPr>
        <w:autoSpaceDE w:val="0"/>
        <w:autoSpaceDN w:val="0"/>
        <w:adjustRightInd w:val="0"/>
        <w:spacing w:after="240"/>
        <w:rPr>
          <w:rFonts w:eastAsia="Times New Roman" w:cs="Arial"/>
          <w:b/>
          <w:bCs/>
          <w:iCs/>
          <w:sz w:val="36"/>
          <w:szCs w:val="32"/>
          <w:lang w:val="es-ES" w:bidi="en-US"/>
        </w:rPr>
      </w:pPr>
      <w:r>
        <w:rPr>
          <w:rFonts w:cs="Arial"/>
        </w:rPr>
        <w:t xml:space="preserve">Todo el desarrollo a detalle se lleva a cabo en el capítulo 5 y seguidamente se muestran los resultados obtenidos en el capítulo 6, las pruebas realizada y sus valoraciones para ser </w:t>
      </w:r>
      <w:r w:rsidR="0048772B">
        <w:rPr>
          <w:rFonts w:cs="Arial"/>
        </w:rPr>
        <w:t>más</w:t>
      </w:r>
      <w:r>
        <w:rPr>
          <w:rFonts w:cs="Arial"/>
        </w:rPr>
        <w:t xml:space="preserve"> exactos. Finalmente, en el capítulo 7 se muestran las conclusiones obtenidas.</w:t>
      </w:r>
      <w:bookmarkEnd w:id="21"/>
      <w:r w:rsidR="00F242C5">
        <w:br w:type="page"/>
      </w:r>
    </w:p>
    <w:p w14:paraId="3C82A916" w14:textId="77777777" w:rsidR="00E464E0" w:rsidRDefault="00E464E0" w:rsidP="007B2C11">
      <w:pPr>
        <w:pStyle w:val="Ttulo1"/>
      </w:pPr>
      <w:bookmarkStart w:id="61" w:name="_Toc73645259"/>
      <w:r w:rsidRPr="008037ED">
        <w:lastRenderedPageBreak/>
        <w:t>2</w:t>
      </w:r>
      <w:r>
        <w:t xml:space="preserve">. </w:t>
      </w:r>
      <w:r w:rsidR="00E92E32">
        <w:t>Contexto y e</w:t>
      </w:r>
      <w:r>
        <w:t>stado del a</w:t>
      </w:r>
      <w:r w:rsidRPr="008037ED">
        <w:t>rte</w:t>
      </w:r>
      <w:bookmarkEnd w:id="22"/>
      <w:bookmarkEnd w:id="23"/>
      <w:bookmarkEnd w:id="24"/>
      <w:bookmarkEnd w:id="25"/>
      <w:bookmarkEnd w:id="26"/>
      <w:bookmarkEnd w:id="27"/>
      <w:bookmarkEnd w:id="28"/>
      <w:bookmarkEnd w:id="29"/>
      <w:bookmarkEnd w:id="30"/>
      <w:bookmarkEnd w:id="31"/>
      <w:bookmarkEnd w:id="32"/>
      <w:bookmarkEnd w:id="33"/>
      <w:bookmarkEnd w:id="34"/>
      <w:bookmarkEnd w:id="61"/>
    </w:p>
    <w:p w14:paraId="4B769DC0" w14:textId="1BDDF97D" w:rsidR="00190C7C" w:rsidRDefault="00190C7C" w:rsidP="00F0688A">
      <w:pPr>
        <w:autoSpaceDE w:val="0"/>
        <w:autoSpaceDN w:val="0"/>
        <w:adjustRightInd w:val="0"/>
        <w:spacing w:after="240"/>
        <w:rPr>
          <w:rFonts w:cs="Arial"/>
        </w:rPr>
      </w:pPr>
      <w:bookmarkStart w:id="62" w:name="_Hlk27035963"/>
      <w:bookmarkStart w:id="63" w:name="_Toc432240294"/>
      <w:bookmarkStart w:id="64" w:name="_Toc432504683"/>
      <w:bookmarkStart w:id="65" w:name="_Toc435459289"/>
      <w:bookmarkStart w:id="66" w:name="_Toc435460063"/>
      <w:bookmarkStart w:id="67" w:name="_Toc435460323"/>
      <w:bookmarkStart w:id="68" w:name="_Toc435460388"/>
      <w:bookmarkStart w:id="69" w:name="_Toc435460652"/>
      <w:bookmarkStart w:id="70" w:name="_Toc435460744"/>
      <w:bookmarkStart w:id="71" w:name="_Toc435462151"/>
      <w:bookmarkStart w:id="72" w:name="_Toc437557488"/>
      <w:bookmarkStart w:id="73" w:name="_Toc439968540"/>
      <w:bookmarkStart w:id="74" w:name="_Toc439969675"/>
      <w:bookmarkStart w:id="75" w:name="_Toc441233828"/>
      <w:r>
        <w:rPr>
          <w:rFonts w:cs="Arial"/>
        </w:rPr>
        <w:t>L</w:t>
      </w:r>
      <w:r w:rsidR="001E24BA">
        <w:rPr>
          <w:rFonts w:cs="Arial"/>
        </w:rPr>
        <w:t xml:space="preserve">a navegación autónoma está avanzando a pasos agigantados, para ello son evidentes los coches </w:t>
      </w:r>
      <w:r w:rsidR="006A6764">
        <w:rPr>
          <w:rFonts w:cs="Arial"/>
        </w:rPr>
        <w:t xml:space="preserve">autónomos, robots humanoides o cuadrúpedos que ayudan en </w:t>
      </w:r>
      <w:r w:rsidR="008A32B6">
        <w:rPr>
          <w:rFonts w:cs="Arial"/>
        </w:rPr>
        <w:t>muchas de las tareas que tienen que realizar los seres humanos</w:t>
      </w:r>
      <w:r w:rsidR="006A6764">
        <w:rPr>
          <w:rFonts w:cs="Arial"/>
        </w:rPr>
        <w:t xml:space="preserve">. </w:t>
      </w:r>
      <w:r w:rsidR="00812E9E">
        <w:rPr>
          <w:rFonts w:cs="Arial"/>
        </w:rPr>
        <w:t xml:space="preserve">La interacción de los robots con la humanidad también está creciendo ya que cada vez es </w:t>
      </w:r>
      <w:r w:rsidR="00DE65E9">
        <w:rPr>
          <w:rFonts w:cs="Arial"/>
        </w:rPr>
        <w:t>más</w:t>
      </w:r>
      <w:r w:rsidR="00812E9E">
        <w:rPr>
          <w:rFonts w:cs="Arial"/>
        </w:rPr>
        <w:t xml:space="preserve"> seguro</w:t>
      </w:r>
      <w:r w:rsidR="008A32B6">
        <w:rPr>
          <w:rFonts w:cs="Arial"/>
        </w:rPr>
        <w:t xml:space="preserve"> y viable</w:t>
      </w:r>
      <w:r w:rsidR="00812E9E">
        <w:rPr>
          <w:rFonts w:cs="Arial"/>
        </w:rPr>
        <w:t>, por el avance de la tecnología y la investigación en este ámbito.</w:t>
      </w:r>
      <w:r w:rsidR="00DE65E9">
        <w:rPr>
          <w:rFonts w:cs="Arial"/>
        </w:rPr>
        <w:t xml:space="preserve"> La utilización de los diferentes sistemas</w:t>
      </w:r>
      <w:r w:rsidR="008B4EA5">
        <w:rPr>
          <w:rFonts w:cs="Arial"/>
        </w:rPr>
        <w:t>,</w:t>
      </w:r>
      <w:r w:rsidR="00DE65E9">
        <w:rPr>
          <w:rFonts w:cs="Arial"/>
        </w:rPr>
        <w:t xml:space="preserve"> </w:t>
      </w:r>
      <w:r w:rsidR="008B4EA5">
        <w:rPr>
          <w:rFonts w:cs="Arial"/>
        </w:rPr>
        <w:t xml:space="preserve">con extensas características, es indispensable para establecer la seguridad de los humanos y del entorno. En este apartado se </w:t>
      </w:r>
      <w:r w:rsidR="00F8656B">
        <w:rPr>
          <w:rFonts w:cs="Arial"/>
        </w:rPr>
        <w:t>analizarán</w:t>
      </w:r>
      <w:r w:rsidR="008B4EA5">
        <w:rPr>
          <w:rFonts w:cs="Arial"/>
        </w:rPr>
        <w:t xml:space="preserve"> estos elementos y algoritmos de procesamiento de esta información.</w:t>
      </w:r>
    </w:p>
    <w:p w14:paraId="2DB8F0B3" w14:textId="77777777" w:rsidR="00AB3840" w:rsidRDefault="00AB3840" w:rsidP="00F0688A">
      <w:pPr>
        <w:autoSpaceDE w:val="0"/>
        <w:autoSpaceDN w:val="0"/>
        <w:adjustRightInd w:val="0"/>
        <w:spacing w:after="240"/>
        <w:rPr>
          <w:rFonts w:cs="Arial"/>
        </w:rPr>
      </w:pPr>
    </w:p>
    <w:p w14:paraId="7C5C25D7" w14:textId="464796D8" w:rsidR="00343BBF" w:rsidRDefault="008B4EA5" w:rsidP="00343BBF">
      <w:pPr>
        <w:pStyle w:val="Ttulo2"/>
      </w:pPr>
      <w:bookmarkStart w:id="76" w:name="_Toc73645260"/>
      <w:r>
        <w:t xml:space="preserve">2.1. </w:t>
      </w:r>
      <w:r w:rsidR="00F8656B">
        <w:t>SLAM mediante visión</w:t>
      </w:r>
      <w:r w:rsidR="00343BBF">
        <w:t xml:space="preserve"> </w:t>
      </w:r>
      <w:r w:rsidR="00F8656B">
        <w:t>por computador</w:t>
      </w:r>
      <w:bookmarkEnd w:id="76"/>
    </w:p>
    <w:p w14:paraId="7BE062A2" w14:textId="2AF6D706" w:rsidR="00F8656B" w:rsidRDefault="00F8656B" w:rsidP="00F8656B">
      <w:r>
        <w:t xml:space="preserve">La visión por ordenador se encarga de capturar y procesar las imágenes. Existen diferentes algoritmos para procesar las imágenes y obtener una perspectiva de tres dimensiones. En este apartado se analizan diferentes </w:t>
      </w:r>
      <w:r w:rsidR="003D44B0">
        <w:t>formas de crear un mapa utilizando diferentes configuraciones de cámaras para que los robots autónomos tengan conocimiento previo del entorno.</w:t>
      </w:r>
    </w:p>
    <w:p w14:paraId="5AA3CC68" w14:textId="77777777" w:rsidR="00AB3840" w:rsidRDefault="00AB3840" w:rsidP="00F8656B"/>
    <w:p w14:paraId="721026B9" w14:textId="05AA8047" w:rsidR="00F8656B" w:rsidRDefault="00F8656B" w:rsidP="00F8656B">
      <w:pPr>
        <w:pStyle w:val="Ttulo3"/>
      </w:pPr>
      <w:bookmarkStart w:id="77" w:name="_Toc73645261"/>
      <w:r>
        <w:t>2.1.1. Cámara monocular</w:t>
      </w:r>
      <w:bookmarkEnd w:id="77"/>
    </w:p>
    <w:p w14:paraId="7907CD00" w14:textId="382E0EBB" w:rsidR="003D44B0" w:rsidRDefault="00C92305" w:rsidP="003D44B0">
      <w:r>
        <w:t xml:space="preserve">Las cámaras monoculares, las que se han utilizado toda la vida para sacar las fotos, son las </w:t>
      </w:r>
      <w:r w:rsidR="00007AA8">
        <w:t>más</w:t>
      </w:r>
      <w:r>
        <w:t xml:space="preserve"> utilizada en todos los sistemas por la simplicidad y el pequeño coste que suponen. Con estas cámaras y los algoritmos desarrollados hasta ahora, se pueden realizar muchas operaciones. </w:t>
      </w:r>
    </w:p>
    <w:p w14:paraId="08679F03" w14:textId="741DF4F3" w:rsidR="00C92305" w:rsidRDefault="00C92305" w:rsidP="003D44B0">
      <w:r>
        <w:t xml:space="preserve">Para obtener la posición de un elemento o comparar los elementos de las imágenes se utilizan los algoritmos de extracción de características. </w:t>
      </w:r>
      <w:r w:rsidR="00B93934">
        <w:t xml:space="preserve">Con la extracción de las características se sacan los descriptores que se compararan con la siguiente imagen. Uno de los algoritmos utilizados es rotated brief (ORB) </w:t>
      </w:r>
      <w:r w:rsidR="00B93934">
        <w:fldChar w:fldCharType="begin" w:fldLock="1"/>
      </w:r>
      <w:r w:rsidR="002459F9">
        <w:instrText>ADDIN CSL_CITATION {"citationItems":[{"id":"ITEM-1","itemData":{"DOI":"10.1109/ACCESS.2019.2918813","ISSN":"21693536","abstract":"Feature extraction, including feature detection and description, plays an important role in many computer vision applications. The feature extraction for multispectral images is especially challenging because the information is contained in both spectral and spatial spaces. Previous works, such as scale invariant feature transform (SIFT) algorithm based on geometric algebra (GA) theory (GA-SIFT) and speeded up robust features (SURF) algorithm based on GA theory (GA-SURF), have tried to extract features for multispectral images based on GA to simultaneously capture relations among multiple channels. However, those methods are hard to be applied in real-time tasks. Fortunately, oriented fast and rotated brief (ORB) is a feature extraction method faster than SIFT and SURF. But, the existing ORB algorithms are not capable of detecting features for multispectral images directly. In this paper, we propose a novel feature extraction method, geometric algebra based oriented fast and rotated brief (GA-ORB), for multispectral images based on the theory GA. First, the scale information in both spectral and spatial spaces of multispectral images is obtained in GA, where the inherent spectral structures can be retained successfully. Then, referring to the ORB, the images are computed in different scales and the interest points are detected and described in the GA space. The experimental results show that the GA-ORB outperforms some previous algorithms with respect to distinctiveness and robustness in extracting and matching interest points, and it can be computed much faster.","author":[{"dropping-particle":"","family":"Wang","given":"Rui","non-dropping-particle":"","parse-names":false,"suffix":""},{"dropping-particle":"","family":"Zhang","given":"Weigang","non-dropping-particle":"","parse-names":false,"suffix":""},{"dropping-particle":"","family":"Shi","given":"Yijie","non-dropping-particle":"","parse-names":false,"suffix":""},{"dropping-particle":"","family":"Wang","given":"Xiangyang","non-dropping-particle":"","parse-names":false,"suffix":""},{"dropping-particle":"","family":"Cao","given":"Wenming","non-dropping-particle":"","parse-names":false,"suffix":""}],"container-title":"IEEE Access","id":"ITEM-1","issued":{"date-parts":[["2019","1","1"]]},"page":"71235-71244","publisher":"Institute of Electrical and Electronics Engineers Inc.","title":"GA-ORB: A New Efficient Feature Extraction Algorithm for Multispectral Images Based on Geometric Algebra","type":"article-journal","volume":"7"},"uris":["http://www.mendeley.com/documents/?uuid=a0d58bc1-da25-39e1-a3de-8570e15a7c13"]}],"mendeley":{"formattedCitation":"(R. Wang et al., 2019)","plainTextFormattedCitation":"(R. Wang et al., 2019)","previouslyFormattedCitation":"(R. Wang et al., 2019)"},"properties":{"noteIndex":0},"schema":"https://github.com/citation-style-language/schema/raw/master/csl-citation.json"}</w:instrText>
      </w:r>
      <w:r w:rsidR="00B93934">
        <w:fldChar w:fldCharType="separate"/>
      </w:r>
      <w:r w:rsidR="00007AA8" w:rsidRPr="00007AA8">
        <w:rPr>
          <w:noProof/>
        </w:rPr>
        <w:t>(R. Wang et al., 2019)</w:t>
      </w:r>
      <w:r w:rsidR="00B93934">
        <w:fldChar w:fldCharType="end"/>
      </w:r>
      <w:r w:rsidR="00B93934">
        <w:t xml:space="preserve">, que viene después de varios algoritmos como </w:t>
      </w:r>
      <w:commentRangeStart w:id="78"/>
      <w:r w:rsidR="00B93934">
        <w:t>SIFT o SURF</w:t>
      </w:r>
      <w:commentRangeEnd w:id="78"/>
      <w:r w:rsidR="002B6CC9">
        <w:rPr>
          <w:rStyle w:val="Refdecomentario"/>
        </w:rPr>
        <w:commentReference w:id="78"/>
      </w:r>
      <w:r w:rsidR="009D4038">
        <w:t xml:space="preserve"> </w:t>
      </w:r>
      <w:r w:rsidR="00B93934">
        <w:t xml:space="preserve"> para mejorar la eficiencia</w:t>
      </w:r>
      <w:r w:rsidR="000C32E6">
        <w:t xml:space="preserve"> y el coste computacional</w:t>
      </w:r>
      <w:r w:rsidR="00B93934">
        <w:t>.</w:t>
      </w:r>
      <w:r w:rsidR="009D4038">
        <w:t xml:space="preserve"> Estos dos algoritmos se utilizan para la extracción de las características de imágenes. En concreto, SIFT se utiliza para detectar y describir las características locales y pasarlas a vectores</w:t>
      </w:r>
      <w:r w:rsidR="006A2D76">
        <w:t>. Las transformaciones son invariantes a otras transformaciones y guarda la</w:t>
      </w:r>
      <w:r w:rsidR="009D4038">
        <w:t xml:space="preserve"> información de la </w:t>
      </w:r>
      <w:r w:rsidR="006A2D76">
        <w:t xml:space="preserve">orientación. Con esto se guarda la descripción de un trozo de imagen en vectores para </w:t>
      </w:r>
      <w:r w:rsidR="006A2D76">
        <w:lastRenderedPageBreak/>
        <w:t xml:space="preserve">después realizar la comparación en otras imágenes como se puede ver en la Figura 1. El algoritmo SURF es un algoritmo similar con un procesado más rápido. </w:t>
      </w:r>
    </w:p>
    <w:p w14:paraId="5B76A628" w14:textId="21850521" w:rsidR="000C32E6" w:rsidRDefault="0033242A" w:rsidP="000C32E6">
      <w:pPr>
        <w:keepNext/>
        <w:jc w:val="center"/>
      </w:pPr>
      <w:r>
        <w:rPr>
          <w:noProof/>
        </w:rPr>
        <w:drawing>
          <wp:inline distT="0" distB="0" distL="0" distR="0" wp14:anchorId="07228993" wp14:editId="3B7A9D4D">
            <wp:extent cx="5499987" cy="2247900"/>
            <wp:effectExtent l="0" t="0" r="5715"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510109" cy="2252037"/>
                    </a:xfrm>
                    <a:prstGeom prst="rect">
                      <a:avLst/>
                    </a:prstGeom>
                  </pic:spPr>
                </pic:pic>
              </a:graphicData>
            </a:graphic>
          </wp:inline>
        </w:drawing>
      </w:r>
    </w:p>
    <w:p w14:paraId="667838FC" w14:textId="0FA1BEE7" w:rsidR="007A29F5" w:rsidRDefault="000C32E6" w:rsidP="000C32E6">
      <w:pPr>
        <w:pStyle w:val="Descripcin"/>
        <w:jc w:val="center"/>
      </w:pPr>
      <w:bookmarkStart w:id="79" w:name="_Toc73645297"/>
      <w:r>
        <w:t xml:space="preserve">Figura </w:t>
      </w:r>
      <w:r>
        <w:fldChar w:fldCharType="begin"/>
      </w:r>
      <w:r>
        <w:instrText xml:space="preserve"> SEQ Figura \* ARABIC </w:instrText>
      </w:r>
      <w:r>
        <w:fldChar w:fldCharType="separate"/>
      </w:r>
      <w:r w:rsidR="009A2548">
        <w:rPr>
          <w:noProof/>
        </w:rPr>
        <w:t>1</w:t>
      </w:r>
      <w:r>
        <w:fldChar w:fldCharType="end"/>
      </w:r>
      <w:r>
        <w:t xml:space="preserve">: </w:t>
      </w:r>
      <w:r w:rsidRPr="002F3195">
        <w:t>Imagen utilizando el algoritmo ORB para detectar objetos mediante caracter</w:t>
      </w:r>
      <w:r>
        <w:t>í</w:t>
      </w:r>
      <w:r w:rsidRPr="002F3195">
        <w:t>sticas</w:t>
      </w:r>
      <w:r w:rsidR="0033242A">
        <w:t>.</w:t>
      </w:r>
      <w:bookmarkEnd w:id="79"/>
    </w:p>
    <w:p w14:paraId="2A4B1371" w14:textId="77777777" w:rsidR="000C32E6" w:rsidRPr="000C32E6" w:rsidRDefault="000C32E6" w:rsidP="000C32E6">
      <w:pPr>
        <w:rPr>
          <w:lang w:val="es-ES"/>
        </w:rPr>
      </w:pPr>
    </w:p>
    <w:p w14:paraId="203D1D9A" w14:textId="7BDE3EFE" w:rsidR="003472D0" w:rsidRDefault="007E0CB3" w:rsidP="00177FEE">
      <w:r>
        <w:t>Este mismo algoritmo que se utiliza para la detección de objetos</w:t>
      </w:r>
      <w:r w:rsidR="003472D0">
        <w:t>, realizar las imágenes panorámicas</w:t>
      </w:r>
      <w:r>
        <w:t xml:space="preserve"> o para la mejora de imágenes en movimiento, </w:t>
      </w:r>
      <w:r w:rsidR="000C32E6">
        <w:t xml:space="preserve">también </w:t>
      </w:r>
      <w:r>
        <w:t xml:space="preserve">se ha utilizado </w:t>
      </w:r>
      <w:r w:rsidR="000C32E6">
        <w:t xml:space="preserve">en conjunto con una unidad de mediciones </w:t>
      </w:r>
      <w:r w:rsidR="002711C5">
        <w:t>de inercia</w:t>
      </w:r>
      <w:r w:rsidR="000C32E6">
        <w:t xml:space="preserve"> (IMU) para crear mapas de tres dimensiones </w:t>
      </w:r>
      <w:r w:rsidR="000C32E6">
        <w:fldChar w:fldCharType="begin" w:fldLock="1"/>
      </w:r>
      <w:r w:rsidR="00EB0966">
        <w:instrText>ADDIN CSL_CITATION {"citationItems":[{"id":"ITEM-1","itemData":{"DOI":"10.1109/TRO.2015.2463671","abstract":"This paper presents ORB-SLAM, a feature-based monocular SLAM system that operates in real time, in small and large, indoor and outdoor environments. The system is robust to severe motion clutter, allows wide baseline loop closing and relocalization, and includes full automatic initialization. Building on excellent algorithms of recent years, we designed from scratch a novel system that uses the same features for all SLAM tasks: tracking, mapping, relocalization, and loop closing. A survival of the fittest strategy that selects the points and keyframes of the reconstruction leads to excellent robustness and generates a compact and trackable map that only grows if the scene content changes, allowing lifelong operation. We present an exhaustive evaluation in 27 sequences from the most popular datasets. ORB-SLAM achieves unprecedented performance with respect to other state-of-the-art monocular SLAM approaches. For the benefit of the community, we make the source code public.","author":[{"dropping-particle":"","family":"Mur-Artal","given":"Raul","non-dropping-particle":"","parse-names":false,"suffix":""},{"dropping-particle":"","family":"Montiel","given":"J. M. M.","non-dropping-particle":"","parse-names":false,"suffix":""},{"dropping-particle":"","family":"Tardos","given":"Juan D.","non-dropping-particle":"","parse-names":false,"suffix":""}],"container-title":"IEEE Transactions on Robotics","id":"ITEM-1","issue":"5","issued":{"date-parts":[["2015","2","3"]]},"page":"1147-1163","publisher":"Institute of Electrical and Electronics Engineers Inc.","title":"ORB-SLAM: a Versatile and Accurate Monocular SLAM System","type":"article-journal","volume":"31"},"uris":["http://www.mendeley.com/documents/?uuid=da479e6a-236b-36ef-984b-363d9c48b34f"]}],"mendeley":{"formattedCitation":"(Mur-Artal et al., 2015)","plainTextFormattedCitation":"(Mur-Artal et al., 2015)","previouslyFormattedCitation":"(Mur-Artal et al., 2015)"},"properties":{"noteIndex":0},"schema":"https://github.com/citation-style-language/schema/raw/master/csl-citation.json"}</w:instrText>
      </w:r>
      <w:r w:rsidR="000C32E6">
        <w:fldChar w:fldCharType="separate"/>
      </w:r>
      <w:r w:rsidR="000C32E6" w:rsidRPr="000C32E6">
        <w:rPr>
          <w:noProof/>
        </w:rPr>
        <w:t>(Mur-Artal et al., 2015)</w:t>
      </w:r>
      <w:r w:rsidR="000C32E6">
        <w:fldChar w:fldCharType="end"/>
      </w:r>
      <w:r w:rsidR="000C32E6">
        <w:t xml:space="preserve">. Con el sensor de </w:t>
      </w:r>
      <w:r w:rsidR="002711C5">
        <w:t>inercias para detección de velocidad, orientación y aceleraciones se capta el movimiento realizado entre cada fotograma y realiza la estimación del entorno en 3D.</w:t>
      </w:r>
    </w:p>
    <w:p w14:paraId="1BC16CA1" w14:textId="77777777" w:rsidR="003472D0" w:rsidRDefault="003472D0" w:rsidP="003472D0">
      <w:pPr>
        <w:keepNext/>
        <w:jc w:val="center"/>
      </w:pPr>
      <w:r>
        <w:rPr>
          <w:noProof/>
        </w:rPr>
        <w:drawing>
          <wp:inline distT="0" distB="0" distL="0" distR="0" wp14:anchorId="58DDEF3B" wp14:editId="66ED5F00">
            <wp:extent cx="3208075" cy="1847850"/>
            <wp:effectExtent l="0" t="0" r="0" b="0"/>
            <wp:docPr id="8" name="Imagen 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Diagrama&#10;&#10;Descripción generada automáticamente"/>
                    <pic:cNvPicPr/>
                  </pic:nvPicPr>
                  <pic:blipFill rotWithShape="1">
                    <a:blip r:embed="rId18"/>
                    <a:srcRect l="51764" t="16300" b="46696"/>
                    <a:stretch/>
                  </pic:blipFill>
                  <pic:spPr bwMode="auto">
                    <a:xfrm>
                      <a:off x="0" y="0"/>
                      <a:ext cx="3235821" cy="1863832"/>
                    </a:xfrm>
                    <a:prstGeom prst="rect">
                      <a:avLst/>
                    </a:prstGeom>
                    <a:ln>
                      <a:noFill/>
                    </a:ln>
                    <a:extLst>
                      <a:ext uri="{53640926-AAD7-44D8-BBD7-CCE9431645EC}">
                        <a14:shadowObscured xmlns:a14="http://schemas.microsoft.com/office/drawing/2010/main"/>
                      </a:ext>
                    </a:extLst>
                  </pic:spPr>
                </pic:pic>
              </a:graphicData>
            </a:graphic>
          </wp:inline>
        </w:drawing>
      </w:r>
    </w:p>
    <w:p w14:paraId="4DDC2115" w14:textId="5DFD5232" w:rsidR="003472D0" w:rsidRDefault="003472D0" w:rsidP="003472D0">
      <w:pPr>
        <w:pStyle w:val="Descripcin"/>
        <w:jc w:val="center"/>
        <w:rPr>
          <w:noProof/>
        </w:rPr>
      </w:pPr>
      <w:bookmarkStart w:id="80" w:name="_Toc73645298"/>
      <w:r>
        <w:t xml:space="preserve">Figura </w:t>
      </w:r>
      <w:r>
        <w:fldChar w:fldCharType="begin"/>
      </w:r>
      <w:r>
        <w:instrText xml:space="preserve"> SEQ Figura \* ARABIC </w:instrText>
      </w:r>
      <w:r>
        <w:fldChar w:fldCharType="separate"/>
      </w:r>
      <w:r w:rsidR="009A2548">
        <w:rPr>
          <w:noProof/>
        </w:rPr>
        <w:t>2</w:t>
      </w:r>
      <w:r>
        <w:fldChar w:fldCharType="end"/>
      </w:r>
      <w:r>
        <w:t>: Simulación ORB SLAM de</w:t>
      </w:r>
      <w:r>
        <w:rPr>
          <w:noProof/>
        </w:rPr>
        <w:t xml:space="preserve"> desde diferentes prespectivas </w:t>
      </w:r>
      <w:r w:rsidR="0033242A">
        <w:rPr>
          <w:noProof/>
        </w:rPr>
        <w:fldChar w:fldCharType="begin" w:fldLock="1"/>
      </w:r>
      <w:r w:rsidR="0033242A">
        <w:rPr>
          <w:noProof/>
        </w:rPr>
        <w:instrText>ADDIN CSL_CITATION {"citationItems":[{"id":"ITEM-1","itemData":{"URL":"https://www.slideshare.net/MindosCheng/orb-slam-proposal-for-ntu-gpu-programming-course-2016","accessed":{"date-parts":[["2021","6","3"]]},"id":"ITEM-1","issued":{"date-parts":[["0"]]},"title":"ORB SLAM Proposal for NTU GPU Programming Course 2016","type":"webpage"},"uris":["http://www.mendeley.com/documents/?uuid=f579710a-17be-3090-a0f7-cabd1c9b2450"]}],"mendeley":{"formattedCitation":"(&lt;i&gt;ORB SLAM Proposal for NTU GPU Programming Course 2016&lt;/i&gt;, n.d.)","plainTextFormattedCitation":"(ORB SLAM Proposal for NTU GPU Programming Course 2016, n.d.)","previouslyFormattedCitation":"(&lt;i&gt;ORB SLAM Proposal for NTU GPU Programming Course 2016&lt;/i&gt;, n.d.)"},"properties":{"noteIndex":0},"schema":"https://github.com/citation-style-language/schema/raw/master/csl-citation.json"}</w:instrText>
      </w:r>
      <w:r w:rsidR="0033242A">
        <w:rPr>
          <w:noProof/>
        </w:rPr>
        <w:fldChar w:fldCharType="separate"/>
      </w:r>
      <w:r w:rsidR="0033242A" w:rsidRPr="0033242A">
        <w:rPr>
          <w:noProof/>
        </w:rPr>
        <w:t>(</w:t>
      </w:r>
      <w:r w:rsidR="0033242A" w:rsidRPr="0033242A">
        <w:rPr>
          <w:i/>
          <w:noProof/>
        </w:rPr>
        <w:t>ORB SLAM Proposal for NTU GPU Programming Course 2016</w:t>
      </w:r>
      <w:r w:rsidR="0033242A" w:rsidRPr="0033242A">
        <w:rPr>
          <w:noProof/>
        </w:rPr>
        <w:t>, n.d.)</w:t>
      </w:r>
      <w:r w:rsidR="0033242A">
        <w:rPr>
          <w:noProof/>
        </w:rPr>
        <w:fldChar w:fldCharType="end"/>
      </w:r>
      <w:r w:rsidR="0033242A">
        <w:rPr>
          <w:noProof/>
        </w:rPr>
        <w:t>.</w:t>
      </w:r>
      <w:bookmarkEnd w:id="80"/>
    </w:p>
    <w:p w14:paraId="1CCF7229" w14:textId="77777777" w:rsidR="0053106E" w:rsidRDefault="0053106E" w:rsidP="003472D0">
      <w:pPr>
        <w:rPr>
          <w:lang w:val="es-ES"/>
        </w:rPr>
      </w:pPr>
    </w:p>
    <w:p w14:paraId="131CC060" w14:textId="3737C903" w:rsidR="0048772B" w:rsidRDefault="0053106E" w:rsidP="0048772B">
      <w:commentRangeStart w:id="81"/>
      <w:r>
        <w:rPr>
          <w:lang w:val="es-ES"/>
        </w:rPr>
        <w:t>La diferencia de movimiento calculado por el</w:t>
      </w:r>
      <w:r w:rsidR="0048772B">
        <w:rPr>
          <w:lang w:val="es-ES"/>
        </w:rPr>
        <w:t xml:space="preserve"> seguimiento </w:t>
      </w:r>
      <w:r w:rsidR="000F6209">
        <w:rPr>
          <w:lang w:val="es-ES"/>
        </w:rPr>
        <w:t xml:space="preserve">de posición </w:t>
      </w:r>
      <w:r w:rsidR="0048772B">
        <w:rPr>
          <w:lang w:val="es-ES"/>
        </w:rPr>
        <w:t>realizado por el</w:t>
      </w:r>
      <w:r>
        <w:rPr>
          <w:lang w:val="es-ES"/>
        </w:rPr>
        <w:t xml:space="preserve"> sensor IMU y los puntos </w:t>
      </w:r>
      <w:r w:rsidR="000F6209">
        <w:rPr>
          <w:lang w:val="es-ES"/>
        </w:rPr>
        <w:t xml:space="preserve">de la imagen </w:t>
      </w:r>
      <w:r>
        <w:rPr>
          <w:lang w:val="es-ES"/>
        </w:rPr>
        <w:t xml:space="preserve">generados </w:t>
      </w:r>
      <w:r w:rsidR="0048772B">
        <w:rPr>
          <w:lang w:val="es-ES"/>
        </w:rPr>
        <w:t xml:space="preserve">por la </w:t>
      </w:r>
      <w:r w:rsidR="000F6209">
        <w:rPr>
          <w:lang w:val="es-ES"/>
        </w:rPr>
        <w:t>cámara</w:t>
      </w:r>
      <w:r w:rsidR="0048772B">
        <w:rPr>
          <w:lang w:val="es-ES"/>
        </w:rPr>
        <w:t xml:space="preserve"> </w:t>
      </w:r>
      <w:r>
        <w:rPr>
          <w:lang w:val="es-ES"/>
        </w:rPr>
        <w:t>en cada fotograma se convierten en un sistema de varias fotos</w:t>
      </w:r>
      <w:r w:rsidR="000F6209">
        <w:rPr>
          <w:lang w:val="es-ES"/>
        </w:rPr>
        <w:t xml:space="preserve">. Estas fotos van a tener puntos comunes como en la Figura 1 que </w:t>
      </w:r>
      <w:r w:rsidR="000F6209">
        <w:rPr>
          <w:lang w:val="es-ES"/>
        </w:rPr>
        <w:lastRenderedPageBreak/>
        <w:t>se pueden juntar para crear una nueva perspectiva sabiendo la posición de captura para poder crear un sistema de tres dimensiones.</w:t>
      </w:r>
      <w:commentRangeEnd w:id="81"/>
      <w:r w:rsidR="002B6CC9">
        <w:rPr>
          <w:rStyle w:val="Refdecomentario"/>
        </w:rPr>
        <w:commentReference w:id="81"/>
      </w:r>
      <w:commentRangeStart w:id="82"/>
      <w:commentRangeEnd w:id="82"/>
      <w:r w:rsidR="0048772B">
        <w:rPr>
          <w:rStyle w:val="Refdecomentario"/>
        </w:rPr>
        <w:commentReference w:id="82"/>
      </w:r>
    </w:p>
    <w:p w14:paraId="3F8155BF" w14:textId="77777777" w:rsidR="0048772B" w:rsidRDefault="0048772B" w:rsidP="003472D0">
      <w:pPr>
        <w:rPr>
          <w:lang w:val="es-ES"/>
        </w:rPr>
      </w:pPr>
    </w:p>
    <w:p w14:paraId="557C25F8" w14:textId="77777777" w:rsidR="0053106E" w:rsidRDefault="0053106E" w:rsidP="0053106E">
      <w:pPr>
        <w:keepNext/>
        <w:jc w:val="center"/>
      </w:pPr>
      <w:r>
        <w:rPr>
          <w:noProof/>
        </w:rPr>
        <w:drawing>
          <wp:inline distT="0" distB="0" distL="0" distR="0" wp14:anchorId="6C58C92B" wp14:editId="672D4549">
            <wp:extent cx="2960024" cy="1704975"/>
            <wp:effectExtent l="0" t="0" r="0" b="0"/>
            <wp:docPr id="9" name="Imagen 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Diagrama&#10;&#10;Descripción generada automáticamente"/>
                    <pic:cNvPicPr/>
                  </pic:nvPicPr>
                  <pic:blipFill rotWithShape="1">
                    <a:blip r:embed="rId18"/>
                    <a:srcRect l="2977" t="18062" r="48787" b="44934"/>
                    <a:stretch/>
                  </pic:blipFill>
                  <pic:spPr bwMode="auto">
                    <a:xfrm>
                      <a:off x="0" y="0"/>
                      <a:ext cx="2985860" cy="1719856"/>
                    </a:xfrm>
                    <a:prstGeom prst="rect">
                      <a:avLst/>
                    </a:prstGeom>
                    <a:ln>
                      <a:noFill/>
                    </a:ln>
                    <a:extLst>
                      <a:ext uri="{53640926-AAD7-44D8-BBD7-CCE9431645EC}">
                        <a14:shadowObscured xmlns:a14="http://schemas.microsoft.com/office/drawing/2010/main"/>
                      </a:ext>
                    </a:extLst>
                  </pic:spPr>
                </pic:pic>
              </a:graphicData>
            </a:graphic>
          </wp:inline>
        </w:drawing>
      </w:r>
    </w:p>
    <w:p w14:paraId="70171B10" w14:textId="61D0775F" w:rsidR="0053106E" w:rsidRDefault="0053106E" w:rsidP="0053106E">
      <w:pPr>
        <w:pStyle w:val="Descripcin"/>
        <w:jc w:val="center"/>
      </w:pPr>
      <w:bookmarkStart w:id="83" w:name="_Toc73645299"/>
      <w:r>
        <w:t xml:space="preserve">Figura </w:t>
      </w:r>
      <w:r>
        <w:fldChar w:fldCharType="begin"/>
      </w:r>
      <w:r>
        <w:instrText xml:space="preserve"> SEQ Figura \* ARABIC </w:instrText>
      </w:r>
      <w:r>
        <w:fldChar w:fldCharType="separate"/>
      </w:r>
      <w:r w:rsidR="009A2548">
        <w:rPr>
          <w:noProof/>
        </w:rPr>
        <w:t>3</w:t>
      </w:r>
      <w:r>
        <w:fldChar w:fldCharType="end"/>
      </w:r>
      <w:r>
        <w:t xml:space="preserve">: Sistema 3D creado por ORB-SLAM </w:t>
      </w:r>
      <w:r w:rsidR="0033242A">
        <w:rPr>
          <w:noProof/>
        </w:rPr>
        <w:fldChar w:fldCharType="begin" w:fldLock="1"/>
      </w:r>
      <w:r w:rsidR="0033242A">
        <w:rPr>
          <w:noProof/>
        </w:rPr>
        <w:instrText>ADDIN CSL_CITATION {"citationItems":[{"id":"ITEM-1","itemData":{"URL":"https://www.slideshare.net/MindosCheng/orb-slam-proposal-for-ntu-gpu-programming-course-2016","accessed":{"date-parts":[["2021","6","3"]]},"id":"ITEM-1","issued":{"date-parts":[["0"]]},"title":"ORB SLAM Proposal for NTU GPU Programming Course 2016","type":"webpage"},"uris":["http://www.mendeley.com/documents/?uuid=f579710a-17be-3090-a0f7-cabd1c9b2450"]}],"mendeley":{"formattedCitation":"(&lt;i&gt;ORB SLAM Proposal for NTU GPU Programming Course 2016&lt;/i&gt;, n.d.)","plainTextFormattedCitation":"(ORB SLAM Proposal for NTU GPU Programming Course 2016, n.d.)","previouslyFormattedCitation":"(&lt;i&gt;ORB SLAM Proposal for NTU GPU Programming Course 2016&lt;/i&gt;, n.d.)"},"properties":{"noteIndex":0},"schema":"https://github.com/citation-style-language/schema/raw/master/csl-citation.json"}</w:instrText>
      </w:r>
      <w:r w:rsidR="0033242A">
        <w:rPr>
          <w:noProof/>
        </w:rPr>
        <w:fldChar w:fldCharType="separate"/>
      </w:r>
      <w:r w:rsidR="0033242A" w:rsidRPr="0033242A">
        <w:rPr>
          <w:noProof/>
        </w:rPr>
        <w:t>(</w:t>
      </w:r>
      <w:r w:rsidR="0033242A" w:rsidRPr="0033242A">
        <w:rPr>
          <w:i/>
          <w:noProof/>
        </w:rPr>
        <w:t>ORB SLAM Proposal for NTU GPU Programming Course 2016</w:t>
      </w:r>
      <w:r w:rsidR="0033242A" w:rsidRPr="0033242A">
        <w:rPr>
          <w:noProof/>
        </w:rPr>
        <w:t>, n.d.)</w:t>
      </w:r>
      <w:r w:rsidR="0033242A">
        <w:rPr>
          <w:noProof/>
        </w:rPr>
        <w:fldChar w:fldCharType="end"/>
      </w:r>
      <w:r w:rsidR="0033242A">
        <w:rPr>
          <w:noProof/>
        </w:rPr>
        <w:t>.</w:t>
      </w:r>
      <w:bookmarkEnd w:id="83"/>
    </w:p>
    <w:p w14:paraId="197512C5" w14:textId="77777777" w:rsidR="0053106E" w:rsidRPr="0053106E" w:rsidRDefault="0053106E" w:rsidP="0053106E">
      <w:pPr>
        <w:rPr>
          <w:lang w:val="es-ES"/>
        </w:rPr>
      </w:pPr>
    </w:p>
    <w:p w14:paraId="57D43E97" w14:textId="3B507575" w:rsidR="00F8656B" w:rsidRDefault="00F8656B" w:rsidP="00F8656B">
      <w:pPr>
        <w:pStyle w:val="Ttulo3"/>
      </w:pPr>
      <w:bookmarkStart w:id="84" w:name="_Toc73645262"/>
      <w:r>
        <w:t xml:space="preserve">2.1.2. </w:t>
      </w:r>
      <w:r w:rsidR="003D44B0">
        <w:t>Cámara estéreo doble</w:t>
      </w:r>
      <w:bookmarkEnd w:id="84"/>
    </w:p>
    <w:p w14:paraId="7598D119" w14:textId="38A01B3D" w:rsidR="00D15F5C" w:rsidRDefault="0053106E" w:rsidP="003D44B0">
      <w:r>
        <w:t xml:space="preserve">El sistema monocular </w:t>
      </w:r>
      <w:r w:rsidR="00D15F5C">
        <w:t xml:space="preserve">puede funcionar bien para ciertas funcionalidades, pero para asegurarse de que las mediciones se hacen de una manera </w:t>
      </w:r>
      <w:r w:rsidR="008A32B6">
        <w:t>más</w:t>
      </w:r>
      <w:r w:rsidR="00D15F5C">
        <w:t xml:space="preserve"> exacta, siempre es mejor contar con dos cámaras. </w:t>
      </w:r>
    </w:p>
    <w:p w14:paraId="425D82B2" w14:textId="77777777" w:rsidR="00DA3AC3" w:rsidRDefault="00DA3AC3" w:rsidP="00DA3AC3">
      <w:pPr>
        <w:keepNext/>
        <w:jc w:val="center"/>
      </w:pPr>
      <w:r>
        <w:rPr>
          <w:noProof/>
        </w:rPr>
        <w:drawing>
          <wp:inline distT="0" distB="0" distL="0" distR="0" wp14:anchorId="386C2888" wp14:editId="5675AF98">
            <wp:extent cx="2409825" cy="1284354"/>
            <wp:effectExtent l="0" t="0" r="0" b="0"/>
            <wp:docPr id="10" name="Imagen 10"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Diagrama&#10;&#10;Descripción generada automáticamente"/>
                    <pic:cNvPicPr/>
                  </pic:nvPicPr>
                  <pic:blipFill>
                    <a:blip r:embed="rId19"/>
                    <a:stretch>
                      <a:fillRect/>
                    </a:stretch>
                  </pic:blipFill>
                  <pic:spPr>
                    <a:xfrm>
                      <a:off x="0" y="0"/>
                      <a:ext cx="2435264" cy="1297912"/>
                    </a:xfrm>
                    <a:prstGeom prst="rect">
                      <a:avLst/>
                    </a:prstGeom>
                  </pic:spPr>
                </pic:pic>
              </a:graphicData>
            </a:graphic>
          </wp:inline>
        </w:drawing>
      </w:r>
    </w:p>
    <w:p w14:paraId="7FF8FF0F" w14:textId="1B8B0FB9" w:rsidR="00D15F5C" w:rsidRDefault="00DA3AC3" w:rsidP="00DA3AC3">
      <w:pPr>
        <w:pStyle w:val="Descripcin"/>
        <w:jc w:val="center"/>
        <w:rPr>
          <w:noProof/>
        </w:rPr>
      </w:pPr>
      <w:bookmarkStart w:id="85" w:name="_Toc73645300"/>
      <w:r>
        <w:t xml:space="preserve">Figura </w:t>
      </w:r>
      <w:r>
        <w:fldChar w:fldCharType="begin"/>
      </w:r>
      <w:r>
        <w:instrText xml:space="preserve"> SEQ Figura \* ARABIC </w:instrText>
      </w:r>
      <w:r>
        <w:fldChar w:fldCharType="separate"/>
      </w:r>
      <w:r w:rsidR="009A2548">
        <w:rPr>
          <w:noProof/>
        </w:rPr>
        <w:t>4</w:t>
      </w:r>
      <w:r>
        <w:fldChar w:fldCharType="end"/>
      </w:r>
      <w:r>
        <w:t>: Principios de ajuste para cámaras estéreo</w:t>
      </w:r>
      <w:r>
        <w:rPr>
          <w:noProof/>
        </w:rPr>
        <w:t xml:space="preserve"> </w:t>
      </w:r>
      <w:r w:rsidR="0033242A">
        <w:rPr>
          <w:noProof/>
        </w:rPr>
        <w:fldChar w:fldCharType="begin" w:fldLock="1"/>
      </w:r>
      <w:r w:rsidR="0033242A">
        <w:rPr>
          <w:noProof/>
        </w:rPr>
        <w:instrText>ADDIN CSL_CITATION {"citationItems":[{"id":"ITEM-1","itemData":{"URL":"https://www.researchgate.net/figure/Principle-drawing-of-a-stereo-camera-setup-Objects-1-2-in-various-depth-ranges-are_fig5_303307354","accessed":{"date-parts":[["2021","6","3"]]},"id":"ITEM-1","issued":{"date-parts":[["0"]]},"title":"Principle drawing of a stereo camera setup. Objects (1,2) in various... | Download Scientific Diagram","type":"webpage"},"uris":["http://www.mendeley.com/documents/?uuid=c692fc64-f2c2-34c9-8526-03e1ee58a84a"]}],"mendeley":{"formattedCitation":"(&lt;i&gt;Principle Drawing of a Stereo Camera Setup. Objects (1,2) in Various... | Download Scientific Diagram&lt;/i&gt;, n.d.)","plainTextFormattedCitation":"(Principle Drawing of a Stereo Camera Setup. Objects (1,2) in Various... | Download Scientific Diagram, n.d.)","previouslyFormattedCitation":"(&lt;i&gt;Principle Drawing of a Stereo Camera Setup. Objects (1,2) in Various... | Download Scientific Diagram&lt;/i&gt;, n.d.)"},"properties":{"noteIndex":0},"schema":"https://github.com/citation-style-language/schema/raw/master/csl-citation.json"}</w:instrText>
      </w:r>
      <w:r w:rsidR="0033242A">
        <w:rPr>
          <w:noProof/>
        </w:rPr>
        <w:fldChar w:fldCharType="separate"/>
      </w:r>
      <w:r w:rsidR="0033242A" w:rsidRPr="0033242A">
        <w:rPr>
          <w:noProof/>
        </w:rPr>
        <w:t>(</w:t>
      </w:r>
      <w:r w:rsidR="0033242A" w:rsidRPr="0033242A">
        <w:rPr>
          <w:i/>
          <w:noProof/>
        </w:rPr>
        <w:t>Principle Drawing of a Stereo Camera Setup. Objects (1,2) in Various... | Download Scientific Diagram</w:t>
      </w:r>
      <w:r w:rsidR="0033242A" w:rsidRPr="0033242A">
        <w:rPr>
          <w:noProof/>
        </w:rPr>
        <w:t>, n.d.)</w:t>
      </w:r>
      <w:r w:rsidR="0033242A">
        <w:rPr>
          <w:noProof/>
        </w:rPr>
        <w:fldChar w:fldCharType="end"/>
      </w:r>
      <w:r w:rsidR="0033242A">
        <w:rPr>
          <w:noProof/>
        </w:rPr>
        <w:t>.</w:t>
      </w:r>
      <w:bookmarkEnd w:id="85"/>
    </w:p>
    <w:p w14:paraId="7613FE2A" w14:textId="77777777" w:rsidR="00DA3AC3" w:rsidRPr="00DA3AC3" w:rsidRDefault="00DA3AC3" w:rsidP="00DA3AC3">
      <w:pPr>
        <w:rPr>
          <w:lang w:val="es-ES"/>
        </w:rPr>
      </w:pPr>
    </w:p>
    <w:p w14:paraId="18B6D81B" w14:textId="1D96BFEB" w:rsidR="003D44B0" w:rsidRDefault="00D15F5C" w:rsidP="003D44B0">
      <w:r>
        <w:t>El sistema de funcionalidad es similar a la de</w:t>
      </w:r>
      <w:r w:rsidR="00DA3AC3">
        <w:t xml:space="preserve"> cámara monocular, la diferencia es que estas cámaras, cada una de ellas, tienen diferentes ángulos de visión tal y como se puede ver en la Figura 4</w:t>
      </w:r>
      <w:r w:rsidR="00790217">
        <w:t>.</w:t>
      </w:r>
      <w:r w:rsidR="00354049">
        <w:t xml:space="preserve"> Se ve claramente que la perspectiva de la profundidad se plasma en las dos imágenes que ayudan a realizar las medidas necesarias para obtener la visión estéreo</w:t>
      </w:r>
      <w:r w:rsidR="001E4514">
        <w:t xml:space="preserve"> </w:t>
      </w:r>
      <w:r w:rsidR="001E4514">
        <w:fldChar w:fldCharType="begin" w:fldLock="1"/>
      </w:r>
      <w:r w:rsidR="00B25590">
        <w:instrText>ADDIN CSL_CITATION {"citationItems":[{"id":"ITEM-1","itemData":{"DOI":"10.1016/j.array.2020.100016","ISSN":"25900056","abstract":"The focus of this paper is inter-vehicles distance measurement which is a very important and challenging task in image processing domain. Where it is used in several systems such as Driving Safety Support Systems (DSSS), autonomous driving and traffic mobility. In the current paper, we propose an inter-vehicle distance measurement system for self-driving based on image processing. The proposed system uses two cameras mounted as one stereo camera, in the hosting vehicle behind the rear-view mirror. The detection of vehicles is performed first in a single camera using a recent powerful work from the literature. Then, the same vehicle is detected in the image captured by the second camera using template matching technique. Thus, the inter-vehicle distance is calculated using a simple method based on the position of the vehicle in both cameras, geometric derivations and additional technical data such as distance between the cameras and some other specific angles (e.g. the cameras view field angle). The results of the extensive experiments showed the high accuracy of the proposed method compared to the previous works from literature and it allows to measure efficiently the distances between the vehicles and the hosting vehicle. In addition, this method could be used in several systems of various domains in real time regardless of the object types. The experiments results were done on a Hardware Processor System (HPS) located in a VEEK-MT2S provided by TERASIC.","author":[{"dropping-particle":"","family":"Zaarane","given":"Abdelmoghit","non-dropping-particle":"","parse-names":false,"suffix":""},{"dropping-particle":"","family":"Slimani","given":"Ibtissam","non-dropping-particle":"","parse-names":false,"suffix":""},{"dropping-particle":"","family":"Okaishi","given":"Wahban","non-dropping-particle":"Al","parse-names":false,"suffix":""},{"dropping-particle":"","family":"Atouf","given":"Issam","non-dropping-particle":"","parse-names":false,"suffix":""},{"dropping-particle":"","family":"Hamdoun","given":"Abdellatif","non-dropping-particle":"","parse-names":false,"suffix":""}],"container-title":"Array","id":"ITEM-1","issued":{"date-parts":[["2020","3","1"]]},"page":"100016","publisher":"Elsevier BV","title":"Distance measurement system for autonomous vehicles using stereo camera","type":"article-journal","volume":"5"},"uris":["http://www.mendeley.com/documents/?uuid=baa7a8b1-9c00-37c0-ba3a-5c7eeb04fe20"]}],"mendeley":{"formattedCitation":"(Zaarane et al., 2020)","plainTextFormattedCitation":"(Zaarane et al., 2020)","previouslyFormattedCitation":"(Zaarane et al., 2020)"},"properties":{"noteIndex":0},"schema":"https://github.com/citation-style-language/schema/raw/master/csl-citation.json"}</w:instrText>
      </w:r>
      <w:r w:rsidR="001E4514">
        <w:fldChar w:fldCharType="separate"/>
      </w:r>
      <w:r w:rsidR="001E4514" w:rsidRPr="001E4514">
        <w:rPr>
          <w:noProof/>
        </w:rPr>
        <w:t>(Zaarane et al., 2020)</w:t>
      </w:r>
      <w:r w:rsidR="001E4514">
        <w:fldChar w:fldCharType="end"/>
      </w:r>
      <w:r w:rsidR="00354049">
        <w:t>.</w:t>
      </w:r>
      <w:r w:rsidR="001E4514">
        <w:t xml:space="preserve"> En este caso se puede ver que con las cámaras estéreo es posible medir las distancias para detectar obstáculos.</w:t>
      </w:r>
    </w:p>
    <w:p w14:paraId="3385D3C8" w14:textId="77777777" w:rsidR="00974247" w:rsidRDefault="00974247" w:rsidP="00974247">
      <w:pPr>
        <w:keepNext/>
        <w:jc w:val="center"/>
      </w:pPr>
      <w:r>
        <w:rPr>
          <w:noProof/>
        </w:rPr>
        <w:lastRenderedPageBreak/>
        <w:drawing>
          <wp:inline distT="0" distB="0" distL="0" distR="0" wp14:anchorId="4BA09F54" wp14:editId="715A169D">
            <wp:extent cx="5350452" cy="2392070"/>
            <wp:effectExtent l="0" t="0" r="3175" b="8255"/>
            <wp:docPr id="16" name="Imagen 16"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Diagrama&#10;&#10;Descripción generada automáticamente"/>
                    <pic:cNvPicPr/>
                  </pic:nvPicPr>
                  <pic:blipFill>
                    <a:blip r:embed="rId20"/>
                    <a:stretch>
                      <a:fillRect/>
                    </a:stretch>
                  </pic:blipFill>
                  <pic:spPr>
                    <a:xfrm>
                      <a:off x="0" y="0"/>
                      <a:ext cx="5416502" cy="2421600"/>
                    </a:xfrm>
                    <a:prstGeom prst="rect">
                      <a:avLst/>
                    </a:prstGeom>
                  </pic:spPr>
                </pic:pic>
              </a:graphicData>
            </a:graphic>
          </wp:inline>
        </w:drawing>
      </w:r>
    </w:p>
    <w:p w14:paraId="12581B86" w14:textId="7DC5D7C9" w:rsidR="00974247" w:rsidRDefault="00974247" w:rsidP="00974247">
      <w:pPr>
        <w:pStyle w:val="Descripcin"/>
        <w:jc w:val="center"/>
        <w:rPr>
          <w:noProof/>
        </w:rPr>
      </w:pPr>
      <w:bookmarkStart w:id="86" w:name="_Toc73645301"/>
      <w:r w:rsidRPr="00AA3FD6">
        <w:rPr>
          <w:lang w:val="en-GB"/>
        </w:rPr>
        <w:t xml:space="preserve">Figura </w:t>
      </w:r>
      <w:r>
        <w:fldChar w:fldCharType="begin"/>
      </w:r>
      <w:r w:rsidRPr="00AA3FD6">
        <w:rPr>
          <w:lang w:val="en-GB"/>
        </w:rPr>
        <w:instrText xml:space="preserve"> SEQ Figura \* ARABIC </w:instrText>
      </w:r>
      <w:r>
        <w:fldChar w:fldCharType="separate"/>
      </w:r>
      <w:r w:rsidR="009A2548" w:rsidRPr="00AA3FD6">
        <w:rPr>
          <w:noProof/>
          <w:lang w:val="en-GB"/>
        </w:rPr>
        <w:t>5</w:t>
      </w:r>
      <w:r>
        <w:fldChar w:fldCharType="end"/>
      </w:r>
      <w:r w:rsidRPr="00AA3FD6">
        <w:rPr>
          <w:lang w:val="en-GB"/>
        </w:rPr>
        <w:t>: Generando un mapa de cámaras estéreo</w:t>
      </w:r>
      <w:r w:rsidR="0033242A">
        <w:fldChar w:fldCharType="begin" w:fldLock="1"/>
      </w:r>
      <w:r w:rsidR="0033242A" w:rsidRPr="00AA3FD6">
        <w:rPr>
          <w:lang w:val="en-GB"/>
        </w:rPr>
        <w:instrText>ADDIN CSL_CITATION {"citationItems":[{"id":"ITEM-1","itemData":{"URL":"https://www.researchgate.net/figure/Stereo-visual-SLAM-system-overview-First-we-undistort-and-rectify-the-stereo-images_fig1_257523126","accessed":{"date-parts":[["2021","6","3"]]},"id":"ITEM-1","issued":{"date-parts":[["0"]]},"title":"Stereo visual SLAM system overview: First, we undistort and rectify the... | Download Scientific Diagram","type":"webpage"},"uris":["http://www.mendeley.com/documents/?uuid=3b5d3207-6859-33bb-9f3b-464ea738e218"]}],"mendeley":{"formattedCitation":"(&lt;i&gt;Stereo Visual SLAM System Overview: First, We Undistort and Rectify the... | Download Scientific Diagram&lt;/i&gt;, n.d.)","plainTextFormattedCitation":"(Stereo Visual SLAM System Overview: First, We Undistort and Rectify the... | Download Scientific Diagram, n.d.)","previouslyFormattedCitation":"(&lt;i&gt;Stereo Visual SLAM System Overview: First, We Undistort and Rectify the... | Download Scientific Diagram&lt;/i&gt;, n.d.)"},"properties":{"noteIndex":0},"schema":"https://github.com/citation-style-language/schema/raw/master/csl-citation.json"}</w:instrText>
      </w:r>
      <w:r w:rsidR="0033242A">
        <w:fldChar w:fldCharType="separate"/>
      </w:r>
      <w:r w:rsidR="0033242A" w:rsidRPr="00AA3FD6">
        <w:rPr>
          <w:noProof/>
          <w:lang w:val="en-GB"/>
        </w:rPr>
        <w:t>(</w:t>
      </w:r>
      <w:r w:rsidR="0033242A" w:rsidRPr="00AA3FD6">
        <w:rPr>
          <w:i/>
          <w:noProof/>
          <w:lang w:val="en-GB"/>
        </w:rPr>
        <w:t>Stereo Visual SLAM System Overview: First, We Undistort and Rectify the... | Download Scientific Diagram</w:t>
      </w:r>
      <w:r w:rsidR="0033242A" w:rsidRPr="00AA3FD6">
        <w:rPr>
          <w:noProof/>
          <w:lang w:val="en-GB"/>
        </w:rPr>
        <w:t>, n.d.)</w:t>
      </w:r>
      <w:r w:rsidR="0033242A">
        <w:fldChar w:fldCharType="end"/>
      </w:r>
      <w:r w:rsidR="0033242A">
        <w:rPr>
          <w:noProof/>
        </w:rPr>
        <w:t>.</w:t>
      </w:r>
      <w:bookmarkEnd w:id="86"/>
    </w:p>
    <w:p w14:paraId="600C42A2" w14:textId="77777777" w:rsidR="00974247" w:rsidRDefault="00974247" w:rsidP="003D44B0"/>
    <w:p w14:paraId="5FE1C65E" w14:textId="3C5CA29C" w:rsidR="001E4514" w:rsidRDefault="001E4514" w:rsidP="003D44B0">
      <w:r>
        <w:t xml:space="preserve">Estos sistemas también se utilizan para generar mapas de entornos ya que tienen referencias </w:t>
      </w:r>
      <w:r w:rsidR="008A32B6">
        <w:t>más</w:t>
      </w:r>
      <w:r>
        <w:t xml:space="preserve"> precisas de las que se obtienen con cámara monocula</w:t>
      </w:r>
      <w:r w:rsidR="00B25590">
        <w:t xml:space="preserve">r </w:t>
      </w:r>
      <w:r w:rsidR="00B25590">
        <w:fldChar w:fldCharType="begin" w:fldLock="1"/>
      </w:r>
      <w:r w:rsidR="00177FEE">
        <w:instrText>ADDIN CSL_CITATION {"citationItems":[{"id":"ITEM-1","itemData":{"DOI":"10.1016/j.robot.2018.08.002","abstract":"Robust and fast motion estimation and mapping is a key prerequisite for autonomous operation of mobile robots. The goal of performing this task solely on a stereo pair of video cameras is highly demanding and bears conflicting objectives: on one hand, the motion has to be tracked fast and reliably, on the other hand, high-level functions like navigation and obstacle avoidance depend crucially on a complete and accurate environment representation. In this work, we propose a two-layer approach for visual odometry and SLAM with stereo cameras that runs in real-time and combines feature-based matching with semi-dense direct image alignment. Our method initializes semi-dense depth estimation, which is computationally expensive, from motion that is tracked by a fast but robust keypoint-based method. Experiments on public benchmark and proprietary datasets show that our approach is faster than state-of-the-art methods without losing accuracy and yields comparable map building capabilities. Moreover, our approach is shown to handle large inter-frame motion and illumination changes much more robustly than its direct counterparts.","author":[{"dropping-particle":"","family":"Krombach","given":"Nicola","non-dropping-particle":"","parse-names":false,"suffix":""},{"dropping-particle":"","family":"Droeschel","given":"David","non-dropping-particle":"","parse-names":false,"suffix":""},{"dropping-particle":"","family":"Houben","given":"Sebastian","non-dropping-particle":"","parse-names":false,"suffix":""},{"dropping-particle":"","family":"Behnke","given":"Sven","non-dropping-particle":"","parse-names":false,"suffix":""}],"container-title":"Robotics and Autonomous Systems","id":"ITEM-1","issued":{"date-parts":[["2018","10","17"]]},"page":"38-58","publisher":"Elsevier B.V.","title":"Feature-based visual odometry prior for real-time semi-dense stereo SLAM","type":"article-journal","volume":"109"},"uris":["http://www.mendeley.com/documents/?uuid=b8f2e23d-27ad-33a3-a30e-7f1f382a0ab4"]}],"mendeley":{"formattedCitation":"(Krombach et al., 2018)","plainTextFormattedCitation":"(Krombach et al., 2018)","previouslyFormattedCitation":"(Krombach et al., 2018)"},"properties":{"noteIndex":0},"schema":"https://github.com/citation-style-language/schema/raw/master/csl-citation.json"}</w:instrText>
      </w:r>
      <w:r w:rsidR="00B25590">
        <w:fldChar w:fldCharType="separate"/>
      </w:r>
      <w:r w:rsidR="00B25590" w:rsidRPr="00B25590">
        <w:rPr>
          <w:noProof/>
        </w:rPr>
        <w:t>(Krombach et al., 2018)</w:t>
      </w:r>
      <w:r w:rsidR="00B25590">
        <w:fldChar w:fldCharType="end"/>
      </w:r>
      <w:r>
        <w:t xml:space="preserve">. </w:t>
      </w:r>
      <w:r w:rsidR="00B25590">
        <w:t xml:space="preserve">Se extraen las características del </w:t>
      </w:r>
      <w:r w:rsidR="008A32B6">
        <w:t>entorno</w:t>
      </w:r>
      <w:r w:rsidR="00B25590">
        <w:t xml:space="preserve"> y las distancias para que en cada fotograma que se detecte el movimiento se autogeneren los punto y distancias generando mapas de tres dimensiones.</w:t>
      </w:r>
    </w:p>
    <w:p w14:paraId="4F4B30C1" w14:textId="77777777" w:rsidR="00974247" w:rsidRDefault="00974247" w:rsidP="00974247">
      <w:pPr>
        <w:keepNext/>
        <w:jc w:val="center"/>
      </w:pPr>
      <w:r>
        <w:rPr>
          <w:noProof/>
        </w:rPr>
        <w:drawing>
          <wp:inline distT="0" distB="0" distL="0" distR="0" wp14:anchorId="7E78C2A7" wp14:editId="35B74040">
            <wp:extent cx="2198514" cy="694944"/>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pic:cNvPicPr/>
                  </pic:nvPicPr>
                  <pic:blipFill>
                    <a:blip r:embed="rId21"/>
                    <a:stretch>
                      <a:fillRect/>
                    </a:stretch>
                  </pic:blipFill>
                  <pic:spPr>
                    <a:xfrm>
                      <a:off x="0" y="0"/>
                      <a:ext cx="2270290" cy="717632"/>
                    </a:xfrm>
                    <a:prstGeom prst="rect">
                      <a:avLst/>
                    </a:prstGeom>
                  </pic:spPr>
                </pic:pic>
              </a:graphicData>
            </a:graphic>
          </wp:inline>
        </w:drawing>
      </w:r>
    </w:p>
    <w:p w14:paraId="16A8E615" w14:textId="2DDB1604" w:rsidR="00974247" w:rsidRDefault="00974247" w:rsidP="00974247">
      <w:pPr>
        <w:pStyle w:val="Descripcin"/>
        <w:jc w:val="center"/>
      </w:pPr>
      <w:bookmarkStart w:id="87" w:name="_Toc73645302"/>
      <w:r>
        <w:t xml:space="preserve">Figura </w:t>
      </w:r>
      <w:r>
        <w:fldChar w:fldCharType="begin"/>
      </w:r>
      <w:r>
        <w:instrText xml:space="preserve"> SEQ Figura \* ARABIC </w:instrText>
      </w:r>
      <w:r>
        <w:fldChar w:fldCharType="separate"/>
      </w:r>
      <w:r w:rsidR="009A2548">
        <w:rPr>
          <w:noProof/>
        </w:rPr>
        <w:t>6</w:t>
      </w:r>
      <w:r>
        <w:fldChar w:fldCharType="end"/>
      </w:r>
      <w:r>
        <w:t xml:space="preserve">: Tipo </w:t>
      </w:r>
      <w:r w:rsidR="00007AA8">
        <w:t>cámara</w:t>
      </w:r>
      <w:r>
        <w:t xml:space="preserve"> estéreo ZED </w:t>
      </w:r>
      <w:r w:rsidR="0033242A">
        <w:fldChar w:fldCharType="begin" w:fldLock="1"/>
      </w:r>
      <w:r w:rsidR="0033242A">
        <w:instrText>ADDIN CSL_CITATION {"citationItems":[{"id":"ITEM-1","itemData":{"URL":"https://www.stereolabs.com/zed-2/","accessed":{"date-parts":[["2021","6","3"]]},"id":"ITEM-1","issued":{"date-parts":[["0"]]},"title":"ZED 2 - AI Stereo Camera | Stereolabs","type":"webpage"},"uris":["http://www.mendeley.com/documents/?uuid=b8e97002-8cf5-3a1e-b755-4c9b10d614dd"]}],"mendeley":{"formattedCitation":"(&lt;i&gt;ZED 2 - AI Stereo Camera | Stereolabs&lt;/i&gt;, n.d.)","plainTextFormattedCitation":"(ZED 2 - AI Stereo Camera | Stereolabs, n.d.)","previouslyFormattedCitation":"(&lt;i&gt;ZED 2 - AI Stereo Camera | Stereolabs&lt;/i&gt;, n.d.)"},"properties":{"noteIndex":0},"schema":"https://github.com/citation-style-language/schema/raw/master/csl-citation.json"}</w:instrText>
      </w:r>
      <w:r w:rsidR="0033242A">
        <w:fldChar w:fldCharType="separate"/>
      </w:r>
      <w:r w:rsidR="0033242A" w:rsidRPr="0033242A">
        <w:rPr>
          <w:noProof/>
        </w:rPr>
        <w:t>(</w:t>
      </w:r>
      <w:r w:rsidR="0033242A" w:rsidRPr="0033242A">
        <w:rPr>
          <w:i/>
          <w:noProof/>
        </w:rPr>
        <w:t>ZED 2 - AI Stereo Camera | Stereolabs</w:t>
      </w:r>
      <w:r w:rsidR="0033242A" w:rsidRPr="0033242A">
        <w:rPr>
          <w:noProof/>
        </w:rPr>
        <w:t>, n.d.)</w:t>
      </w:r>
      <w:r w:rsidR="0033242A">
        <w:fldChar w:fldCharType="end"/>
      </w:r>
      <w:r w:rsidR="0033242A">
        <w:t>.</w:t>
      </w:r>
      <w:bookmarkEnd w:id="87"/>
    </w:p>
    <w:p w14:paraId="6B3E0867" w14:textId="77777777" w:rsidR="00974247" w:rsidRDefault="00974247" w:rsidP="003D44B0"/>
    <w:p w14:paraId="7D84DB35" w14:textId="01A97780" w:rsidR="00974247" w:rsidRDefault="00FF3330" w:rsidP="003D44B0">
      <w:r>
        <w:t>E</w:t>
      </w:r>
      <w:r w:rsidR="00974247">
        <w:t>n la Figura 6</w:t>
      </w:r>
      <w:r>
        <w:t xml:space="preserve"> se puede visualizar</w:t>
      </w:r>
      <w:r w:rsidR="00974247">
        <w:t xml:space="preserve"> el tipo de cámara que se </w:t>
      </w:r>
      <w:r>
        <w:t xml:space="preserve">puede </w:t>
      </w:r>
      <w:r w:rsidR="00974247">
        <w:t>utiliza</w:t>
      </w:r>
      <w:r>
        <w:t>r</w:t>
      </w:r>
      <w:r w:rsidR="00974247">
        <w:t xml:space="preserve"> como sistema de captura estéreo. Puede ser que haya dos cámaras instaladas independientemente o que las cámaras estén dentro de un encapsulado como la que vemos en la imagen.</w:t>
      </w:r>
    </w:p>
    <w:p w14:paraId="76EEC2DF" w14:textId="77777777" w:rsidR="00A165F8" w:rsidRDefault="00A165F8" w:rsidP="003D44B0"/>
    <w:p w14:paraId="4D825FD8" w14:textId="180ABF09" w:rsidR="003D44B0" w:rsidRDefault="003D44B0" w:rsidP="003D44B0">
      <w:pPr>
        <w:pStyle w:val="Ttulo3"/>
      </w:pPr>
      <w:bookmarkStart w:id="88" w:name="_Toc73645263"/>
      <w:r>
        <w:t>2.1.3. Cámaras estereoscópicas</w:t>
      </w:r>
      <w:bookmarkEnd w:id="88"/>
    </w:p>
    <w:p w14:paraId="6F4F7596" w14:textId="7F4D3AF2" w:rsidR="00790217" w:rsidRDefault="005B6CB3" w:rsidP="00790217">
      <w:pPr>
        <w:rPr>
          <w:rFonts w:cs="Arial"/>
        </w:rPr>
      </w:pPr>
      <w:r>
        <w:t xml:space="preserve">Las cámaras estéreo no son las únicas que pueden ser </w:t>
      </w:r>
      <w:r w:rsidR="008A32B6">
        <w:t>más</w:t>
      </w:r>
      <w:r>
        <w:t xml:space="preserve"> exactas. Las cámaras estereoscópicas son otro tipo de cámaras que pueden medir las distancias. Como ejemp</w:t>
      </w:r>
      <w:r w:rsidR="00440116">
        <w:t>l</w:t>
      </w:r>
      <w:r>
        <w:t xml:space="preserve">o </w:t>
      </w:r>
      <w:r w:rsidR="00440116">
        <w:rPr>
          <w:rFonts w:cs="Arial"/>
        </w:rPr>
        <w:t xml:space="preserve">la </w:t>
      </w:r>
      <w:r w:rsidR="00440116">
        <w:rPr>
          <w:rFonts w:cs="Arial"/>
        </w:rPr>
        <w:lastRenderedPageBreak/>
        <w:t xml:space="preserve">cámara Intel RealSense D435i que tiene un </w:t>
      </w:r>
      <w:r w:rsidR="0011371D">
        <w:rPr>
          <w:rFonts w:cs="Arial"/>
        </w:rPr>
        <w:t>sensor infrarrojo</w:t>
      </w:r>
      <w:r w:rsidR="00440116">
        <w:rPr>
          <w:rFonts w:cs="Arial"/>
        </w:rPr>
        <w:t xml:space="preserve"> para la detección de profundidad con dos receptores diferentes, con similar función a la cámara estéreo, y la cámara RGB.</w:t>
      </w:r>
    </w:p>
    <w:p w14:paraId="3E3BF0E8" w14:textId="77777777" w:rsidR="00440116" w:rsidRDefault="00440116" w:rsidP="00440116">
      <w:pPr>
        <w:jc w:val="center"/>
        <w:rPr>
          <w:noProof/>
        </w:rPr>
      </w:pPr>
    </w:p>
    <w:p w14:paraId="0261CA96" w14:textId="77777777" w:rsidR="00440116" w:rsidRDefault="00440116" w:rsidP="00440116">
      <w:pPr>
        <w:keepNext/>
        <w:jc w:val="center"/>
      </w:pPr>
      <w:r>
        <w:rPr>
          <w:noProof/>
        </w:rPr>
        <w:drawing>
          <wp:inline distT="0" distB="0" distL="0" distR="0" wp14:anchorId="16671A1C" wp14:editId="73FD65AD">
            <wp:extent cx="1985065" cy="619125"/>
            <wp:effectExtent l="0" t="0" r="0" b="0"/>
            <wp:docPr id="19" name="Imagen 19"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Imagen que contiene Interfaz de usuario gráfica&#10;&#10;Descripción generada automáticamente"/>
                    <pic:cNvPicPr/>
                  </pic:nvPicPr>
                  <pic:blipFill rotWithShape="1">
                    <a:blip r:embed="rId22"/>
                    <a:srcRect l="10089" t="35888" r="5071" b="37651"/>
                    <a:stretch/>
                  </pic:blipFill>
                  <pic:spPr bwMode="auto">
                    <a:xfrm>
                      <a:off x="0" y="0"/>
                      <a:ext cx="2022191" cy="630704"/>
                    </a:xfrm>
                    <a:prstGeom prst="rect">
                      <a:avLst/>
                    </a:prstGeom>
                    <a:ln>
                      <a:noFill/>
                    </a:ln>
                    <a:extLst>
                      <a:ext uri="{53640926-AAD7-44D8-BBD7-CCE9431645EC}">
                        <a14:shadowObscured xmlns:a14="http://schemas.microsoft.com/office/drawing/2010/main"/>
                      </a:ext>
                    </a:extLst>
                  </pic:spPr>
                </pic:pic>
              </a:graphicData>
            </a:graphic>
          </wp:inline>
        </w:drawing>
      </w:r>
    </w:p>
    <w:p w14:paraId="4C4376DE" w14:textId="3F6AD228" w:rsidR="00440116" w:rsidRDefault="00440116" w:rsidP="00440116">
      <w:pPr>
        <w:pStyle w:val="Descripcin"/>
        <w:jc w:val="center"/>
      </w:pPr>
      <w:bookmarkStart w:id="89" w:name="_Toc73645303"/>
      <w:r>
        <w:t xml:space="preserve">Figura </w:t>
      </w:r>
      <w:r>
        <w:fldChar w:fldCharType="begin"/>
      </w:r>
      <w:r>
        <w:instrText xml:space="preserve"> SEQ Figura \* ARABIC </w:instrText>
      </w:r>
      <w:r>
        <w:fldChar w:fldCharType="separate"/>
      </w:r>
      <w:r w:rsidR="009A2548">
        <w:rPr>
          <w:noProof/>
        </w:rPr>
        <w:t>7</w:t>
      </w:r>
      <w:r>
        <w:fldChar w:fldCharType="end"/>
      </w:r>
      <w:r>
        <w:t xml:space="preserve">: </w:t>
      </w:r>
      <w:r w:rsidR="0011371D">
        <w:t>cámara</w:t>
      </w:r>
      <w:r>
        <w:t xml:space="preserve"> </w:t>
      </w:r>
      <w:r w:rsidRPr="0040293F">
        <w:t>Intel-RealSense-D435i</w:t>
      </w:r>
      <w:r>
        <w:t xml:space="preserve"> </w:t>
      </w:r>
      <w:r w:rsidR="0033242A">
        <w:fldChar w:fldCharType="begin" w:fldLock="1"/>
      </w:r>
      <w:r w:rsidR="00AB3840">
        <w:instrText>ADDIN CSL_CITATION {"citationItems":[{"id":"ITEM-1","itemData":{"URL":"https://www.intelrealsense.com/depth-camera-d435i/%0Ahttps://www.intelrealsense.com/depth-camera-d435/%0Ahttps://www.intelrealsense.com/depth-camera-d435i/%0Ahttps://www.intelrealsense.com/depth-camera-d435/","accessed":{"date-parts":[["2021","6","3"]]},"author":[{"dropping-particle":"","family":"Intel","given":"","non-dropping-particle":"","parse-names":false,"suffix":""}],"container-title":"Https://Www.Intelrealsense.Com/Depth-Camera-D435/","id":"ITEM-1","issued":{"date-parts":[["2019"]]},"page":"1","title":"Depth Camera D435 – Intel® RealSense™ Depth and Tracking Cameras","type":"webpage"},"uris":["http://www.mendeley.com/documents/?uuid=3c0c10c8-e737-330a-967f-f119a9d04234"]}],"mendeley":{"formattedCitation":"(Intel, 2019)","plainTextFormattedCitation":"(Intel, 2019)","previouslyFormattedCitation":"(Intel, 2019)"},"properties":{"noteIndex":0},"schema":"https://github.com/citation-style-language/schema/raw/master/csl-citation.json"}</w:instrText>
      </w:r>
      <w:r w:rsidR="0033242A">
        <w:fldChar w:fldCharType="separate"/>
      </w:r>
      <w:r w:rsidR="00AB3840" w:rsidRPr="00AB3840">
        <w:rPr>
          <w:noProof/>
        </w:rPr>
        <w:t>(Intel, 2019)</w:t>
      </w:r>
      <w:r w:rsidR="0033242A">
        <w:fldChar w:fldCharType="end"/>
      </w:r>
      <w:r w:rsidR="0033242A">
        <w:t>.</w:t>
      </w:r>
      <w:bookmarkEnd w:id="89"/>
    </w:p>
    <w:p w14:paraId="2664424E" w14:textId="1B750FA0" w:rsidR="00440116" w:rsidRDefault="00440116" w:rsidP="00440116">
      <w:pPr>
        <w:rPr>
          <w:lang w:val="es-ES"/>
        </w:rPr>
      </w:pPr>
    </w:p>
    <w:p w14:paraId="74E53FD8" w14:textId="52CFC75A" w:rsidR="0011371D" w:rsidRDefault="0011371D" w:rsidP="00440116">
      <w:pPr>
        <w:rPr>
          <w:lang w:val="es-ES"/>
        </w:rPr>
      </w:pPr>
      <w:r>
        <w:rPr>
          <w:lang w:val="es-ES"/>
        </w:rPr>
        <w:t xml:space="preserve">Estas cámaras son denominadas RGB-D, ya que miden la profundidad mediante los sensores infrarrojos. Se pueden utilizar cada </w:t>
      </w:r>
      <w:r w:rsidR="006D7422">
        <w:rPr>
          <w:lang w:val="es-ES"/>
        </w:rPr>
        <w:t>uno</w:t>
      </w:r>
      <w:r>
        <w:rPr>
          <w:lang w:val="es-ES"/>
        </w:rPr>
        <w:t xml:space="preserve"> de los sensores por separado o también traen incorporada la opción de utilizar todos los sensores en conjunto. Utilizando todos los sensores en conjunto se puede</w:t>
      </w:r>
      <w:r w:rsidR="006D7422">
        <w:rPr>
          <w:lang w:val="es-ES"/>
        </w:rPr>
        <w:t xml:space="preserve"> obtener la imagen de la cámara con su respectiva profundidad. </w:t>
      </w:r>
      <w:r w:rsidR="00A165F8">
        <w:rPr>
          <w:lang w:val="es-ES"/>
        </w:rPr>
        <w:t>Esto no es practico para sacar una imagen de un solo fotograma, la imagen que genera suele ser una imagen con manchas negras por la detección de la profundidad, ver Figura 8.</w:t>
      </w:r>
    </w:p>
    <w:p w14:paraId="26CCF6B3" w14:textId="3A6AC4CE" w:rsidR="00A165F8" w:rsidRDefault="0053043B" w:rsidP="00A165F8">
      <w:pPr>
        <w:keepNext/>
        <w:jc w:val="center"/>
      </w:pPr>
      <w:r>
        <w:rPr>
          <w:noProof/>
        </w:rPr>
        <w:drawing>
          <wp:inline distT="0" distB="0" distL="0" distR="0" wp14:anchorId="3623CA96" wp14:editId="5C917416">
            <wp:extent cx="2647950" cy="1520930"/>
            <wp:effectExtent l="0" t="0" r="0" b="3175"/>
            <wp:docPr id="29" name="Imagen 29" descr="Pantalla de video juego de un hombre&#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descr="Pantalla de video juego de un hombre&#10;&#10;Descripción generada automáticamente"/>
                    <pic:cNvPicPr/>
                  </pic:nvPicPr>
                  <pic:blipFill rotWithShape="1">
                    <a:blip r:embed="rId23"/>
                    <a:srcRect l="42337" t="32065" r="17640" b="27044"/>
                    <a:stretch/>
                  </pic:blipFill>
                  <pic:spPr bwMode="auto">
                    <a:xfrm>
                      <a:off x="0" y="0"/>
                      <a:ext cx="2663420" cy="1529816"/>
                    </a:xfrm>
                    <a:prstGeom prst="rect">
                      <a:avLst/>
                    </a:prstGeom>
                    <a:ln>
                      <a:noFill/>
                    </a:ln>
                    <a:extLst>
                      <a:ext uri="{53640926-AAD7-44D8-BBD7-CCE9431645EC}">
                        <a14:shadowObscured xmlns:a14="http://schemas.microsoft.com/office/drawing/2010/main"/>
                      </a:ext>
                    </a:extLst>
                  </pic:spPr>
                </pic:pic>
              </a:graphicData>
            </a:graphic>
          </wp:inline>
        </w:drawing>
      </w:r>
    </w:p>
    <w:p w14:paraId="081FA61C" w14:textId="49145336" w:rsidR="00A165F8" w:rsidRDefault="00A165F8" w:rsidP="00A165F8">
      <w:pPr>
        <w:pStyle w:val="Descripcin"/>
        <w:jc w:val="center"/>
      </w:pPr>
      <w:bookmarkStart w:id="90" w:name="_Toc73645304"/>
      <w:r>
        <w:t xml:space="preserve">Figura </w:t>
      </w:r>
      <w:r>
        <w:fldChar w:fldCharType="begin"/>
      </w:r>
      <w:r>
        <w:instrText xml:space="preserve"> SEQ Figura \* ARABIC </w:instrText>
      </w:r>
      <w:r>
        <w:fldChar w:fldCharType="separate"/>
      </w:r>
      <w:r w:rsidR="009A2548">
        <w:rPr>
          <w:noProof/>
        </w:rPr>
        <w:t>8</w:t>
      </w:r>
      <w:r>
        <w:fldChar w:fldCharType="end"/>
      </w:r>
      <w:r>
        <w:t>: Imagen de profundidad de la cámara estereoscópica.</w:t>
      </w:r>
      <w:bookmarkEnd w:id="90"/>
    </w:p>
    <w:p w14:paraId="16BCAF8D" w14:textId="77777777" w:rsidR="00A165F8" w:rsidRPr="00A165F8" w:rsidRDefault="00A165F8" w:rsidP="00A165F8">
      <w:pPr>
        <w:rPr>
          <w:lang w:val="es-ES"/>
        </w:rPr>
      </w:pPr>
    </w:p>
    <w:p w14:paraId="3C28D851" w14:textId="405884A1" w:rsidR="006D7422" w:rsidRDefault="006D7422" w:rsidP="00440116">
      <w:pPr>
        <w:rPr>
          <w:lang w:val="es-ES"/>
        </w:rPr>
      </w:pPr>
      <w:r>
        <w:rPr>
          <w:lang w:val="es-ES"/>
        </w:rPr>
        <w:t>También lleva incorporado el sensor IMU lo que facilita el proceso de creación de mapas o entornos en tres dimensiones</w:t>
      </w:r>
      <w:r w:rsidR="006263E6">
        <w:rPr>
          <w:lang w:val="es-ES"/>
        </w:rPr>
        <w:t xml:space="preserve"> </w:t>
      </w:r>
      <w:r w:rsidR="00177FEE">
        <w:rPr>
          <w:lang w:val="es-ES"/>
        </w:rPr>
        <w:fldChar w:fldCharType="begin" w:fldLock="1"/>
      </w:r>
      <w:r w:rsidR="008D25C4">
        <w:rPr>
          <w:lang w:val="es-ES"/>
        </w:rPr>
        <w:instrText>ADDIN CSL_CITATION {"citationItems":[{"id":"ITEM-1","itemData":{"DOI":"10.1109/ACCESS.2021.3053188","ISSN":"21693536","abstract":"The traditional visual SLAM systems take the monocular or stereo camera as input sensor, with complex map initialization and map point triangulation steps needed for 3D map reconstruction, which are easy to fail, computationally complex and can cause noisy measurements. The emergence of RGB-D camera which provides RGB image together with depth information breaks this situation. While a number of RGB-D SLAM systems have been proposed in recent years, the current classification research on RGB-D SLAM is very lacking, and their advantages and shortcomings remain unclear regarding different applications and perturbations, such as illumination transformation, noise and rolling shutter effect of sensors. In this paper, we mainly introduced the basic concept and structure of the RGB-D SLAM system, and then introduced the differences between the various RGB-D SLAM systems in the three aspects of tracking, mapping, and loop detection, and we make a classification study on different RGB-D SLAM algorithms according to the three aspect. Furthermore, we discuss some advanced topics and open problems of RGB-D SLAM, hoping that it will help for future exploring. In the end, we conducted a large number of evaluation experiments on multiple RGB-D SLAM systems, and analyzed their advantages and disadvantages, as well as performance differences in different application scenarios, and provided references for researchers and developers.","author":[{"dropping-particle":"","family":"Zhang","given":"Shishun","non-dropping-particle":"","parse-names":false,"suffix":""},{"dropping-particle":"","family":"Zheng","given":"Longyu","non-dropping-particle":"","parse-names":false,"suffix":""},{"dropping-particle":"","family":"Tao","given":"Wenbing","non-dropping-particle":"","parse-names":false,"suffix":""}],"container-title":"IEEE Access","id":"ITEM-1","issued":{"date-parts":[["2021"]]},"page":"21367-21387","publisher":"Institute of Electrical and Electronics Engineers Inc.","title":"Survey and Evaluation of RGB-D SLAM","type":"article-journal","volume":"9"},"uris":["http://www.mendeley.com/documents/?uuid=c374b2a1-531b-3e6d-92c3-13ed557669a9"]}],"mendeley":{"formattedCitation":"(Zhang et al., 2021)","plainTextFormattedCitation":"(Zhang et al., 2021)","previouslyFormattedCitation":"(Zhang et al., 2021)"},"properties":{"noteIndex":0},"schema":"https://github.com/citation-style-language/schema/raw/master/csl-citation.json"}</w:instrText>
      </w:r>
      <w:r w:rsidR="00177FEE">
        <w:rPr>
          <w:lang w:val="es-ES"/>
        </w:rPr>
        <w:fldChar w:fldCharType="separate"/>
      </w:r>
      <w:r w:rsidR="00177FEE" w:rsidRPr="00177FEE">
        <w:rPr>
          <w:noProof/>
          <w:lang w:val="es-ES"/>
        </w:rPr>
        <w:t>(Zhang et al., 2021)</w:t>
      </w:r>
      <w:r w:rsidR="00177FEE">
        <w:rPr>
          <w:lang w:val="es-ES"/>
        </w:rPr>
        <w:fldChar w:fldCharType="end"/>
      </w:r>
      <w:r>
        <w:rPr>
          <w:lang w:val="es-ES"/>
        </w:rPr>
        <w:t xml:space="preserve">. </w:t>
      </w:r>
      <w:r w:rsidR="00177FEE">
        <w:rPr>
          <w:lang w:val="es-ES"/>
        </w:rPr>
        <w:t xml:space="preserve">Existen diferentes algoritmos para la creación de mapas, Figura 9, que ayudan en la creación y entrenamiento de los robots para que se localicen e identifique su </w:t>
      </w:r>
      <w:commentRangeStart w:id="91"/>
      <w:r w:rsidR="00177FEE">
        <w:rPr>
          <w:lang w:val="es-ES"/>
        </w:rPr>
        <w:t>posición</w:t>
      </w:r>
      <w:commentRangeEnd w:id="91"/>
      <w:r w:rsidR="002B6CC9">
        <w:rPr>
          <w:rStyle w:val="Refdecomentario"/>
        </w:rPr>
        <w:commentReference w:id="91"/>
      </w:r>
      <w:r w:rsidR="00177FEE">
        <w:rPr>
          <w:lang w:val="es-ES"/>
        </w:rPr>
        <w:t>.</w:t>
      </w:r>
    </w:p>
    <w:p w14:paraId="5E993712" w14:textId="77777777" w:rsidR="003B3009" w:rsidRDefault="00177FEE" w:rsidP="003B3009">
      <w:pPr>
        <w:keepNext/>
        <w:jc w:val="center"/>
      </w:pPr>
      <w:r>
        <w:rPr>
          <w:noProof/>
          <w:lang w:val="es-ES"/>
        </w:rPr>
        <w:lastRenderedPageBreak/>
        <w:drawing>
          <wp:inline distT="0" distB="0" distL="0" distR="0" wp14:anchorId="4023B172" wp14:editId="65F42BBB">
            <wp:extent cx="2281267" cy="1685925"/>
            <wp:effectExtent l="0" t="0" r="5080" b="0"/>
            <wp:docPr id="20" name="Imagen 20" descr="Interfaz de usuario gráfica, Sitio web&#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Interfaz de usuario gráfica, Sitio web&#10;&#10;Descripción generada automáticamente"/>
                    <pic:cNvPicPr/>
                  </pic:nvPicPr>
                  <pic:blipFill>
                    <a:blip r:embed="rId24"/>
                    <a:stretch>
                      <a:fillRect/>
                    </a:stretch>
                  </pic:blipFill>
                  <pic:spPr>
                    <a:xfrm>
                      <a:off x="0" y="0"/>
                      <a:ext cx="2352600" cy="1738642"/>
                    </a:xfrm>
                    <a:prstGeom prst="rect">
                      <a:avLst/>
                    </a:prstGeom>
                  </pic:spPr>
                </pic:pic>
              </a:graphicData>
            </a:graphic>
          </wp:inline>
        </w:drawing>
      </w:r>
    </w:p>
    <w:p w14:paraId="42AE4A59" w14:textId="213BA959" w:rsidR="006936C8" w:rsidRDefault="003B3009" w:rsidP="006936C8">
      <w:pPr>
        <w:pStyle w:val="Descripcin"/>
        <w:jc w:val="center"/>
      </w:pPr>
      <w:bookmarkStart w:id="92" w:name="_Toc73645305"/>
      <w:r>
        <w:t xml:space="preserve">Figura </w:t>
      </w:r>
      <w:r>
        <w:fldChar w:fldCharType="begin"/>
      </w:r>
      <w:r>
        <w:instrText xml:space="preserve"> SEQ Figura \* ARABIC </w:instrText>
      </w:r>
      <w:r>
        <w:fldChar w:fldCharType="separate"/>
      </w:r>
      <w:r w:rsidR="009A2548">
        <w:rPr>
          <w:noProof/>
        </w:rPr>
        <w:t>9</w:t>
      </w:r>
      <w:r>
        <w:fldChar w:fldCharType="end"/>
      </w:r>
      <w:r>
        <w:t xml:space="preserve">: </w:t>
      </w:r>
      <w:r w:rsidR="006936C8">
        <w:t>Creación</w:t>
      </w:r>
      <w:r>
        <w:t xml:space="preserve"> de SLAM mediante </w:t>
      </w:r>
      <w:r w:rsidR="006936C8">
        <w:t>cámaras</w:t>
      </w:r>
      <w:r>
        <w:t xml:space="preserve"> estereoscópicas </w:t>
      </w:r>
      <w:r w:rsidR="00445A67" w:rsidRPr="00445A67">
        <w:rPr>
          <w:rStyle w:val="Hipervnculo"/>
          <w:color w:val="auto"/>
        </w:rPr>
        <w:fldChar w:fldCharType="begin" w:fldLock="1"/>
      </w:r>
      <w:r w:rsidR="00FD21C1">
        <w:rPr>
          <w:rStyle w:val="Hipervnculo"/>
          <w:color w:val="auto"/>
        </w:rPr>
        <w:instrText>ADDIN CSL_CITATION {"citationItems":[{"id":"ITEM-1","itemData":{"DOI":"10.1109/ACCESS.2021.3053188","ISSN":"21693536","abstract":"The traditional visual SLAM systems take the monocular or stereo camera as input sensor, with complex map initialization and map point triangulation steps needed for 3D map reconstruction, which are easy to fail, computationally complex and can cause noisy measurements. The emergence of RGB-D camera which provides RGB image together with depth information breaks this situation. While a number of RGB-D SLAM systems have been proposed in recent years, the current classification research on RGB-D SLAM is very lacking, and their advantages and shortcomings remain unclear regarding different applications and perturbations, such as illumination transformation, noise and rolling shutter effect of sensors. In this paper, we mainly introduced the basic concept and structure of the RGB-D SLAM system, and then introduced the differences between the various RGB-D SLAM systems in the three aspects of tracking, mapping, and loop detection, and we make a classification study on different RGB-D SLAM algorithms according to the three aspect. Furthermore, we discuss some advanced topics and open problems of RGB-D SLAM, hoping that it will help for future exploring. In the end, we conducted a large number of evaluation experiments on multiple RGB-D SLAM systems, and analyzed their advantages and disadvantages, as well as performance differences in different application scenarios, and provided references for researchers and developers.","author":[{"dropping-particle":"","family":"Zhang","given":"Shishun","non-dropping-particle":"","parse-names":false,"suffix":""},{"dropping-particle":"","family":"Zheng","given":"Longyu","non-dropping-particle":"","parse-names":false,"suffix":""},{"dropping-particle":"","family":"Tao","given":"Wenbing","non-dropping-particle":"","parse-names":false,"suffix":""}],"container-title":"IEEE Access","id":"ITEM-1","issued":{"date-parts":[["2021"]]},"page":"21367-21387","publisher":"Institute of Electrical and Electronics Engineers Inc.","title":"Survey and Evaluation of RGB-D SLAM","type":"article-journal","volume":"9"},"uris":["http://www.mendeley.com/documents/?uuid=c374b2a1-531b-3e6d-92c3-13ed557669a9"]}],"mendeley":{"formattedCitation":"(Zhang et al., 2021)","plainTextFormattedCitation":"(Zhang et al., 2021)","previouslyFormattedCitation":"(Zhang et al., 2021)"},"properties":{"noteIndex":0},"schema":"https://github.com/citation-style-language/schema/raw/master/csl-citation.json"}</w:instrText>
      </w:r>
      <w:r w:rsidR="00445A67" w:rsidRPr="00445A67">
        <w:rPr>
          <w:rStyle w:val="Hipervnculo"/>
          <w:color w:val="auto"/>
        </w:rPr>
        <w:fldChar w:fldCharType="separate"/>
      </w:r>
      <w:r w:rsidR="00445A67" w:rsidRPr="00445A67">
        <w:rPr>
          <w:rStyle w:val="Hipervnculo"/>
          <w:noProof/>
          <w:color w:val="auto"/>
          <w:u w:val="none"/>
        </w:rPr>
        <w:t>(Zhang et al., 2021)</w:t>
      </w:r>
      <w:r w:rsidR="00445A67" w:rsidRPr="00445A67">
        <w:rPr>
          <w:rStyle w:val="Hipervnculo"/>
          <w:color w:val="auto"/>
        </w:rPr>
        <w:fldChar w:fldCharType="end"/>
      </w:r>
      <w:r>
        <w:t>.</w:t>
      </w:r>
      <w:bookmarkEnd w:id="92"/>
    </w:p>
    <w:p w14:paraId="4BD2D9B2" w14:textId="77777777" w:rsidR="00CA7E49" w:rsidRPr="00CA7E49" w:rsidRDefault="00CA7E49" w:rsidP="00CA7E49">
      <w:pPr>
        <w:rPr>
          <w:lang w:val="es-ES"/>
        </w:rPr>
      </w:pPr>
    </w:p>
    <w:p w14:paraId="21B51226" w14:textId="3A7DE414" w:rsidR="00790217" w:rsidRDefault="00790217" w:rsidP="00790217">
      <w:pPr>
        <w:pStyle w:val="Ttulo3"/>
      </w:pPr>
      <w:bookmarkStart w:id="93" w:name="_Toc73645264"/>
      <w:r>
        <w:t>2.1.4. LiDAR</w:t>
      </w:r>
      <w:bookmarkEnd w:id="93"/>
    </w:p>
    <w:p w14:paraId="467F29ED" w14:textId="3A6EC153" w:rsidR="008D25C4" w:rsidRDefault="006D7422" w:rsidP="00790217">
      <w:r>
        <w:t xml:space="preserve">Aparte de las cámaras, hay sistemas para la detección de entornos. Uno de ellos se denomina </w:t>
      </w:r>
      <w:r w:rsidR="00177FEE">
        <w:t>detección de luz y rango (LiDAR</w:t>
      </w:r>
      <w:r w:rsidR="008A32B6">
        <w:t>,</w:t>
      </w:r>
      <w:r w:rsidR="00177FEE">
        <w:t xml:space="preserve"> siglas en ingles), que </w:t>
      </w:r>
      <w:r w:rsidR="008A32B6">
        <w:t>se puede ver hoy en día e</w:t>
      </w:r>
      <w:r w:rsidR="00177FEE">
        <w:t xml:space="preserve">n los robots aspiradores. Estos sistemas de captación crean un mapa </w:t>
      </w:r>
      <w:r w:rsidR="008D25C4">
        <w:t>tipo rejilla</w:t>
      </w:r>
      <w:r w:rsidR="00177FEE">
        <w:t xml:space="preserve"> en dos dimensiones</w:t>
      </w:r>
      <w:r w:rsidR="008D25C4">
        <w:t xml:space="preserve"> siendo capaces de identificar la localización</w:t>
      </w:r>
      <w:r w:rsidR="008A32B6">
        <w:t xml:space="preserve"> del robot</w:t>
      </w:r>
      <w:r w:rsidR="008D25C4">
        <w:t xml:space="preserve"> </w:t>
      </w:r>
      <w:r w:rsidR="008D25C4">
        <w:fldChar w:fldCharType="begin" w:fldLock="1"/>
      </w:r>
      <w:r w:rsidR="008D25C4">
        <w:instrText>ADDIN CSL_CITATION {"citationItems":[{"id":"ITEM-1","itemData":{"DOI":"10.3390/s20174702","ISSN":"14248220","PMID":"32825329","abstract":"In this paper, we proposed a multi-sensor integrated navigation system composed of GNSS (global navigation satellite system), IMU (inertial measurement unit), odometer (ODO), and LiDAR (light detection and ranging)-SLAM (simultaneous localization and mapping). The dead reckoning results were obtained using IMU/ODO in the front-end. The graph optimization was used to fuse the GNSS position, IMU/ODO pre-integration results, and the relative position and relative attitude from LiDAR-SLAM to obtain the final navigation results in the back-end. The odometer information is introduced in the pre-integration algorithm to mitigate the large drift rate of the IMU. The sliding window method was also adopted to avoid the increasing parameter numbers of the graph optimization. Land vehicle tests were conducted in both open-sky areas and tunnel cases. The tests showed that the proposed navigation system can effectually improve accuracy and robustness of navigation. During the navigation drift evaluation of the mimic two-minute GNSS outages, compared to the conventional GNSS/INS (inertial navigation system)/ODO integration, the root mean square (RMS) of the maximum position drift errors during outages in the proposed navigation system were reduced by 62.8%, 72.3%, and 52.1%, along the north, east, and height, respectively. Moreover, the yaw error was reduced by 62.1%. Furthermore, compared to the GNSS/IMU/LiDAR-SLAM integration navigation system, the assistance of the odometer and non-holonomic constraint reduced vertical error by 72.3%. The test in the real tunnel case shows that in weak environmental feature areas where the LiDAR-SLAM can barely work, the assistance of the odometer in the pre-integration is critical and can effectually reduce the positioning drift along the forward direction and maintain the SLAM in the short-term. Therefore, the proposed GNSS/IMU/ODO/LiDAR-SLAM integrated navigation system can effectually fuse the information from multiple sources to maintain the SLAM process and significantly mitigate navigation error, especially in harsh areas where the GNSS signal is severely degraded and environmental features are insufficient for LiDAR-SLAM.","author":[{"dropping-particle":"","family":"Chang","given":"Le","non-dropping-particle":"","parse-names":false,"suffix":""},{"dropping-particle":"","family":"Niu","given":"Xiaoji","non-dropping-particle":"","parse-names":false,"suffix":""},{"dropping-particle":"","family":"Liu","given":"Tianyi","non-dropping-particle":"","parse-names":false,"suffix":""}],"container-title":"Sensors (Switzerland)","id":"ITEM-1","issue":"17","issued":{"date-parts":[["2020","9","1"]]},"page":"1-18","publisher":"MDPI AG","title":"Gnss/imu/odo/lidar-slam integrated navigation system using imu/odo pre-integration","type":"article-journal","volume":"20"},"uris":["http://www.mendeley.com/documents/?uuid=da373110-099f-37cd-bd2d-08abfaec9c9c"]}],"mendeley":{"formattedCitation":"(Chang et al., 2020)","plainTextFormattedCitation":"(Chang et al., 2020)","previouslyFormattedCitation":"(Chang et al., 2020)"},"properties":{"noteIndex":0},"schema":"https://github.com/citation-style-language/schema/raw/master/csl-citation.json"}</w:instrText>
      </w:r>
      <w:r w:rsidR="008D25C4">
        <w:fldChar w:fldCharType="separate"/>
      </w:r>
      <w:r w:rsidR="008D25C4" w:rsidRPr="008D25C4">
        <w:rPr>
          <w:noProof/>
        </w:rPr>
        <w:t>(Chang et al., 2020)</w:t>
      </w:r>
      <w:r w:rsidR="008D25C4">
        <w:fldChar w:fldCharType="end"/>
      </w:r>
      <w:r w:rsidR="009A2548">
        <w:t>, ver Figura 10</w:t>
      </w:r>
      <w:r w:rsidR="00026999">
        <w:t>.</w:t>
      </w:r>
    </w:p>
    <w:p w14:paraId="414FE7B4" w14:textId="45FB7082" w:rsidR="003D44B0" w:rsidRDefault="008D25C4" w:rsidP="003D44B0">
      <w:r>
        <w:t xml:space="preserve">Todos los elementos mencionados previamente se utilizan para un objetivo similar, aunque en realidad sean diferentes. Por ello se han realizado varios estudios identificando puntos de mejora donde se puede ver que si se juntan estos sistemas de captación, los sistemas funcionan de una manera más eficaz </w:t>
      </w:r>
      <w:r>
        <w:fldChar w:fldCharType="begin" w:fldLock="1"/>
      </w:r>
      <w:r w:rsidR="00EC2C5B">
        <w:instrText>ADDIN CSL_CITATION {"citationItems":[{"id":"ITEM-1","itemData":{"DOI":"10.1007/s10514-019-09881-0","abstract":"This paper presents a framework for direct visual-LiDAR SLAM that combines the sparse depth measurement of light detection and ranging (LiDAR) with a monocular camera. The exploitation of the depth measurement between two sensor modalities has been reported in the literature but mostly by a keyframe-based approach or by using a dense depth map. When the sparsity becomes severe, the existing methods reveal limitation. The key finding of this paper is that the direct method is more robust under sparse depth with narrow field of view. The direct exploitation of sparse depth is achieved by implementing a joint optimization of each measurement under multiple keyframes. To ensure real-time performance, the keyframes of the sliding window are kept constant through rigorous marginalization. Through cross-validation, loop-closure achieves the robustness even in large-scale mapping. We intensively evaluated the proposed method using our own portable camera-LiDAR sensor system as well as the KITTI dataset. For the evaluation, the performance according to the LiDAR of sparsity was simulated by sampling the laser beam from 64 to 16 and 8. The experiment proves that the presented approach is significantly outperformed in terms of accuracy and robustness under sparse depth measurements.","author":[{"dropping-particle":"","family":"Shin","given":"Young-Sik","non-dropping-particle":"","parse-names":false,"suffix":""},{"dropping-particle":"","family":"Yeong","given":"·","non-dropping-particle":"","parse-names":false,"suffix":""},{"dropping-particle":"","family":"Park","given":"Sang","non-dropping-particle":"","parse-names":false,"suffix":""},{"dropping-particle":"","family":"Kim","given":"Ayoung","non-dropping-particle":"","parse-names":false,"suffix":""}],"container-title":"Autonomous Robots","id":"ITEM-1","issued":{"date-parts":[["2020"]]},"page":"115-130","title":"DVL-SLAM: sparse depth enhanced direct visual-LiDAR SLAM","type":"article-journal","volume":"44"},"uris":["http://www.mendeley.com/documents/?uuid=a0536551-acd3-3dc0-939f-f3286024e2e0"]}],"mendeley":{"formattedCitation":"(Shin et al., 2020)","plainTextFormattedCitation":"(Shin et al., 2020)","previouslyFormattedCitation":"(Shin et al., 2020)"},"properties":{"noteIndex":0},"schema":"https://github.com/citation-style-language/schema/raw/master/csl-citation.json"}</w:instrText>
      </w:r>
      <w:r>
        <w:fldChar w:fldCharType="separate"/>
      </w:r>
      <w:r w:rsidRPr="008D25C4">
        <w:rPr>
          <w:noProof/>
        </w:rPr>
        <w:t>(Shin et al., 2020)</w:t>
      </w:r>
      <w:r>
        <w:fldChar w:fldCharType="end"/>
      </w:r>
      <w:r w:rsidR="00EC2C5B">
        <w:t xml:space="preserve"> </w:t>
      </w:r>
      <w:r w:rsidR="00EC2C5B">
        <w:fldChar w:fldCharType="begin" w:fldLock="1"/>
      </w:r>
      <w:r w:rsidR="00B33B5C">
        <w:instrText>ADDIN CSL_CITATION {"citationItems":[{"id":"ITEM-1","itemData":{"DOI":"10.1109/ACCESS.2020.3019659","ISSN":"21693536","abstract":"This paper proposes a new Simultaneous Localization and Mapping (SLAM) method on the basis of graph-based optimization through the combination of the Light Detection and Ranging (LiDAR), RGB-D camera, encoder and Inertial Measurement Unit (IMU). It can conduct joint positioning of four sensors by taking advantaging of the unscented Kalman filter (UKF) to design the related strategy of the 2D LiDAR point cloud and RGB-D camera point cloud. 3D LiDAR point cloud information generated by the RGB-D camera under the 2D LiDAR has been added into the new SLAM method in the sequential registration stage, and it can match the 2D LiDAR point cloud and the 3D RGB-D point cloud by using the method of the Correlation Scan Matching (CSM); In the loop closure detection stage, this method can further verify the accuracy of the loop closure after the 2D LiDAR matching by describing 3D point cloud. Additionally, this new SLAM method has been verified feasibility and availability through the processes of theoretical derivation, simulation experiment and physical verification. As a result, the experiment shows that the multi-sensor SLAM framework designed has a good mapping effect, high precision and accuracy.","author":[{"dropping-particle":"","family":"Mu","given":"Lili","non-dropping-particle":"","parse-names":false,"suffix":""},{"dropping-particle":"","family":"Yao","given":"Pantao","non-dropping-particle":"","parse-names":false,"suffix":""},{"dropping-particle":"","family":"Zheng","given":"Yuchen","non-dropping-particle":"","parse-names":false,"suffix":""},{"dropping-particle":"","family":"Chen","given":"Kai","non-dropping-particle":"","parse-names":false,"suffix":""},{"dropping-particle":"","family":"Wang","given":"Fangfang","non-dropping-particle":"","parse-names":false,"suffix":""},{"dropping-particle":"","family":"Qi","given":"Nana","non-dropping-particle":"","parse-names":false,"suffix":""}],"container-title":"IEEE Access","id":"ITEM-1","issued":{"date-parts":[["2020"]]},"page":"157628-157642","publisher":"Institute of Electrical and Electronics Engineers Inc.","title":"Research on SLAM algorithm of mobile robot based on the fusion of 2D LiDAR and depth camera","type":"article-journal","volume":"8"},"uris":["http://www.mendeley.com/documents/?uuid=f386b9ab-3ab6-36de-af1b-65086a0e3578"]}],"mendeley":{"formattedCitation":"(Mu et al., 2020)","plainTextFormattedCitation":"(Mu et al., 2020)","previouslyFormattedCitation":"(Mu et al., 2020)"},"properties":{"noteIndex":0},"schema":"https://github.com/citation-style-language/schema/raw/master/csl-citation.json"}</w:instrText>
      </w:r>
      <w:r w:rsidR="00EC2C5B">
        <w:fldChar w:fldCharType="separate"/>
      </w:r>
      <w:r w:rsidR="00EC2C5B" w:rsidRPr="00EC2C5B">
        <w:rPr>
          <w:noProof/>
        </w:rPr>
        <w:t>(Mu et al., 2020)</w:t>
      </w:r>
      <w:r w:rsidR="00EC2C5B">
        <w:fldChar w:fldCharType="end"/>
      </w:r>
      <w:r>
        <w:t>.</w:t>
      </w:r>
    </w:p>
    <w:p w14:paraId="2A5C721F" w14:textId="77777777" w:rsidR="009A2548" w:rsidRDefault="009A2548" w:rsidP="009A2548">
      <w:pPr>
        <w:keepNext/>
        <w:jc w:val="center"/>
      </w:pPr>
      <w:r>
        <w:rPr>
          <w:noProof/>
        </w:rPr>
        <w:drawing>
          <wp:inline distT="0" distB="0" distL="0" distR="0" wp14:anchorId="3670DA7E" wp14:editId="3D567D6A">
            <wp:extent cx="2928317" cy="2181225"/>
            <wp:effectExtent l="0" t="0" r="5715" b="0"/>
            <wp:docPr id="55" name="Imagen 55" descr="screenshot from 2019-01-16 00-18-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reenshot from 2019-01-16 00-18-4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56855" cy="2202482"/>
                    </a:xfrm>
                    <a:prstGeom prst="rect">
                      <a:avLst/>
                    </a:prstGeom>
                    <a:noFill/>
                    <a:ln>
                      <a:noFill/>
                    </a:ln>
                  </pic:spPr>
                </pic:pic>
              </a:graphicData>
            </a:graphic>
          </wp:inline>
        </w:drawing>
      </w:r>
    </w:p>
    <w:p w14:paraId="5A17FF85" w14:textId="4CAEB2C2" w:rsidR="009A2548" w:rsidRDefault="009A2548" w:rsidP="009A2548">
      <w:pPr>
        <w:pStyle w:val="Descripcin"/>
        <w:jc w:val="center"/>
      </w:pPr>
      <w:bookmarkStart w:id="94" w:name="_Toc73645306"/>
      <w:r>
        <w:t xml:space="preserve">Figura </w:t>
      </w:r>
      <w:r>
        <w:fldChar w:fldCharType="begin"/>
      </w:r>
      <w:r>
        <w:instrText xml:space="preserve"> SEQ Figura \* ARABIC </w:instrText>
      </w:r>
      <w:r>
        <w:fldChar w:fldCharType="separate"/>
      </w:r>
      <w:r>
        <w:rPr>
          <w:noProof/>
        </w:rPr>
        <w:t>10</w:t>
      </w:r>
      <w:r>
        <w:fldChar w:fldCharType="end"/>
      </w:r>
      <w:r>
        <w:t xml:space="preserve">. Mapa creado en RViz por un sensor LiDAR </w:t>
      </w:r>
      <w:r>
        <w:fldChar w:fldCharType="begin" w:fldLock="1"/>
      </w:r>
      <w:r>
        <w:instrText>ADDIN CSL_CITATION {"citationItems":[{"id":"ITEM-1","itemData":{"URL":"https://github.com/carla-simulator/ros-bridge/issues/32","accessed":{"date-parts":[["2021","6","3"]]},"id":"ITEM-1","issued":{"date-parts":[["0"]]},"title":"Incorrect visualization of LiDAR · Issue #32 · carla-simulator/ros-bridge","type":"webpage"},"uris":["http://www.mendeley.com/documents/?uuid=7071eda8-5d89-3e79-bea3-79ea5f78573f"]}],"mendeley":{"formattedCitation":"(&lt;i&gt;Incorrect Visualization of LiDAR · Issue #32 · Carla-Simulator/Ros-Bridge&lt;/i&gt;, n.d.)","plainTextFormattedCitation":"(Incorrect Visualization of LiDAR · Issue #32 · Carla-Simulator/Ros-Bridge, n.d.)"},"properties":{"noteIndex":0},"schema":"https://github.com/citation-style-language/schema/raw/master/csl-citation.json"}</w:instrText>
      </w:r>
      <w:r>
        <w:fldChar w:fldCharType="separate"/>
      </w:r>
      <w:r w:rsidRPr="009A2548">
        <w:rPr>
          <w:noProof/>
        </w:rPr>
        <w:t>(</w:t>
      </w:r>
      <w:r w:rsidRPr="009A2548">
        <w:rPr>
          <w:i/>
          <w:noProof/>
        </w:rPr>
        <w:t>Incorrect Visualization of LiDAR · Issue #32 · Carla-Simulator/Ros-Bridge</w:t>
      </w:r>
      <w:r w:rsidRPr="009A2548">
        <w:rPr>
          <w:noProof/>
        </w:rPr>
        <w:t>, n.d.)</w:t>
      </w:r>
      <w:bookmarkEnd w:id="94"/>
      <w:r>
        <w:fldChar w:fldCharType="end"/>
      </w:r>
    </w:p>
    <w:p w14:paraId="087B1A8C" w14:textId="4F81D49F" w:rsidR="008A32B6" w:rsidRDefault="008A32B6" w:rsidP="003D44B0"/>
    <w:p w14:paraId="5B86F364" w14:textId="2629E4B5" w:rsidR="009A2548" w:rsidRDefault="009A2548" w:rsidP="009A2548">
      <w:pPr>
        <w:pStyle w:val="Ttulo3"/>
      </w:pPr>
      <w:bookmarkStart w:id="95" w:name="_Toc73645265"/>
      <w:r>
        <w:lastRenderedPageBreak/>
        <w:t>2.1.4. IMU</w:t>
      </w:r>
      <w:bookmarkEnd w:id="95"/>
    </w:p>
    <w:p w14:paraId="42C6B127" w14:textId="73C1D224" w:rsidR="009A2548" w:rsidRDefault="009A2548" w:rsidP="003D44B0">
      <w:commentRangeStart w:id="96"/>
      <w:r>
        <w:t xml:space="preserve">El sensor de inercia es un elemento </w:t>
      </w:r>
      <w:r w:rsidR="00D835A9">
        <w:t xml:space="preserve">que facilita </w:t>
      </w:r>
      <w:r w:rsidR="0048772B">
        <w:t>el seguimiento de la posición</w:t>
      </w:r>
      <w:r>
        <w:t xml:space="preserve"> en los robots móviles para su navegación.</w:t>
      </w:r>
      <w:commentRangeEnd w:id="96"/>
      <w:r w:rsidR="00306247">
        <w:rPr>
          <w:rStyle w:val="Refdecomentario"/>
        </w:rPr>
        <w:commentReference w:id="96"/>
      </w:r>
      <w:r>
        <w:t xml:space="preserve"> Estos elementos o sensores dan la habilidad de saber </w:t>
      </w:r>
      <w:r w:rsidR="006A2D76">
        <w:t>cómo</w:t>
      </w:r>
      <w:r>
        <w:t xml:space="preserve"> se mueve el robot. Normalmente constan de dos elementos separados en su interior, que medirán el giro y la aceleración. </w:t>
      </w:r>
    </w:p>
    <w:p w14:paraId="5AD4E588" w14:textId="49DC7087" w:rsidR="00584F79" w:rsidRDefault="00584F79" w:rsidP="003D44B0">
      <w:r>
        <w:t xml:space="preserve">Este elemento </w:t>
      </w:r>
      <w:r w:rsidR="0048772B">
        <w:t>puede ser de gran utilidad</w:t>
      </w:r>
      <w:r>
        <w:t xml:space="preserve"> si quieres utilizar tu robot con el sistema ROS. En el entorno o framework Robot Operating System este sistema se utiliza para estimar la posición del robot y además de eso es necesario si se quiere realizar un control exacto de las velocidades, porque los comandos de estos suelen ser la velocidad linear y angular. </w:t>
      </w:r>
    </w:p>
    <w:p w14:paraId="0CF48CA8" w14:textId="39DE2EEE" w:rsidR="003952FF" w:rsidRDefault="003952FF" w:rsidP="003D44B0">
      <w:r>
        <w:t xml:space="preserve">En caso de querer realizar un control de estas </w:t>
      </w:r>
      <w:r w:rsidR="00A12314">
        <w:t>velocidades</w:t>
      </w:r>
      <w:r>
        <w:t xml:space="preserve"> es necesario realizar </w:t>
      </w:r>
      <w:r w:rsidR="00701D00">
        <w:t xml:space="preserve">un software que controle el sistema mediante la adquisición de los datos de este sensor de inercia. Para un mejor entendimiento se pueden ver las tablas de la cámara Intel Realsense 435i que trae un sensor IMU integrado como se ha comentado anteriormente, ver Tabla </w:t>
      </w:r>
      <w:r w:rsidR="00A12314">
        <w:t>1 y Tabla 2 para ver las variables que se pueden obtener</w:t>
      </w:r>
      <w:r w:rsidR="00701D00">
        <w:t>.</w:t>
      </w:r>
    </w:p>
    <w:p w14:paraId="27FFCAD4" w14:textId="2E51796A" w:rsidR="00A12314" w:rsidRDefault="00A12314" w:rsidP="00A12314">
      <w:pPr>
        <w:pStyle w:val="Descripcin"/>
        <w:keepNext/>
      </w:pPr>
      <w:bookmarkStart w:id="97" w:name="_Toc73645290"/>
      <w:r>
        <w:t xml:space="preserve">Tabla </w:t>
      </w:r>
      <w:r>
        <w:fldChar w:fldCharType="begin"/>
      </w:r>
      <w:r>
        <w:instrText xml:space="preserve"> SEQ Tabla \* ARABIC </w:instrText>
      </w:r>
      <w:r>
        <w:fldChar w:fldCharType="separate"/>
      </w:r>
      <w:r>
        <w:rPr>
          <w:noProof/>
        </w:rPr>
        <w:t>1</w:t>
      </w:r>
      <w:r>
        <w:fldChar w:fldCharType="end"/>
      </w:r>
      <w:r>
        <w:t>. Medidas de acelerómetro</w:t>
      </w:r>
      <w:bookmarkEnd w:id="97"/>
    </w:p>
    <w:tbl>
      <w:tblPr>
        <w:tblStyle w:val="Tablaconcuadrcula"/>
        <w:tblW w:w="0" w:type="auto"/>
        <w:tblLook w:val="04A0" w:firstRow="1" w:lastRow="0" w:firstColumn="1" w:lastColumn="0" w:noHBand="0" w:noVBand="1"/>
      </w:tblPr>
      <w:tblGrid>
        <w:gridCol w:w="3020"/>
        <w:gridCol w:w="2013"/>
        <w:gridCol w:w="2013"/>
        <w:gridCol w:w="2014"/>
      </w:tblGrid>
      <w:tr w:rsidR="00701D00" w14:paraId="1476CB50" w14:textId="77777777" w:rsidTr="00701D00">
        <w:tc>
          <w:tcPr>
            <w:tcW w:w="3020" w:type="dxa"/>
          </w:tcPr>
          <w:p w14:paraId="4752C721" w14:textId="3CA8B240" w:rsidR="00701D00" w:rsidRDefault="00701D00" w:rsidP="00701D00">
            <w:pPr>
              <w:jc w:val="center"/>
            </w:pPr>
            <w:r>
              <w:t xml:space="preserve">Tipo </w:t>
            </w:r>
          </w:p>
        </w:tc>
        <w:tc>
          <w:tcPr>
            <w:tcW w:w="6040" w:type="dxa"/>
            <w:gridSpan w:val="3"/>
          </w:tcPr>
          <w:p w14:paraId="29DCBE21" w14:textId="4F128895" w:rsidR="00701D00" w:rsidRDefault="00701D00" w:rsidP="00701D00">
            <w:pPr>
              <w:jc w:val="center"/>
            </w:pPr>
            <w:r>
              <w:t>Acelerómetro</w:t>
            </w:r>
          </w:p>
        </w:tc>
      </w:tr>
      <w:tr w:rsidR="00701D00" w14:paraId="6798B7AC" w14:textId="77777777" w:rsidTr="00701D00">
        <w:tc>
          <w:tcPr>
            <w:tcW w:w="3020" w:type="dxa"/>
          </w:tcPr>
          <w:p w14:paraId="2C626EF1" w14:textId="6ECEA11E" w:rsidR="00701D00" w:rsidRDefault="00701D00" w:rsidP="00701D00">
            <w:pPr>
              <w:jc w:val="center"/>
            </w:pPr>
            <w:r>
              <w:t>Formato</w:t>
            </w:r>
          </w:p>
        </w:tc>
        <w:tc>
          <w:tcPr>
            <w:tcW w:w="6040" w:type="dxa"/>
            <w:gridSpan w:val="3"/>
          </w:tcPr>
          <w:p w14:paraId="5339B319" w14:textId="3834820A" w:rsidR="00701D00" w:rsidRDefault="00701D00" w:rsidP="00701D00">
            <w:pPr>
              <w:jc w:val="center"/>
            </w:pPr>
            <w:r>
              <w:t>MOTION_XYZ32F</w:t>
            </w:r>
          </w:p>
        </w:tc>
      </w:tr>
      <w:tr w:rsidR="00701D00" w14:paraId="64F18257" w14:textId="77777777" w:rsidTr="00701D00">
        <w:tc>
          <w:tcPr>
            <w:tcW w:w="3020" w:type="dxa"/>
          </w:tcPr>
          <w:p w14:paraId="68CB2968" w14:textId="7FEBDC4E" w:rsidR="00701D00" w:rsidRDefault="00701D00" w:rsidP="00701D00">
            <w:pPr>
              <w:jc w:val="center"/>
            </w:pPr>
            <w:r>
              <w:t>Numero de captura</w:t>
            </w:r>
          </w:p>
        </w:tc>
        <w:tc>
          <w:tcPr>
            <w:tcW w:w="6040" w:type="dxa"/>
            <w:gridSpan w:val="3"/>
          </w:tcPr>
          <w:p w14:paraId="0E1C0B7D" w14:textId="35BBAB6D" w:rsidR="00701D00" w:rsidRDefault="00701D00" w:rsidP="00701D00">
            <w:pPr>
              <w:jc w:val="center"/>
            </w:pPr>
            <w:r>
              <w:t>5293</w:t>
            </w:r>
          </w:p>
        </w:tc>
      </w:tr>
      <w:tr w:rsidR="00701D00" w14:paraId="340B05C2" w14:textId="77777777" w:rsidTr="00701D00">
        <w:tc>
          <w:tcPr>
            <w:tcW w:w="3020" w:type="dxa"/>
          </w:tcPr>
          <w:p w14:paraId="20222BD5" w14:textId="42836C83" w:rsidR="00701D00" w:rsidRDefault="00701D00" w:rsidP="00701D00">
            <w:pPr>
              <w:jc w:val="center"/>
            </w:pPr>
            <w:r>
              <w:t>Tiempo (ms)</w:t>
            </w:r>
          </w:p>
        </w:tc>
        <w:tc>
          <w:tcPr>
            <w:tcW w:w="6040" w:type="dxa"/>
            <w:gridSpan w:val="3"/>
          </w:tcPr>
          <w:p w14:paraId="27384064" w14:textId="4587B766" w:rsidR="00701D00" w:rsidRDefault="00701D00" w:rsidP="00701D00">
            <w:pPr>
              <w:jc w:val="center"/>
            </w:pPr>
            <w:r w:rsidRPr="00701D00">
              <w:t>1622619854455.03</w:t>
            </w:r>
          </w:p>
        </w:tc>
      </w:tr>
      <w:tr w:rsidR="00701D00" w14:paraId="1A773C77" w14:textId="77777777" w:rsidTr="00701D00">
        <w:tc>
          <w:tcPr>
            <w:tcW w:w="3020" w:type="dxa"/>
          </w:tcPr>
          <w:p w14:paraId="4A07F107" w14:textId="2A6EBC63" w:rsidR="00701D00" w:rsidRDefault="00701D00" w:rsidP="00701D00">
            <w:pPr>
              <w:jc w:val="center"/>
            </w:pPr>
            <w:r>
              <w:t>Eje</w:t>
            </w:r>
            <w:r w:rsidR="00A12314">
              <w:t xml:space="preserve"> </w:t>
            </w:r>
            <w:r w:rsidRPr="00701D00">
              <w:t>(m/se</w:t>
            </w:r>
            <w:r w:rsidR="00A12314">
              <w:t>gundo</w:t>
            </w:r>
            <w:r w:rsidRPr="00701D00">
              <w:t>^2)</w:t>
            </w:r>
          </w:p>
        </w:tc>
        <w:tc>
          <w:tcPr>
            <w:tcW w:w="2013" w:type="dxa"/>
          </w:tcPr>
          <w:p w14:paraId="03AF6AF6" w14:textId="43CC0906" w:rsidR="00701D00" w:rsidRDefault="00701D00" w:rsidP="00701D00">
            <w:pPr>
              <w:jc w:val="center"/>
            </w:pPr>
            <w:r w:rsidRPr="00701D00">
              <w:t>0.0000000</w:t>
            </w:r>
          </w:p>
        </w:tc>
        <w:tc>
          <w:tcPr>
            <w:tcW w:w="2013" w:type="dxa"/>
          </w:tcPr>
          <w:p w14:paraId="7BA709C6" w14:textId="4F52C22E" w:rsidR="00701D00" w:rsidRDefault="00701D00" w:rsidP="00701D00">
            <w:pPr>
              <w:jc w:val="center"/>
            </w:pPr>
            <w:r w:rsidRPr="00701D00">
              <w:t>-9.2084446</w:t>
            </w:r>
          </w:p>
        </w:tc>
        <w:tc>
          <w:tcPr>
            <w:tcW w:w="2014" w:type="dxa"/>
          </w:tcPr>
          <w:p w14:paraId="4CBA19A9" w14:textId="6E1A686C" w:rsidR="00701D00" w:rsidRDefault="00701D00" w:rsidP="00701D00">
            <w:pPr>
              <w:jc w:val="center"/>
            </w:pPr>
            <w:r w:rsidRPr="00701D00">
              <w:t>0.9316317</w:t>
            </w:r>
          </w:p>
        </w:tc>
      </w:tr>
    </w:tbl>
    <w:p w14:paraId="74B7653F" w14:textId="52398EFF" w:rsidR="00701D00" w:rsidRDefault="00701D00" w:rsidP="00701D00">
      <w:pPr>
        <w:jc w:val="center"/>
      </w:pPr>
    </w:p>
    <w:p w14:paraId="4C5549BF" w14:textId="5B5A08EB" w:rsidR="00A12314" w:rsidRDefault="00A12314" w:rsidP="00A12314">
      <w:pPr>
        <w:pStyle w:val="Descripcin"/>
        <w:keepNext/>
      </w:pPr>
      <w:bookmarkStart w:id="98" w:name="_Toc73645291"/>
      <w:r>
        <w:t xml:space="preserve">Tabla </w:t>
      </w:r>
      <w:r>
        <w:fldChar w:fldCharType="begin"/>
      </w:r>
      <w:r>
        <w:instrText xml:space="preserve"> SEQ Tabla \* ARABIC </w:instrText>
      </w:r>
      <w:r>
        <w:fldChar w:fldCharType="separate"/>
      </w:r>
      <w:r>
        <w:rPr>
          <w:noProof/>
        </w:rPr>
        <w:t>2</w:t>
      </w:r>
      <w:r>
        <w:fldChar w:fldCharType="end"/>
      </w:r>
      <w:r>
        <w:t>. Medidas del giroscopio</w:t>
      </w:r>
      <w:bookmarkEnd w:id="98"/>
    </w:p>
    <w:tbl>
      <w:tblPr>
        <w:tblStyle w:val="Tablaconcuadrcula"/>
        <w:tblW w:w="0" w:type="auto"/>
        <w:tblLook w:val="04A0" w:firstRow="1" w:lastRow="0" w:firstColumn="1" w:lastColumn="0" w:noHBand="0" w:noVBand="1"/>
      </w:tblPr>
      <w:tblGrid>
        <w:gridCol w:w="3020"/>
        <w:gridCol w:w="2013"/>
        <w:gridCol w:w="2013"/>
        <w:gridCol w:w="2014"/>
      </w:tblGrid>
      <w:tr w:rsidR="00701D00" w14:paraId="058F22AE" w14:textId="77777777" w:rsidTr="00701D00">
        <w:tc>
          <w:tcPr>
            <w:tcW w:w="3020" w:type="dxa"/>
          </w:tcPr>
          <w:p w14:paraId="107143BA" w14:textId="77777777" w:rsidR="00701D00" w:rsidRDefault="00701D00" w:rsidP="00701D00">
            <w:pPr>
              <w:jc w:val="center"/>
            </w:pPr>
            <w:r>
              <w:t xml:space="preserve">Tipo </w:t>
            </w:r>
          </w:p>
        </w:tc>
        <w:tc>
          <w:tcPr>
            <w:tcW w:w="6040" w:type="dxa"/>
            <w:gridSpan w:val="3"/>
          </w:tcPr>
          <w:p w14:paraId="643FFB0E" w14:textId="0E70C041" w:rsidR="00701D00" w:rsidRDefault="00701D00" w:rsidP="00701D00">
            <w:pPr>
              <w:jc w:val="center"/>
            </w:pPr>
            <w:r>
              <w:t>Giro</w:t>
            </w:r>
          </w:p>
        </w:tc>
      </w:tr>
      <w:tr w:rsidR="00701D00" w14:paraId="77CC2F41" w14:textId="77777777" w:rsidTr="00701D00">
        <w:tc>
          <w:tcPr>
            <w:tcW w:w="3020" w:type="dxa"/>
          </w:tcPr>
          <w:p w14:paraId="5F32117A" w14:textId="77777777" w:rsidR="00701D00" w:rsidRDefault="00701D00" w:rsidP="00701D00">
            <w:pPr>
              <w:jc w:val="center"/>
            </w:pPr>
            <w:r>
              <w:t>Formato</w:t>
            </w:r>
          </w:p>
        </w:tc>
        <w:tc>
          <w:tcPr>
            <w:tcW w:w="6040" w:type="dxa"/>
            <w:gridSpan w:val="3"/>
          </w:tcPr>
          <w:p w14:paraId="1ED54BDD" w14:textId="77777777" w:rsidR="00701D00" w:rsidRDefault="00701D00" w:rsidP="00701D00">
            <w:pPr>
              <w:jc w:val="center"/>
            </w:pPr>
            <w:r>
              <w:t>MOTION_XYZ32F</w:t>
            </w:r>
          </w:p>
        </w:tc>
      </w:tr>
      <w:tr w:rsidR="00701D00" w14:paraId="4D5149E1" w14:textId="77777777" w:rsidTr="00701D00">
        <w:tc>
          <w:tcPr>
            <w:tcW w:w="3020" w:type="dxa"/>
          </w:tcPr>
          <w:p w14:paraId="6F3DC5E0" w14:textId="77777777" w:rsidR="00701D00" w:rsidRDefault="00701D00" w:rsidP="00701D00">
            <w:pPr>
              <w:jc w:val="center"/>
            </w:pPr>
            <w:r>
              <w:t>Numero de captura</w:t>
            </w:r>
          </w:p>
        </w:tc>
        <w:tc>
          <w:tcPr>
            <w:tcW w:w="6040" w:type="dxa"/>
            <w:gridSpan w:val="3"/>
          </w:tcPr>
          <w:p w14:paraId="2FDD068E" w14:textId="2B36C70C" w:rsidR="00701D00" w:rsidRDefault="00A12314" w:rsidP="00701D00">
            <w:pPr>
              <w:jc w:val="center"/>
            </w:pPr>
            <w:r w:rsidRPr="00A12314">
              <w:t>10688</w:t>
            </w:r>
          </w:p>
        </w:tc>
      </w:tr>
      <w:tr w:rsidR="00701D00" w14:paraId="7D98C1B9" w14:textId="77777777" w:rsidTr="00701D00">
        <w:tc>
          <w:tcPr>
            <w:tcW w:w="3020" w:type="dxa"/>
          </w:tcPr>
          <w:p w14:paraId="428C23D7" w14:textId="77777777" w:rsidR="00701D00" w:rsidRDefault="00701D00" w:rsidP="00701D00">
            <w:pPr>
              <w:jc w:val="center"/>
            </w:pPr>
            <w:r>
              <w:t>Tiempo (ms)</w:t>
            </w:r>
          </w:p>
        </w:tc>
        <w:tc>
          <w:tcPr>
            <w:tcW w:w="6040" w:type="dxa"/>
            <w:gridSpan w:val="3"/>
          </w:tcPr>
          <w:p w14:paraId="1547C68D" w14:textId="4B07013A" w:rsidR="00701D00" w:rsidRDefault="00A12314" w:rsidP="00701D00">
            <w:pPr>
              <w:jc w:val="center"/>
            </w:pPr>
            <w:r w:rsidRPr="00A12314">
              <w:t>1622619824299.42</w:t>
            </w:r>
          </w:p>
        </w:tc>
      </w:tr>
      <w:tr w:rsidR="00701D00" w14:paraId="71889323" w14:textId="77777777" w:rsidTr="00701D00">
        <w:tc>
          <w:tcPr>
            <w:tcW w:w="3020" w:type="dxa"/>
          </w:tcPr>
          <w:p w14:paraId="684CC061" w14:textId="0AC63CFD" w:rsidR="00701D00" w:rsidRDefault="00701D00" w:rsidP="00701D00">
            <w:pPr>
              <w:jc w:val="center"/>
            </w:pPr>
            <w:r>
              <w:t>Eje</w:t>
            </w:r>
            <w:r w:rsidR="00A12314">
              <w:t xml:space="preserve"> </w:t>
            </w:r>
            <w:r w:rsidRPr="00701D00">
              <w:t>(</w:t>
            </w:r>
            <w:r w:rsidR="00A12314">
              <w:t>º</w:t>
            </w:r>
            <w:r w:rsidR="00A12314" w:rsidRPr="00A12314">
              <w:t>/</w:t>
            </w:r>
            <w:r w:rsidR="00A12314" w:rsidRPr="00701D00">
              <w:t xml:space="preserve"> se</w:t>
            </w:r>
            <w:r w:rsidR="00A12314">
              <w:t>gundo</w:t>
            </w:r>
            <w:r w:rsidRPr="00701D00">
              <w:t>)</w:t>
            </w:r>
          </w:p>
        </w:tc>
        <w:tc>
          <w:tcPr>
            <w:tcW w:w="2013" w:type="dxa"/>
          </w:tcPr>
          <w:p w14:paraId="637D31E9" w14:textId="79614C47" w:rsidR="00701D00" w:rsidRDefault="00A12314" w:rsidP="00701D00">
            <w:pPr>
              <w:jc w:val="center"/>
            </w:pPr>
            <w:r w:rsidRPr="00A12314">
              <w:t>-0.0052360</w:t>
            </w:r>
          </w:p>
        </w:tc>
        <w:tc>
          <w:tcPr>
            <w:tcW w:w="2013" w:type="dxa"/>
          </w:tcPr>
          <w:p w14:paraId="54F0AE54" w14:textId="2B5A81B5" w:rsidR="00701D00" w:rsidRDefault="00A12314" w:rsidP="00701D00">
            <w:pPr>
              <w:jc w:val="center"/>
            </w:pPr>
            <w:r w:rsidRPr="00A12314">
              <w:t>0.0000000</w:t>
            </w:r>
          </w:p>
        </w:tc>
        <w:tc>
          <w:tcPr>
            <w:tcW w:w="2014" w:type="dxa"/>
          </w:tcPr>
          <w:p w14:paraId="305CC1EE" w14:textId="7EB25C01" w:rsidR="00701D00" w:rsidRDefault="00A12314" w:rsidP="00701D00">
            <w:pPr>
              <w:jc w:val="center"/>
            </w:pPr>
            <w:r w:rsidRPr="00A12314">
              <w:t>0.0017453</w:t>
            </w:r>
          </w:p>
        </w:tc>
      </w:tr>
    </w:tbl>
    <w:p w14:paraId="052FA8F4" w14:textId="77777777" w:rsidR="00701D00" w:rsidRDefault="00701D00" w:rsidP="00701D00">
      <w:pPr>
        <w:jc w:val="center"/>
      </w:pPr>
    </w:p>
    <w:p w14:paraId="2BCBDB42" w14:textId="70A6F9B6" w:rsidR="00701D00" w:rsidRDefault="00701D00" w:rsidP="003D44B0">
      <w:r>
        <w:t xml:space="preserve">En la tabla </w:t>
      </w:r>
      <w:r w:rsidR="00FF3330">
        <w:t>se puede</w:t>
      </w:r>
      <w:commentRangeStart w:id="99"/>
      <w:r>
        <w:t xml:space="preserve"> </w:t>
      </w:r>
      <w:commentRangeEnd w:id="99"/>
      <w:r w:rsidR="00B6295F">
        <w:rPr>
          <w:rStyle w:val="Refdecomentario"/>
        </w:rPr>
        <w:commentReference w:id="99"/>
      </w:r>
      <w:r>
        <w:t xml:space="preserve">ver </w:t>
      </w:r>
      <w:r w:rsidR="000F6209">
        <w:t xml:space="preserve">la importancia </w:t>
      </w:r>
      <w:r>
        <w:t>que</w:t>
      </w:r>
      <w:r w:rsidR="000F6209">
        <w:t xml:space="preserve"> tiene</w:t>
      </w:r>
      <w:r>
        <w:t xml:space="preserve"> el tiempo de adquisición</w:t>
      </w:r>
      <w:r w:rsidR="000F6209">
        <w:t>,</w:t>
      </w:r>
      <w:r>
        <w:t xml:space="preserve"> ya que la variable suele cambiar mucho. </w:t>
      </w:r>
    </w:p>
    <w:p w14:paraId="64F32264" w14:textId="59AD3780" w:rsidR="009A2548" w:rsidRPr="003D44B0" w:rsidRDefault="009A2548" w:rsidP="003D44B0"/>
    <w:p w14:paraId="1DCFA971" w14:textId="360A1EF3" w:rsidR="00343BBF" w:rsidRDefault="00343BBF" w:rsidP="00343BBF">
      <w:pPr>
        <w:pStyle w:val="Ttulo2"/>
      </w:pPr>
      <w:bookmarkStart w:id="100" w:name="_Toc73645266"/>
      <w:r>
        <w:lastRenderedPageBreak/>
        <w:t>2.</w:t>
      </w:r>
      <w:r w:rsidR="00F8656B">
        <w:t>3</w:t>
      </w:r>
      <w:r>
        <w:t xml:space="preserve">. </w:t>
      </w:r>
      <w:r w:rsidR="00DC47E2">
        <w:t>Detección y s</w:t>
      </w:r>
      <w:r w:rsidR="003D44B0">
        <w:t>egmentación</w:t>
      </w:r>
      <w:bookmarkEnd w:id="100"/>
    </w:p>
    <w:p w14:paraId="2334BE93" w14:textId="46ABCB54" w:rsidR="00EC2C5B" w:rsidRDefault="00EC2C5B" w:rsidP="00DC47E2">
      <w:r>
        <w:t xml:space="preserve">Los sistemas descritos en la sección anterior, las de captación, pueden ayudar a crear mapas y con ello identificar por donde circula el robot. Pero en realidad, lo interesante es que el robot identifique el lugar donde se encuentra y además detecte los objetos que tiene alrededor para que no se choque y tenga una perspectiva más clara para </w:t>
      </w:r>
      <w:r w:rsidR="008A32B6">
        <w:t>circular por el camino que le corresponda</w:t>
      </w:r>
      <w:r>
        <w:t>.</w:t>
      </w:r>
    </w:p>
    <w:p w14:paraId="3D52241F" w14:textId="15771493" w:rsidR="00DC47E2" w:rsidRDefault="00DC47E2" w:rsidP="00DC47E2">
      <w:r>
        <w:t xml:space="preserve">La detección y la segmentación de objetos son </w:t>
      </w:r>
      <w:r w:rsidR="00EC2C5B">
        <w:t>esas</w:t>
      </w:r>
      <w:r>
        <w:t xml:space="preserve"> áreas que tratan </w:t>
      </w:r>
      <w:r w:rsidR="00EC2C5B">
        <w:t>que los</w:t>
      </w:r>
      <w:r>
        <w:t xml:space="preserve"> robots autónomos</w:t>
      </w:r>
      <w:r w:rsidR="00EC2C5B">
        <w:t xml:space="preserve"> identifiquen</w:t>
      </w:r>
      <w:r w:rsidR="00983A60">
        <w:t xml:space="preserve"> </w:t>
      </w:r>
      <w:r w:rsidR="00983A60">
        <w:fldChar w:fldCharType="begin" w:fldLock="1"/>
      </w:r>
      <w:r w:rsidR="00E92CA3">
        <w:instrText>ADDIN CSL_CITATION {"citationItems":[{"id":"ITEM-1","itemData":{"DOI":"10.1109/ACCESS.2019.2932731","ISSN":"21693536","abstract":"With the increase of training data and the improvement of machine performance, the object detection method based on convolutional neural network (CNN) has become the mainstream algorithm in field of the current object detection. However, due to the complex background, occlusion and low resolution, there are still problems of small object detection. In this paper, we propose an improved algorithm based on faster region-based CNN (Faster R-CNN) for small object detection. Using the two-stage detection idea, in the positioning stage, we propose an improved loss function based on intersection over Union (IoU) for bounding box regression, and use bilinear interpolation to improve the regions of interest (RoI) pooling operation to solve the problem of positioning deviation, in the recognition stage, we use the multi-scale convolution feature fusion to make the feature map contain more information, and use the improved non-maximum suppression (NMS) algorithm to avoid loss of overlapping objects. The results show that the proposed algorithm has good performance on traffic signs whose resolution is in the range of (0, 32], the algorithm's recall rate reaches 90%, and the accuracy rate reaches 87%. Detection performance is significantly better than Faster R- CNN. Therefore, our algorithm is an effective way to detect small objects.","author":[{"dropping-particle":"","family":"Cao","given":"Changqing","non-dropping-particle":"","parse-names":false,"suffix":""},{"dropping-particle":"","family":"Wang","given":"Bo","non-dropping-particle":"","parse-names":false,"suffix":""},{"dropping-particle":"","family":"Zhang","given":"Wenrui","non-dropping-particle":"","parse-names":false,"suffix":""},{"dropping-particle":"","family":"Zeng","given":"Xiaodong","non-dropping-particle":"","parse-names":false,"suffix":""},{"dropping-particle":"","family":"Yan","given":"Xu","non-dropping-particle":"","parse-names":false,"suffix":""},{"dropping-particle":"","family":"Feng","given":"Zhejun","non-dropping-particle":"","parse-names":false,"suffix":""},{"dropping-particle":"","family":"Liu","given":"Yutao","non-dropping-particle":"","parse-names":false,"suffix":""},{"dropping-particle":"","family":"Wu","given":"Zengyan","non-dropping-particle":"","parse-names":false,"suffix":""}],"container-title":"IEEE Access","id":"ITEM-1","issued":{"date-parts":[["2019"]]},"page":"106838-106846","publisher":"Institute of Electrical and Electronics Engineers Inc.","title":"An Improved Faster R-CNN for Small Object Detection","type":"article-journal","volume":"7"},"uris":["http://www.mendeley.com/documents/?uuid=c15f640c-6046-3807-a9de-e80301f1cb91"]}],"mendeley":{"formattedCitation":"(Cao et al., 2019)","plainTextFormattedCitation":"(Cao et al., 2019)","previouslyFormattedCitation":"(Cao et al., 2019)"},"properties":{"noteIndex":0},"schema":"https://github.com/citation-style-language/schema/raw/master/csl-citation.json"}</w:instrText>
      </w:r>
      <w:r w:rsidR="00983A60">
        <w:fldChar w:fldCharType="separate"/>
      </w:r>
      <w:r w:rsidR="00983A60" w:rsidRPr="00983A60">
        <w:rPr>
          <w:noProof/>
        </w:rPr>
        <w:t>(Cao et al., 2019)</w:t>
      </w:r>
      <w:r w:rsidR="00983A60">
        <w:fldChar w:fldCharType="end"/>
      </w:r>
      <w:r w:rsidR="00EC2C5B">
        <w:t xml:space="preserve"> y etiqueten </w:t>
      </w:r>
      <w:r w:rsidR="00B33B5C">
        <w:fldChar w:fldCharType="begin" w:fldLock="1"/>
      </w:r>
      <w:r w:rsidR="00983A60">
        <w:instrText>ADDIN CSL_CITATION {"citationItems":[{"id":"ITEM-1","itemData":{"DOI":"10.1109/ACCESS.2020.3019659","ISSN":"21693536","abstract":"This paper proposes a new Simultaneous Localization and Mapping (SLAM) method on the basis of graph-based optimization through the combination of the Light Detection and Ranging (LiDAR), RGB-D camera, encoder and Inertial Measurement Unit (IMU). It can conduct joint positioning of four sensors by taking advantaging of the unscented Kalman filter (UKF) to design the related strategy of the 2D LiDAR point cloud and RGB-D camera point cloud. 3D LiDAR point cloud information generated by the RGB-D camera under the 2D LiDAR has been added into the new SLAM method in the sequential registration stage, and it can match the 2D LiDAR point cloud and the 3D RGB-D point cloud by using the method of the Correlation Scan Matching (CSM); In the loop closure detection stage, this method can further verify the accuracy of the loop closure after the 2D LiDAR matching by describing 3D point cloud. Additionally, this new SLAM method has been verified feasibility and availability through the processes of theoretical derivation, simulation experiment and physical verification. As a result, the experiment shows that the multi-sensor SLAM framework designed has a good mapping effect, high precision and accuracy.","author":[{"dropping-particle":"","family":"Mu","given":"Lili","non-dropping-particle":"","parse-names":false,"suffix":""},{"dropping-particle":"","family":"Yao","given":"Pantao","non-dropping-particle":"","parse-names":false,"suffix":""},{"dropping-particle":"","family":"Zheng","given":"Yuchen","non-dropping-particle":"","parse-names":false,"suffix":""},{"dropping-particle":"","family":"Chen","given":"Kai","non-dropping-particle":"","parse-names":false,"suffix":""},{"dropping-particle":"","family":"Wang","given":"Fangfang","non-dropping-particle":"","parse-names":false,"suffix":""},{"dropping-particle":"","family":"Qi","given":"Nana","non-dropping-particle":"","parse-names":false,"suffix":""}],"container-title":"IEEE Access","id":"ITEM-1","issued":{"date-parts":[["2020"]]},"page":"157628-157642","publisher":"Institute of Electrical and Electronics Engineers Inc.","title":"Research on SLAM algorithm of mobile robot based on the fusion of 2D LiDAR and depth camera","type":"article-journal","volume":"8"},"uris":["http://www.mendeley.com/documents/?uuid=f386b9ab-3ab6-36de-af1b-65086a0e3578"]}],"mendeley":{"formattedCitation":"(Mu et al., 2020)","plainTextFormattedCitation":"(Mu et al., 2020)","previouslyFormattedCitation":"(Mu et al., 2020)"},"properties":{"noteIndex":0},"schema":"https://github.com/citation-style-language/schema/raw/master/csl-citation.json"}</w:instrText>
      </w:r>
      <w:r w:rsidR="00B33B5C">
        <w:fldChar w:fldCharType="separate"/>
      </w:r>
      <w:r w:rsidR="00B33B5C" w:rsidRPr="00B33B5C">
        <w:rPr>
          <w:noProof/>
        </w:rPr>
        <w:t>(Mu et al., 2020)</w:t>
      </w:r>
      <w:r w:rsidR="00B33B5C">
        <w:fldChar w:fldCharType="end"/>
      </w:r>
      <w:r w:rsidR="00B33B5C">
        <w:t xml:space="preserve"> </w:t>
      </w:r>
      <w:r w:rsidR="008A32B6">
        <w:t xml:space="preserve">respectivamente </w:t>
      </w:r>
      <w:r w:rsidR="00EC2C5B">
        <w:t>los objetos de su entorno</w:t>
      </w:r>
      <w:r>
        <w:t xml:space="preserve">. Para ello es indispensable saber cómo se puede realizar un detector de objetos. Hoy en día, parece muy simple este concepto </w:t>
      </w:r>
      <w:r w:rsidR="008A32B6">
        <w:t xml:space="preserve">de detectar los objetos </w:t>
      </w:r>
      <w:r>
        <w:t>ya que lo podemos ver en distintas aplicaciones de nuestros móviles</w:t>
      </w:r>
      <w:r w:rsidR="00EC2C5B">
        <w:t xml:space="preserve"> o en otros lugares</w:t>
      </w:r>
      <w:r>
        <w:t xml:space="preserve">, pero es interesante saber cómo funciona para poder crear o modificar modelos de redes neuronales convolucionales (CNN) que realizan este proceso. La segmentación de objetos se hace de una manera similar, pero en vez de detectar esos elementos </w:t>
      </w:r>
      <w:r w:rsidR="00EC2C5B">
        <w:t>e</w:t>
      </w:r>
      <w:r>
        <w:t xml:space="preserve"> identificar su posición en la respectiva imagen, colorea la imagen de tal manera que se pueden diferenciar los objetos de forma semántica</w:t>
      </w:r>
      <w:r w:rsidR="008A32B6">
        <w:t xml:space="preserve"> y de esta manera se crea un mapa de la misma imagen</w:t>
      </w:r>
      <w:r>
        <w:t xml:space="preserve">. </w:t>
      </w:r>
    </w:p>
    <w:p w14:paraId="145D0241" w14:textId="77777777" w:rsidR="003952FF" w:rsidRPr="00DC47E2" w:rsidRDefault="003952FF" w:rsidP="00DC47E2"/>
    <w:p w14:paraId="7429F75C" w14:textId="772A91A8" w:rsidR="003D44B0" w:rsidRDefault="00DC47E2" w:rsidP="00DC47E2">
      <w:pPr>
        <w:pStyle w:val="Ttulo3"/>
      </w:pPr>
      <w:bookmarkStart w:id="101" w:name="_Toc73645267"/>
      <w:r>
        <w:t>2.3.1. Detección de objetos</w:t>
      </w:r>
      <w:bookmarkEnd w:id="101"/>
    </w:p>
    <w:p w14:paraId="50967079" w14:textId="3468875C" w:rsidR="00DC47E2" w:rsidRDefault="00983A60" w:rsidP="00DC47E2">
      <w:r>
        <w:t xml:space="preserve">Como se menciona anteriormente, la detección de objetos es uno de los sistemas para que el robot identifique los elementos que le rodean. Es necesario realizar </w:t>
      </w:r>
      <w:r w:rsidR="00FD21C1">
        <w:t xml:space="preserve">la ejecución </w:t>
      </w:r>
      <w:r>
        <w:t>estos algoritmos en los sistemas local</w:t>
      </w:r>
      <w:r w:rsidR="005D4CE7">
        <w:t>es</w:t>
      </w:r>
      <w:r>
        <w:t>, ya que no se prescinde de tiempo para ejecución de estos algoritmos</w:t>
      </w:r>
      <w:r w:rsidR="005D4CE7">
        <w:t xml:space="preserve"> </w:t>
      </w:r>
      <w:r w:rsidR="00E92CA3">
        <w:fldChar w:fldCharType="begin" w:fldLock="1"/>
      </w:r>
      <w:r w:rsidR="00C92939">
        <w:instrText>ADDIN CSL_CITATION {"citationItems":[{"id":"ITEM-1","itemData":{"DOI":"10.3390/s20154276","ISSN":"14248220","PMID":"32751868","abstract":"Remote sensing targets have different dimensions, and they have the characteristics of dense distribution and a complex background. This makes remote sensing target detection difficult. With the aim at detecting remote sensing targets at different scales, a new You Only Look Once (YOLO)-V3-based model was proposed. YOLO-V3 is a new version of YOLO. Aiming at the defect of poor performance of YOLO-V3 in detecting remote sensing targets, we adopted DenseNet (Densely Connected Network) to enhance feature extraction capability. Moreover, the detection scales were increased to four based on the original YOLO-V3. The experiment on RSOD (Remote Sensing Object Detection) dataset and UCS-AOD (Dataset of Object Detection in Aerial Images) dataset showed that our approach performed better than Faster-RCNN, SSD (Single Shot Multibox Detector), YOLO-V3, and YOLO-V3 tiny in terms of accuracy. Compared with original YOLO-V3, the mAP (mean Average Precision) of our approach increased from 77.10% to 88.73% in the RSOD dataset. In particular, the mAP of detecting targets like aircrafts, which are mainly made up of small targets increased by 12.12%. In addition, the detection speed was not significantly reduced. Generally speaking, our approach achieved higher accuracy and gave considerations to real-time performance simultaneously for remote sensing target detection.","author":[{"dropping-particle":"","family":"Xu","given":"Danqing","non-dropping-particle":"","parse-names":false,"suffix":""},{"dropping-particle":"","family":"Wu","given":"Yiquan","non-dropping-particle":"","parse-names":false,"suffix":""}],"container-title":"Sensors (Switzerland)","id":"ITEM-1","issue":"15","issued":{"date-parts":[["2020","8","1"]]},"page":"1-24","publisher":"MDPI AG","title":"Improved YOLO-V3 with densenet for multi-scale remote sensing target detection","type":"article-journal","volume":"20"},"uris":["http://www.mendeley.com/documents/?uuid=024b8a93-c5a9-3905-a289-677f98fead71"]}],"mendeley":{"formattedCitation":"(Xu &amp; Wu, 2020)","plainTextFormattedCitation":"(Xu &amp; Wu, 2020)","previouslyFormattedCitation":"(Xu &amp; Wu, 2020)"},"properties":{"noteIndex":0},"schema":"https://github.com/citation-style-language/schema/raw/master/csl-citation.json"}</w:instrText>
      </w:r>
      <w:r w:rsidR="00E92CA3">
        <w:fldChar w:fldCharType="separate"/>
      </w:r>
      <w:r w:rsidR="00E92CA3" w:rsidRPr="00E92CA3">
        <w:rPr>
          <w:noProof/>
        </w:rPr>
        <w:t>(Xu &amp; Wu, 2020)</w:t>
      </w:r>
      <w:r w:rsidR="00E92CA3">
        <w:fldChar w:fldCharType="end"/>
      </w:r>
      <w:r>
        <w:t>.</w:t>
      </w:r>
    </w:p>
    <w:p w14:paraId="16D65CCB" w14:textId="05860BDA" w:rsidR="005D4CE7" w:rsidRDefault="003B3009" w:rsidP="00DC47E2">
      <w:r>
        <w:t xml:space="preserve">Antes de nada, para crear estos modelos de detección de objetos es necesario saber como funcionan las CNN. Pero antes de estas redes tan complejas se empezó a hacer la detección de diferentes elementos mediante Haar Cascade Classifiers, que consta de filtros morfológicos </w:t>
      </w:r>
      <w:r w:rsidR="006936C8">
        <w:t xml:space="preserve">con diferentes kernel </w:t>
      </w:r>
      <w:r>
        <w:t xml:space="preserve">para la detección de los elementos como puedes ser las caras humanas. </w:t>
      </w:r>
    </w:p>
    <w:p w14:paraId="18F79CD7" w14:textId="77777777" w:rsidR="003B3009" w:rsidRDefault="003B3009" w:rsidP="003B3009">
      <w:pPr>
        <w:keepNext/>
        <w:jc w:val="center"/>
      </w:pPr>
      <w:r>
        <w:rPr>
          <w:noProof/>
        </w:rPr>
        <w:lastRenderedPageBreak/>
        <w:drawing>
          <wp:inline distT="0" distB="0" distL="0" distR="0" wp14:anchorId="66709275" wp14:editId="6D6429B4">
            <wp:extent cx="2562225" cy="1282243"/>
            <wp:effectExtent l="0" t="0" r="0" b="0"/>
            <wp:docPr id="5" name="Imagen 5"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Imagen que contiene Interfaz de usuario gráfica&#10;&#10;Descripción generada automáticamente"/>
                    <pic:cNvPicPr/>
                  </pic:nvPicPr>
                  <pic:blipFill>
                    <a:blip r:embed="rId26"/>
                    <a:stretch>
                      <a:fillRect/>
                    </a:stretch>
                  </pic:blipFill>
                  <pic:spPr>
                    <a:xfrm>
                      <a:off x="0" y="0"/>
                      <a:ext cx="2570047" cy="1286158"/>
                    </a:xfrm>
                    <a:prstGeom prst="rect">
                      <a:avLst/>
                    </a:prstGeom>
                  </pic:spPr>
                </pic:pic>
              </a:graphicData>
            </a:graphic>
          </wp:inline>
        </w:drawing>
      </w:r>
    </w:p>
    <w:p w14:paraId="2C797DB6" w14:textId="7882ED89" w:rsidR="003B3009" w:rsidRDefault="003B3009" w:rsidP="003B3009">
      <w:pPr>
        <w:pStyle w:val="Descripcin"/>
        <w:jc w:val="center"/>
      </w:pPr>
      <w:bookmarkStart w:id="102" w:name="_Toc73645307"/>
      <w:r>
        <w:t xml:space="preserve">Figura </w:t>
      </w:r>
      <w:r>
        <w:fldChar w:fldCharType="begin"/>
      </w:r>
      <w:r>
        <w:instrText xml:space="preserve"> SEQ Figura \* ARABIC </w:instrText>
      </w:r>
      <w:r>
        <w:fldChar w:fldCharType="separate"/>
      </w:r>
      <w:r w:rsidR="009A2548">
        <w:rPr>
          <w:noProof/>
        </w:rPr>
        <w:t>11</w:t>
      </w:r>
      <w:r>
        <w:fldChar w:fldCharType="end"/>
      </w:r>
      <w:r w:rsidR="006936C8">
        <w:t xml:space="preserve">: Ejemplo de detector de cara con Haar Cascade </w:t>
      </w:r>
      <w:r w:rsidR="0033242A">
        <w:fldChar w:fldCharType="begin" w:fldLock="1"/>
      </w:r>
      <w:r w:rsidR="00AB3840">
        <w:instrText>ADDIN CSL_CITATION {"citationItems":[{"id":"ITEM-1","itemData":{"URL":"https://towardsdatascience.com/computer-vision-for-beginners-part-4-64a8d9856208","accessed":{"date-parts":[["2021","6","3"]]},"author":[{"dropping-particle":"","family":"Jiwon","given":"Jeong","non-dropping-particle":"","parse-names":false,"suffix":""}],"id":"ITEM-1","issued":{"date-parts":[["2019"]]},"title":"Computer Vision for Beginners: Part 4 - Towards Data Science","type":"webpage"},"uris":["http://www.mendeley.com/documents/?uuid=a209c3a4-fc4e-35c7-8117-2c7f279f45ca"]}],"mendeley":{"formattedCitation":"(Jiwon, 2019)","plainTextFormattedCitation":"(Jiwon, 2019)","previouslyFormattedCitation":"(Jiwon, 2019)"},"properties":{"noteIndex":0},"schema":"https://github.com/citation-style-language/schema/raw/master/csl-citation.json"}</w:instrText>
      </w:r>
      <w:r w:rsidR="0033242A">
        <w:fldChar w:fldCharType="separate"/>
      </w:r>
      <w:r w:rsidR="00AB3840" w:rsidRPr="00AB3840">
        <w:rPr>
          <w:noProof/>
        </w:rPr>
        <w:t>(Jiwon, 2019)</w:t>
      </w:r>
      <w:r w:rsidR="0033242A">
        <w:fldChar w:fldCharType="end"/>
      </w:r>
      <w:r w:rsidR="006936C8">
        <w:t>.</w:t>
      </w:r>
      <w:bookmarkEnd w:id="102"/>
    </w:p>
    <w:p w14:paraId="70E446D5" w14:textId="77777777" w:rsidR="00FD21C1" w:rsidRPr="00FD21C1" w:rsidRDefault="00FD21C1" w:rsidP="00FD21C1">
      <w:pPr>
        <w:rPr>
          <w:lang w:val="es-ES"/>
        </w:rPr>
      </w:pPr>
    </w:p>
    <w:p w14:paraId="3722E420" w14:textId="4FD3F7EA" w:rsidR="00DC47E2" w:rsidRDefault="006936C8" w:rsidP="003D44B0">
      <w:r>
        <w:t xml:space="preserve">Estos sistemas pueden funcionar bien para ciertos elementos, pero hoy en día, hay diferentes modos de utilización de CNN que son más fiables. </w:t>
      </w:r>
      <w:r w:rsidR="00CA7E49">
        <w:t>El proceso de detección de objetos se diferencia en tres fases que son la clasificación de imágenes</w:t>
      </w:r>
      <w:r w:rsidR="00C92939">
        <w:t xml:space="preserve"> </w:t>
      </w:r>
      <w:r w:rsidR="00C92939">
        <w:fldChar w:fldCharType="begin" w:fldLock="1"/>
      </w:r>
      <w:r w:rsidR="00C55066">
        <w:instrText>ADDIN CSL_CITATION {"citationItems":[{"id":"ITEM-1","itemData":{"DOI":"10.1109/TIP.2015.2475625","abstract":"In this work, we propose a very simple deep learning network for image classification which comprises only the very basic data processing components: cascaded principal component analysis (PCA), binary hashing, and block-wise histograms. In the proposed architecture, PCA is employed to learn multistage filter banks. It is followed by simple binary hashing and block histograms for indexing and pooling. This architecture is thus named as a PCA network (PCANet) and can be designed and learned extremely easily and efficiently. For comparison and better understanding, we also introduce and study two simple variations to the PCANet, namely the RandNet and LDANet. They share the same topology of PCANet but their cascaded filters are either selected randomly or learned from LDA. We have tested these basic networks extensively on many benchmark visual datasets for different tasks, such as LFW for face verification, MultiPIE, Extended Yale B, AR, FERET datasets for face recognition, as well as MNIST for hand-written digits recognition. Surprisingly, for all tasks, such a seemingly naive PCANet model is on par with the state of the art features, either prefixed, highly hand-crafted or carefully learned (by DNNs). Even more surprisingly, it sets new records for many classification tasks in Extended Yale B, AR, FERET datasets, and MNIST variations. Additional experiments on other public datasets also demonstrate the potential of the PCANet serving as a simple but highly competitive baseline for texture classification and object recognition.","author":[{"dropping-particle":"","family":"Chan","given":"Tsung-Han","non-dropping-particle":"","parse-names":false,"suffix":""},{"dropping-particle":"","family":"Jia","given":"Kui","non-dropping-particle":"","parse-names":false,"suffix":""},{"dropping-particle":"","family":"Gao","given":"Shenghua","non-dropping-particle":"","parse-names":false,"suffix":""},{"dropping-particle":"","family":"Lu","given":"Jiwen","non-dropping-particle":"","parse-names":false,"suffix":""},{"dropping-particle":"","family":"Zeng","given":"Zinan","non-dropping-particle":"","parse-names":false,"suffix":""},{"dropping-particle":"","family":"Ma","given":"Yi","non-dropping-particle":"","parse-names":false,"suffix":""}],"container-title":"IEEE Transactions on Image Processing","id":"ITEM-1","issue":"12","issued":{"date-parts":[["2014","4","14"]]},"page":"5017-5032","publisher":"Institute of Electrical and Electronics Engineers Inc.","title":"PCANet: A Simple Deep Learning Baseline for Image Classification?","type":"article-journal","volume":"24"},"uris":["http://www.mendeley.com/documents/?uuid=c5b370e0-23f1-365a-8b64-bfb349c00ac8"]}],"mendeley":{"formattedCitation":"(Chan et al., 2014)","plainTextFormattedCitation":"(Chan et al., 2014)","previouslyFormattedCitation":"(Chan et al., 2014)"},"properties":{"noteIndex":0},"schema":"https://github.com/citation-style-language/schema/raw/master/csl-citation.json"}</w:instrText>
      </w:r>
      <w:r w:rsidR="00C92939">
        <w:fldChar w:fldCharType="separate"/>
      </w:r>
      <w:r w:rsidR="00C92939" w:rsidRPr="00C92939">
        <w:rPr>
          <w:noProof/>
        </w:rPr>
        <w:t>(Chan et al., 2014)</w:t>
      </w:r>
      <w:r w:rsidR="00C92939">
        <w:fldChar w:fldCharType="end"/>
      </w:r>
      <w:r w:rsidR="00CA7E49">
        <w:t>, clasificación con localización del objeto y detección de diferentes objetos en una sola imagen</w:t>
      </w:r>
      <w:r w:rsidR="00C55066">
        <w:t xml:space="preserve"> </w:t>
      </w:r>
      <w:r w:rsidR="00C55066">
        <w:fldChar w:fldCharType="begin" w:fldLock="1"/>
      </w:r>
      <w:r w:rsidR="006D36F9">
        <w:instrText>ADDIN CSL_CITATION {"citationItems":[{"id":"ITEM-1","itemData":{"DOI":"10.1109/TPAMI.2016.2577031","ISSN":"01628828","PMID":"27295650","abstract":"State-of-the-art object detection networks depend on region proposal algorithms to hypothesize object locations. Advances like SPPnet [1] and Fast R-CNN [2] have reduced the running time of these detection networks, exposing region proposal computation as a bottleneck. In this work, we introduce a Region Proposal Network (RPN) that shares full-image convolutional features with the detection network, thus enabling nearly cost-free region proposals. An RPN is a fully convolutional network that simultaneously predicts object bounds and objectness scores at each position. The RPN is trained end-to-end to generate high-quality region proposals, which are used by Fast R-CNN for detection. We further merge RPN and Fast R-CNN into a single network by sharing their convolutional features - using the recently popular terminology of neural networks with 'attention' mechanisms, the RPN component tells the unified network where to look. For the very deep VGG-16 model [3], our detection system has a frame rate of 5 fps (including all steps) on a GPU, while achieving state-of-the-art object detection accuracy on PASCAL VOC 2007, 2012, and MS COCO datasets with only 300 proposals per image. In ILSVRC and COCO 2015 competitions, Faster R-CNN and RPN are the foundations of the 1st-place winning entries in several tracks. Code has been made publicly available.","author":[{"dropping-particle":"","family":"Ren","given":"Shaoqing","non-dropping-particle":"","parse-names":false,"suffix":""},{"dropping-particle":"","family":"He","given":"Kaiming","non-dropping-particle":"","parse-names":false,"suffix":""},{"dropping-particle":"","family":"Girshick","given":"Ross","non-dropping-particle":"","parse-names":false,"suffix":""},{"dropping-particle":"","family":"Sun","given":"Jian","non-dropping-particle":"","parse-names":false,"suffix":""}],"container-title":"IEEE Transactions on Pattern Analysis and Machine Intelligence","id":"ITEM-1","issue":"6","issued":{"date-parts":[["2017"]]},"number-of-pages":"1137-1149","title":"Faster R-CNN: Towards Real-Time Object Detection with Region Proposal Networks","type":"report","volume":"39"},"uris":["http://www.mendeley.com/documents/?uuid=90e652f3-5703-382b-87a5-553c14467ca6"]}],"mendeley":{"formattedCitation":"(Ren et al., 2017)","plainTextFormattedCitation":"(Ren et al., 2017)","previouslyFormattedCitation":"(Ren et al., 2017)"},"properties":{"noteIndex":0},"schema":"https://github.com/citation-style-language/schema/raw/master/csl-citation.json"}</w:instrText>
      </w:r>
      <w:r w:rsidR="00C55066">
        <w:fldChar w:fldCharType="separate"/>
      </w:r>
      <w:r w:rsidR="00FD21C1" w:rsidRPr="00FD21C1">
        <w:rPr>
          <w:noProof/>
        </w:rPr>
        <w:t>(Ren et al., 2017)</w:t>
      </w:r>
      <w:r w:rsidR="00C55066">
        <w:fldChar w:fldCharType="end"/>
      </w:r>
      <w:r w:rsidR="00CA7E49">
        <w:t>.</w:t>
      </w:r>
    </w:p>
    <w:p w14:paraId="7CFA2FDB" w14:textId="31FE7D52" w:rsidR="00C92939" w:rsidRDefault="00C92939" w:rsidP="003D44B0">
      <w:r>
        <w:t>Los cla</w:t>
      </w:r>
      <w:r w:rsidR="00FD21C1">
        <w:t>sificadores han evolucionado para mejorar la eficiencia y muestra de ello es la Figura 1</w:t>
      </w:r>
      <w:r w:rsidR="00A12314">
        <w:t>2</w:t>
      </w:r>
      <w:r w:rsidR="00FD21C1">
        <w:t xml:space="preserve">, que ya en el año 2017 había mejorado mucho el tiempo de ejecución de detección de objetos. Hoy en día, ya se hace casi a tiempo real, muestra de ello es Yolov4 </w:t>
      </w:r>
      <w:r w:rsidR="006D36F9">
        <w:fldChar w:fldCharType="begin" w:fldLock="1"/>
      </w:r>
      <w:r w:rsidR="003C5C79">
        <w:instrText>ADDIN CSL_CITATION {"citationItems":[{"id":"ITEM-1","itemData":{"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65 FPS on Tesla V100. Source code is at https://github.com/AlexeyAB/darknet","author":[{"dropping-particle":"","family":"Bochkovskiy","given":"Alexey","non-dropping-particle":"","parse-names":false,"suffix":""},{"dropping-particle":"","family":"Wang","given":"Chien-Yao","non-dropping-particle":"","parse-names":false,"suffix":""},{"dropping-particle":"","family":"Liao","given":"Hong-Yuan Mark","non-dropping-particle":"","parse-names":false,"suffix":""}],"container-title":"arXiv","id":"ITEM-1","issued":{"date-parts":[["2020","4","22"]]},"publisher":"arXiv","title":"YOLOv4: Optimal Speed and Accuracy of Object Detection","type":"article-journal"},"uris":["http://www.mendeley.com/documents/?uuid=bc592bc0-8096-3c42-9b7b-716e0aeaa579"]}],"mendeley":{"formattedCitation":"(Bochkovskiy et al., 2020)","plainTextFormattedCitation":"(Bochkovskiy et al., 2020)","previouslyFormattedCitation":"(Bochkovskiy et al., 2020)"},"properties":{"noteIndex":0},"schema":"https://github.com/citation-style-language/schema/raw/master/csl-citation.json"}</w:instrText>
      </w:r>
      <w:r w:rsidR="006D36F9">
        <w:fldChar w:fldCharType="separate"/>
      </w:r>
      <w:r w:rsidR="006D36F9" w:rsidRPr="006D36F9">
        <w:rPr>
          <w:noProof/>
        </w:rPr>
        <w:t>(Bochkovskiy et al., 2020)</w:t>
      </w:r>
      <w:r w:rsidR="006D36F9">
        <w:fldChar w:fldCharType="end"/>
      </w:r>
      <w:r w:rsidR="00FD21C1">
        <w:t xml:space="preserve"> que realiza </w:t>
      </w:r>
      <w:r w:rsidR="006D36F9">
        <w:t>un buen desempeño teniendo en cuenta la velocidad o el tiempo de respuesta que tiene el algoritmo.</w:t>
      </w:r>
    </w:p>
    <w:p w14:paraId="4475B49E" w14:textId="77777777" w:rsidR="0048772B" w:rsidRDefault="0048772B" w:rsidP="0048772B">
      <w:pPr>
        <w:keepNext/>
        <w:jc w:val="center"/>
      </w:pPr>
      <w:r>
        <w:rPr>
          <w:noProof/>
        </w:rPr>
        <w:drawing>
          <wp:inline distT="0" distB="0" distL="0" distR="0" wp14:anchorId="580EF9AC" wp14:editId="15F637E2">
            <wp:extent cx="2905125" cy="2308726"/>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931733" cy="2329872"/>
                    </a:xfrm>
                    <a:prstGeom prst="rect">
                      <a:avLst/>
                    </a:prstGeom>
                  </pic:spPr>
                </pic:pic>
              </a:graphicData>
            </a:graphic>
          </wp:inline>
        </w:drawing>
      </w:r>
    </w:p>
    <w:p w14:paraId="729EFAF8" w14:textId="77777777" w:rsidR="0048772B" w:rsidRDefault="0048772B" w:rsidP="0048772B">
      <w:pPr>
        <w:pStyle w:val="Descripcin"/>
        <w:jc w:val="center"/>
      </w:pPr>
      <w:bookmarkStart w:id="103" w:name="_Toc73645308"/>
      <w:r>
        <w:t xml:space="preserve">Figura </w:t>
      </w:r>
      <w:r>
        <w:fldChar w:fldCharType="begin"/>
      </w:r>
      <w:r>
        <w:instrText xml:space="preserve"> SEQ Figura \* ARABIC </w:instrText>
      </w:r>
      <w:r>
        <w:fldChar w:fldCharType="separate"/>
      </w:r>
      <w:r>
        <w:rPr>
          <w:noProof/>
        </w:rPr>
        <w:t>12</w:t>
      </w:r>
      <w:r>
        <w:fldChar w:fldCharType="end"/>
      </w:r>
      <w:r>
        <w:t>: Comparando los algoritmos de detección de objetos en base al tiempo de respuesta</w:t>
      </w:r>
      <w:r>
        <w:fldChar w:fldCharType="begin" w:fldLock="1"/>
      </w:r>
      <w:r>
        <w:instrText>ADDIN CSL_CITATION {"citationItems":[{"id":"ITEM-1","itemData":{"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65 FPS on Tesla V100. Source code is at https://github.com/AlexeyAB/darknet","author":[{"dropping-particle":"","family":"Bochkovskiy","given":"Alexey","non-dropping-particle":"","parse-names":false,"suffix":""},{"dropping-particle":"","family":"Wang","given":"Chien-Yao","non-dropping-particle":"","parse-names":false,"suffix":""},{"dropping-particle":"","family":"Liao","given":"Hong-Yuan Mark","non-dropping-particle":"","parse-names":false,"suffix":""}],"container-title":"arXiv","id":"ITEM-1","issued":{"date-parts":[["2020","4","22"]]},"publisher":"arXiv","title":"YOLOv4: Optimal Speed and Accuracy of Object Detection","type":"article-journal"},"uris":["http://www.mendeley.com/documents/?uuid=bc592bc0-8096-3c42-9b7b-716e0aeaa579"]}],"mendeley":{"formattedCitation":"(Bochkovskiy et al., 2020)","plainTextFormattedCitation":"(Bochkovskiy et al., 2020)","previouslyFormattedCitation":"(Bochkovskiy et al., 2020)"},"properties":{"noteIndex":0},"schema":"https://github.com/citation-style-language/schema/raw/master/csl-citation.json"}</w:instrText>
      </w:r>
      <w:r>
        <w:fldChar w:fldCharType="separate"/>
      </w:r>
      <w:r w:rsidRPr="006D36F9">
        <w:rPr>
          <w:noProof/>
        </w:rPr>
        <w:t>(Bochkovskiy et al., 2020)</w:t>
      </w:r>
      <w:r>
        <w:fldChar w:fldCharType="end"/>
      </w:r>
      <w:r>
        <w:t>.</w:t>
      </w:r>
      <w:bookmarkEnd w:id="103"/>
    </w:p>
    <w:p w14:paraId="0B1A93C0" w14:textId="15A2E1E1" w:rsidR="0048772B" w:rsidRDefault="0048772B" w:rsidP="003D44B0"/>
    <w:p w14:paraId="57FB6AB6" w14:textId="77777777" w:rsidR="0048772B" w:rsidRDefault="0048772B" w:rsidP="0048772B">
      <w:r>
        <w:t xml:space="preserve">Uno de los principales motivos de las mejoras de estos sistemas son las competiciones de Imagenet </w:t>
      </w:r>
      <w:r w:rsidRPr="00FF3330">
        <w:rPr>
          <w:lang w:val="es-ES"/>
        </w:rPr>
        <w:t xml:space="preserve">donde las empresas más punteras en el sector de la inteligencia artificial (IA) toman </w:t>
      </w:r>
      <w:r w:rsidRPr="00FF3330">
        <w:rPr>
          <w:lang w:val="es-ES"/>
        </w:rPr>
        <w:lastRenderedPageBreak/>
        <w:t>parte. Podemos ver en la Figura 13 como han evolucionado durante años los resultados</w:t>
      </w:r>
      <w:r>
        <w:t xml:space="preserve"> de estas redes neuronales.</w:t>
      </w:r>
      <w:commentRangeStart w:id="104"/>
      <w:commentRangeEnd w:id="104"/>
      <w:r>
        <w:rPr>
          <w:rStyle w:val="Refdecomentario"/>
        </w:rPr>
        <w:commentReference w:id="104"/>
      </w:r>
    </w:p>
    <w:p w14:paraId="489926D1" w14:textId="7F0AAF7E" w:rsidR="00680662" w:rsidRDefault="00B6295F" w:rsidP="0048772B">
      <w:commentRangeStart w:id="105"/>
      <w:commentRangeEnd w:id="105"/>
      <w:r>
        <w:rPr>
          <w:rStyle w:val="Refdecomentario"/>
        </w:rPr>
        <w:commentReference w:id="105"/>
      </w:r>
    </w:p>
    <w:p w14:paraId="0167C68A" w14:textId="77777777" w:rsidR="00C55066" w:rsidRDefault="00C55066" w:rsidP="00C55066">
      <w:pPr>
        <w:keepNext/>
        <w:jc w:val="center"/>
      </w:pPr>
      <w:r>
        <w:rPr>
          <w:noProof/>
        </w:rPr>
        <w:drawing>
          <wp:inline distT="0" distB="0" distL="0" distR="0" wp14:anchorId="4C90441C" wp14:editId="4CE982A4">
            <wp:extent cx="3438525" cy="1531982"/>
            <wp:effectExtent l="0" t="0" r="0" b="0"/>
            <wp:docPr id="22" name="Imagen 22"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descr="Gráfico&#10;&#10;Descripción generada automáticamente"/>
                    <pic:cNvPicPr/>
                  </pic:nvPicPr>
                  <pic:blipFill>
                    <a:blip r:embed="rId28"/>
                    <a:stretch>
                      <a:fillRect/>
                    </a:stretch>
                  </pic:blipFill>
                  <pic:spPr>
                    <a:xfrm>
                      <a:off x="0" y="0"/>
                      <a:ext cx="3446881" cy="1535705"/>
                    </a:xfrm>
                    <a:prstGeom prst="rect">
                      <a:avLst/>
                    </a:prstGeom>
                  </pic:spPr>
                </pic:pic>
              </a:graphicData>
            </a:graphic>
          </wp:inline>
        </w:drawing>
      </w:r>
    </w:p>
    <w:p w14:paraId="625AF2E8" w14:textId="17FC160F" w:rsidR="00C92939" w:rsidRDefault="00C55066" w:rsidP="00C55066">
      <w:pPr>
        <w:pStyle w:val="Descripcin"/>
        <w:jc w:val="center"/>
      </w:pPr>
      <w:bookmarkStart w:id="106" w:name="_Toc73645309"/>
      <w:r w:rsidRPr="00AA3FD6">
        <w:rPr>
          <w:lang w:val="en-GB"/>
        </w:rPr>
        <w:t xml:space="preserve">Figura </w:t>
      </w:r>
      <w:r>
        <w:fldChar w:fldCharType="begin"/>
      </w:r>
      <w:r w:rsidRPr="00AA3FD6">
        <w:rPr>
          <w:lang w:val="en-GB"/>
        </w:rPr>
        <w:instrText xml:space="preserve"> SEQ Figura \* ARABIC </w:instrText>
      </w:r>
      <w:r>
        <w:fldChar w:fldCharType="separate"/>
      </w:r>
      <w:r w:rsidR="009A2548" w:rsidRPr="00AA3FD6">
        <w:rPr>
          <w:noProof/>
          <w:lang w:val="en-GB"/>
        </w:rPr>
        <w:t>13</w:t>
      </w:r>
      <w:r>
        <w:fldChar w:fldCharType="end"/>
      </w:r>
      <w:r w:rsidRPr="00AA3FD6">
        <w:rPr>
          <w:lang w:val="en-GB"/>
        </w:rPr>
        <w:t xml:space="preserve">: </w:t>
      </w:r>
      <w:r w:rsidR="006D36F9" w:rsidRPr="00AA3FD6">
        <w:rPr>
          <w:lang w:val="en-GB"/>
        </w:rPr>
        <w:t>Evolución</w:t>
      </w:r>
      <w:r w:rsidRPr="00AA3FD6">
        <w:rPr>
          <w:lang w:val="en-GB"/>
        </w:rPr>
        <w:t xml:space="preserve"> de Imagenet </w:t>
      </w:r>
      <w:r w:rsidR="00A11293">
        <w:fldChar w:fldCharType="begin" w:fldLock="1"/>
      </w:r>
      <w:r w:rsidR="00A865AD" w:rsidRPr="00AA3FD6">
        <w:rPr>
          <w:lang w:val="en-GB"/>
        </w:rPr>
        <w:instrText>ADDIN CSL_CITATION {"citationItems":[{"id":"ITEM-1","itemData":{"URL":"https://towardsdatascience.com/review-senet-squeeze-and-excitation-network-winner-of-ilsvrc-2017-image-classification-a887b98b2883","accessed":{"date-parts":[["2021","6","3"]]},"id":"ITEM-1","issued":{"date-parts":[["0"]]},"title":"Review: SENet — Squeeze-and-Excitation Network, Winner of ILSVRC 2017 (Image Classification) | by Sik-Ho Tsang | Towards Data Science","type":"webpage"},"uris":["http://www.mendeley.com/documents/?uuid=53236cf3-8e8d-3cc6-89d0-9273024439f9"]}],"mendeley":{"formattedCitation":"(&lt;i&gt;Review: SENet — Squeeze-and-Excitation Network, Winner of ILSVRC 2017 (Image Classification) | by Sik-Ho Tsang | Towards Data Science&lt;/i&gt;, n.d.)","plainTextFormattedCitation":"(Review: SENet — Squeeze-and-Excitation Network, Winner of ILSVRC 2017 (Image Classification) | by Sik-Ho Tsang | Towards Data Science, n.d.)","previouslyFormattedCitation":"(&lt;i&gt;Review: SENet — Squeeze-and-Excitation Network, Winner of ILSVRC 2017 (Image Classification) | by Sik-Ho Tsang | Towards Data Science&lt;/i&gt;, n.d.)"},"properties":{"noteIndex":0},"schema":"https://github.com/citation-style-language/schema/raw/master/csl-citation.json"}</w:instrText>
      </w:r>
      <w:r w:rsidR="00A11293">
        <w:fldChar w:fldCharType="separate"/>
      </w:r>
      <w:r w:rsidR="00A11293" w:rsidRPr="00AA3FD6">
        <w:rPr>
          <w:noProof/>
          <w:lang w:val="en-GB"/>
        </w:rPr>
        <w:t>(</w:t>
      </w:r>
      <w:r w:rsidR="00A11293" w:rsidRPr="00AA3FD6">
        <w:rPr>
          <w:i/>
          <w:noProof/>
          <w:lang w:val="en-GB"/>
        </w:rPr>
        <w:t>Review: SENet — Squeeze-and-Excitation Network, Winner of ILSVRC 2017 (Image Classification) | by Sik-Ho Tsang | Towards Data Science</w:t>
      </w:r>
      <w:r w:rsidR="00A11293" w:rsidRPr="00AA3FD6">
        <w:rPr>
          <w:noProof/>
          <w:lang w:val="en-GB"/>
        </w:rPr>
        <w:t>, n.d.)</w:t>
      </w:r>
      <w:r w:rsidR="00A11293">
        <w:fldChar w:fldCharType="end"/>
      </w:r>
      <w:r>
        <w:t>.</w:t>
      </w:r>
      <w:bookmarkEnd w:id="106"/>
    </w:p>
    <w:p w14:paraId="7284C0E3" w14:textId="77777777" w:rsidR="00991B50" w:rsidRPr="00991B50" w:rsidRDefault="00991B50" w:rsidP="00991B50">
      <w:pPr>
        <w:rPr>
          <w:lang w:val="es-ES"/>
        </w:rPr>
      </w:pPr>
    </w:p>
    <w:p w14:paraId="4E8B8EAF" w14:textId="08798223" w:rsidR="00C55066" w:rsidRDefault="00C55066" w:rsidP="00C55066">
      <w:pPr>
        <w:rPr>
          <w:lang w:val="es-ES"/>
        </w:rPr>
      </w:pPr>
      <w:r>
        <w:rPr>
          <w:lang w:val="es-ES"/>
        </w:rPr>
        <w:t>La detección de objetos en una imagen se puede realizar tanto en dos dimensiones como e tres, utilizando para ello los elementos descritos en el apartado de SLAM mediante visión por computador. La detección volumétrica de los elementos es realmente interesante para los robots autónomos, de esta manera pueden realizar las mediciones necesarias.</w:t>
      </w:r>
    </w:p>
    <w:p w14:paraId="50B8BE95" w14:textId="77777777" w:rsidR="00C55066" w:rsidRPr="00C55066" w:rsidRDefault="00C55066" w:rsidP="00C55066">
      <w:pPr>
        <w:rPr>
          <w:lang w:val="es-ES"/>
        </w:rPr>
      </w:pPr>
    </w:p>
    <w:p w14:paraId="4C31FB4D" w14:textId="1D28E094" w:rsidR="003D44B0" w:rsidRDefault="003D44B0" w:rsidP="003D44B0">
      <w:pPr>
        <w:pStyle w:val="Ttulo3"/>
      </w:pPr>
      <w:bookmarkStart w:id="107" w:name="_Toc73645268"/>
      <w:r>
        <w:t>2.3.</w:t>
      </w:r>
      <w:r w:rsidR="00DC47E2">
        <w:t>2</w:t>
      </w:r>
      <w:r>
        <w:t xml:space="preserve">. </w:t>
      </w:r>
      <w:r w:rsidR="00DC47E2">
        <w:t>Segmentación</w:t>
      </w:r>
      <w:bookmarkEnd w:id="107"/>
    </w:p>
    <w:bookmarkEnd w:id="62"/>
    <w:p w14:paraId="074607A7" w14:textId="08DE1BE0" w:rsidR="00007AA8" w:rsidRDefault="00991B50" w:rsidP="00007AA8">
      <w:r>
        <w:t xml:space="preserve">En adición a todo lo anterior, la segmentación es uno de los </w:t>
      </w:r>
      <w:r w:rsidR="00007AA8">
        <w:t xml:space="preserve">métodos más utilizados últimamente en los sistemas de navegación. Se puede decir que es una extensión a la detección de objetos, para que los sistemas computacionales entiendan mejor todo lo que están visualizando </w:t>
      </w:r>
      <w:r w:rsidR="00007AA8">
        <w:fldChar w:fldCharType="begin" w:fldLock="1"/>
      </w:r>
      <w:r w:rsidR="00007AA8">
        <w:instrText>ADDIN CSL_CITATION {"citationItems":[{"id":"ITEM-1","itemData":{"abstract":"In this paper, we propose an efficient semantic segmentation framework for indoor scenes, tailored to the application on a mobile robot. Semantic segmentation can help robots to gain a reasonable understanding of their environment, but to reach this goal, the algorithms not only need to be accurate, but also fast and robust. Therefore, we developed an optimized 3D point cloud processing framework based on a Randomized Decision Forest, achieving competitive results at sufficiently high frame rates. We evaluate the capabilities of our method on the popular NYU depth dataset and our own data and demonstrate its feasibility by deploying it on a mobile service robot, for which we could optimize an object search procedure using our results.","author":[{"dropping-particle":"","family":"Wolf","given":"Daniel","non-dropping-particle":"","parse-names":false,"suffix":""},{"dropping-particle":"","family":"Bajones","given":"Markus","non-dropping-particle":"","parse-names":false,"suffix":""},{"dropping-particle":"","family":"Prankl","given":"Johann","non-dropping-particle":"","parse-names":false,"suffix":""},{"dropping-particle":"","family":"Vincze","given":"Markus","non-dropping-particle":"","parse-names":false,"suffix":""}],"id":"ITEM-1","issued":{"date-parts":[["2014","4","23"]]},"title":"Find my mug: Efficient object search with a mobile robot using semantic segmentation","type":"article-journal"},"uris":["http://www.mendeley.com/documents/?uuid=dab99387-3bdd-315b-8849-95e1efaded4e"]}],"mendeley":{"formattedCitation":"(Wolf et al., 2014)","plainTextFormattedCitation":"(Wolf et al., 2014)","previouslyFormattedCitation":"(Wolf et al., 2014)"},"properties":{"noteIndex":0},"schema":"https://github.com/citation-style-language/schema/raw/master/csl-citation.json"}</w:instrText>
      </w:r>
      <w:r w:rsidR="00007AA8">
        <w:fldChar w:fldCharType="separate"/>
      </w:r>
      <w:r w:rsidR="00007AA8" w:rsidRPr="00007AA8">
        <w:rPr>
          <w:noProof/>
        </w:rPr>
        <w:t>(Wolf et al., 2014)</w:t>
      </w:r>
      <w:r w:rsidR="00007AA8">
        <w:fldChar w:fldCharType="end"/>
      </w:r>
      <w:r w:rsidR="00007AA8">
        <w:t>.</w:t>
      </w:r>
    </w:p>
    <w:p w14:paraId="2F599A83" w14:textId="77777777" w:rsidR="001E697C" w:rsidRDefault="001E697C" w:rsidP="001E697C">
      <w:pPr>
        <w:keepNext/>
        <w:jc w:val="center"/>
      </w:pPr>
      <w:r>
        <w:rPr>
          <w:noProof/>
        </w:rPr>
        <w:drawing>
          <wp:inline distT="0" distB="0" distL="0" distR="0" wp14:anchorId="7D5CF85C" wp14:editId="7255B92C">
            <wp:extent cx="2733675" cy="1611271"/>
            <wp:effectExtent l="0" t="0" r="0" b="8255"/>
            <wp:docPr id="23" name="Imagen 23" descr="Interfaz de usuario gráfica, Sitio web&#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Interfaz de usuario gráfica, Sitio web&#10;&#10;Descripción generada automáticamente"/>
                    <pic:cNvPicPr/>
                  </pic:nvPicPr>
                  <pic:blipFill>
                    <a:blip r:embed="rId29"/>
                    <a:stretch>
                      <a:fillRect/>
                    </a:stretch>
                  </pic:blipFill>
                  <pic:spPr>
                    <a:xfrm>
                      <a:off x="0" y="0"/>
                      <a:ext cx="2761297" cy="1627552"/>
                    </a:xfrm>
                    <a:prstGeom prst="rect">
                      <a:avLst/>
                    </a:prstGeom>
                  </pic:spPr>
                </pic:pic>
              </a:graphicData>
            </a:graphic>
          </wp:inline>
        </w:drawing>
      </w:r>
    </w:p>
    <w:p w14:paraId="7310FDC8" w14:textId="28D8B8A3" w:rsidR="002459F9" w:rsidRDefault="001E697C" w:rsidP="001E697C">
      <w:pPr>
        <w:pStyle w:val="Descripcin"/>
        <w:jc w:val="center"/>
      </w:pPr>
      <w:bookmarkStart w:id="108" w:name="_Toc73645310"/>
      <w:r w:rsidRPr="00AA3FD6">
        <w:rPr>
          <w:lang w:val="en-GB"/>
        </w:rPr>
        <w:t xml:space="preserve">Figura </w:t>
      </w:r>
      <w:r>
        <w:fldChar w:fldCharType="begin"/>
      </w:r>
      <w:r w:rsidRPr="00AA3FD6">
        <w:rPr>
          <w:lang w:val="en-GB"/>
        </w:rPr>
        <w:instrText xml:space="preserve"> SEQ Figura \* ARABIC </w:instrText>
      </w:r>
      <w:r>
        <w:fldChar w:fldCharType="separate"/>
      </w:r>
      <w:r w:rsidR="009A2548" w:rsidRPr="00AA3FD6">
        <w:rPr>
          <w:noProof/>
          <w:lang w:val="en-GB"/>
        </w:rPr>
        <w:t>14</w:t>
      </w:r>
      <w:r>
        <w:fldChar w:fldCharType="end"/>
      </w:r>
      <w:r w:rsidRPr="00AA3FD6">
        <w:rPr>
          <w:lang w:val="en-GB"/>
        </w:rPr>
        <w:t xml:space="preserve">: Imagen exterior segmentada </w:t>
      </w:r>
      <w:r w:rsidR="00A11293">
        <w:fldChar w:fldCharType="begin" w:fldLock="1"/>
      </w:r>
      <w:r w:rsidR="00A11293" w:rsidRPr="00AA3FD6">
        <w:rPr>
          <w:lang w:val="en-GB"/>
        </w:rPr>
        <w:instrText>ADDIN CSL_CITATION {"citationItems":[{"id":"ITEM-1","itemData":{"URL":"https://www.researchgate.net/figure/Illustration-of-challenges-in-semantic-segmentation-a-Input-Image-b-Ground-Truth_fig1_332186435","accessed":{"date-parts":[["2021","6","3"]]},"id":"ITEM-1","issued":{"date-parts":[["0"]]},"title":"Illustration of challenges in semantic segmentation. (a), Input Image.... | Download Scientific Diagram","type":"webpage"},"uris":["http://www.mendeley.com/documents/?uuid=4daa40bf-0545-30d8-add2-c0aa9a0daaa5"]}],"mendeley":{"formattedCitation":"(&lt;i&gt;Illustration of Challenges in Semantic Segmentation. (a), Input Image.... | Download Scientific Diagram&lt;/i&gt;, n.d.)","plainTextFormattedCitation":"(Illustration of Challenges in Semantic Segmentation. (a), Input Image.... | Download Scientific Diagram, n.d.)","previouslyFormattedCitation":"(&lt;i&gt;Illustration of Challenges in Semantic Segmentation. (a), Input Image.... | Download Scientific Diagram&lt;/i&gt;, n.d.)"},"properties":{"noteIndex":0},"schema":"https://github.com/citation-style-language/schema/raw/master/csl-citation.json"}</w:instrText>
      </w:r>
      <w:r w:rsidR="00A11293">
        <w:fldChar w:fldCharType="separate"/>
      </w:r>
      <w:r w:rsidR="00A11293" w:rsidRPr="00AA3FD6">
        <w:rPr>
          <w:noProof/>
          <w:lang w:val="en-GB"/>
        </w:rPr>
        <w:t>(</w:t>
      </w:r>
      <w:r w:rsidR="00A11293" w:rsidRPr="00AA3FD6">
        <w:rPr>
          <w:i/>
          <w:noProof/>
          <w:lang w:val="en-GB"/>
        </w:rPr>
        <w:t xml:space="preserve">Illustration of Challenges in Semantic Segmentation. </w:t>
      </w:r>
      <w:r w:rsidR="00A11293" w:rsidRPr="00A11293">
        <w:rPr>
          <w:i/>
          <w:noProof/>
        </w:rPr>
        <w:t>(a), Input Image.... | Download Scientific Diagram</w:t>
      </w:r>
      <w:r w:rsidR="00A11293" w:rsidRPr="00A11293">
        <w:rPr>
          <w:noProof/>
        </w:rPr>
        <w:t>, n.d.)</w:t>
      </w:r>
      <w:r w:rsidR="00A11293">
        <w:fldChar w:fldCharType="end"/>
      </w:r>
      <w:r>
        <w:t>.</w:t>
      </w:r>
      <w:bookmarkEnd w:id="108"/>
    </w:p>
    <w:p w14:paraId="4469AE0A" w14:textId="77777777" w:rsidR="001E697C" w:rsidRDefault="001E697C" w:rsidP="00007AA8"/>
    <w:p w14:paraId="22DAB62C" w14:textId="3F1545C8" w:rsidR="002459F9" w:rsidRDefault="00007AA8" w:rsidP="00007AA8">
      <w:r>
        <w:t xml:space="preserve">La segmentación puede ser realizada por diferentes tipos de algoritmos con los distintos sistemas vistos anteriormente. Se pueden ver sistemas monoculares </w:t>
      </w:r>
      <w:r>
        <w:fldChar w:fldCharType="begin" w:fldLock="1"/>
      </w:r>
      <w:r w:rsidR="002459F9">
        <w:instrText>ADDIN CSL_CITATION {"citationItems":[{"id":"ITEM-1","itemData":{"DOI":"10.1109/ACCESS.2020.2993570","ISSN":"21693536","abstract":"Semantic segmentation is one of the most fundamental techniques for visual intelligence, which plays a vital role for indoor service robotic tasks such as scene understanding, autonomous navigation and dexterous manipulation. However, semantic segmentation of indoor environments poses great challenges for existing segmentation techniques due to the complex overlaps, heavy occlusions and cluttered scenes with objects of different shapes and scales, which may lead to the loss of edge information and insufficient segmentation accuracy. And most of the semantic segmentation networks are very complex and cannot be applied to mobile robot platforms. Thus, it is of significant importance for ensuring as few network parameters as possible while improving the detection of meaningful edges in indoor scenes. In this paper, we present a novel indoor scene semantic segmentation method that can refine the segmentation edges and achieve a balance between accuracy and model complexity for indoor service robots. Our approach systematically incorporates dilated convolution and rich convolutional features from the intermediate layers of Convolutional Neural Networks (CNN), which is based on two motivations: (1) The middle hidden layer of CNN contains a lot of potentially useful information for better edge detection which is, however, no longer present in latter layers in traditional structures. (2) The dilated convolution can change the size of receptive field and obtain multi-scale feature information without losing the resolution and introducing any additional parameters. Thus we propose a new end-to-end Multi-Scale Convolutional Features (MSCF) network to integrate the dilated convolution and rich convolutional features extracted from the intermediate layers of traditional CNN. Finally, the resulting approach is extensively evaluated on the prestigious indoor image datasets of SUN RGB-D and NYUDv2, and shows promising improvements over state-of-the-art baselines, both qualitatively and quantitatively.","author":[{"dropping-particle":"","family":"Wang","given":"Yanran","non-dropping-particle":"","parse-names":false,"suffix":""},{"dropping-particle":"","family":"Chen","given":"Qingliang","non-dropping-particle":"","parse-names":false,"suffix":""},{"dropping-particle":"","family":"Chen","given":"Shilang","non-dropping-particle":"","parse-names":false,"suffix":""},{"dropping-particle":"","family":"Wu","given":"Junjun","non-dropping-particle":"","parse-names":false,"suffix":""}],"container-title":"IEEE Access","id":"ITEM-1","issued":{"date-parts":[["2020"]]},"page":"89575-89583","publisher":"Institute of Electrical and Electronics Engineers Inc.","title":"Multi-Scale Convolutional Features Network for Semantic Segmentation in Indoor Scenes","type":"article-journal","volume":"8"},"uris":["http://www.mendeley.com/documents/?uuid=2878ca72-f91a-3141-81b8-5165e26674ef"]}],"mendeley":{"formattedCitation":"(Y. Wang et al., 2020)","plainTextFormattedCitation":"(Y. Wang et al., 2020)","previouslyFormattedCitation":"(Y. Wang et al., 2020)"},"properties":{"noteIndex":0},"schema":"https://github.com/citation-style-language/schema/raw/master/csl-citation.json"}</w:instrText>
      </w:r>
      <w:r>
        <w:fldChar w:fldCharType="separate"/>
      </w:r>
      <w:r w:rsidRPr="00007AA8">
        <w:rPr>
          <w:noProof/>
        </w:rPr>
        <w:t>(Y. Wang et al., 2020)</w:t>
      </w:r>
      <w:r>
        <w:fldChar w:fldCharType="end"/>
      </w:r>
      <w:r>
        <w:t xml:space="preserve">, </w:t>
      </w:r>
      <w:r w:rsidR="002459F9">
        <w:t xml:space="preserve">sistemas que utilizan profundidad </w:t>
      </w:r>
      <w:r w:rsidR="002459F9">
        <w:fldChar w:fldCharType="begin" w:fldLock="1"/>
      </w:r>
      <w:r w:rsidR="002459F9">
        <w:instrText>ADDIN CSL_CITATION {"citationItems":[{"id":"ITEM-1","itemData":{"abstract":"Analyzing scenes thoroughly is crucial for mobile robots acting in different environments. Semantic segmentation can enhance various subsequent tasks, such as (semantically assisted) person perception, (semantic) free space detection, (semantic) mapping, and (semantic) navigation. In this paper, we propose an efficient and robust RGB-D segmentation approach that can be optimized to a high degree using NVIDIA TensorRT and, thus, is well suited as a common initial processing step in a complex system for scene analysis on mobile robots. We show that RGB-D segmentation is superior to processing RGB images solely and that it can still be performed in real time if the network architecture is carefully designed. We evaluate our proposed Efficient Scene Analysis Network (ESANet) on the common indoor datasets NYUv2 and SUNRGB-D and show that we reach state-of-the-art performance while enabling faster inference. Furthermore, our evaluation on the outdoor dataset Cityscapes shows that our approach is suitable for other areas of application as well. Finally, instead of presenting benchmark results only, we also show qualitative results in one of our indoor application scenarios.","author":[{"dropping-particle":"","family":"Seichter","given":"Daniel","non-dropping-particle":"","parse-names":false,"suffix":""},{"dropping-particle":"","family":"Köhler","given":"Mona","non-dropping-particle":"","parse-names":false,"suffix":""},{"dropping-particle":"","family":"Lewandowski","given":"Benjamin","non-dropping-particle":"","parse-names":false,"suffix":""},{"dropping-particle":"","family":"Wengefeld","given":"Tim","non-dropping-particle":"","parse-names":false,"suffix":""},{"dropping-particle":"","family":"Gross","given":"Horst-Michael","non-dropping-particle":"","parse-names":false,"suffix":""}],"container-title":"arXiv","id":"ITEM-1","issued":{"date-parts":[["2020","11","13"]]},"publisher":"arXiv","title":"Efficient RGB-D Semantic Segmentation for Indoor Scene Analysis","type":"article-journal"},"uris":["http://www.mendeley.com/documents/?uuid=89020583-340d-3b05-8127-d29d10416521"]}],"mendeley":{"formattedCitation":"(Seichter et al., 2020)","plainTextFormattedCitation":"(Seichter et al., 2020)","previouslyFormattedCitation":"(Seichter et al., 2020)"},"properties":{"noteIndex":0},"schema":"https://github.com/citation-style-language/schema/raw/master/csl-citation.json"}</w:instrText>
      </w:r>
      <w:r w:rsidR="002459F9">
        <w:fldChar w:fldCharType="separate"/>
      </w:r>
      <w:r w:rsidR="002459F9" w:rsidRPr="002459F9">
        <w:rPr>
          <w:noProof/>
        </w:rPr>
        <w:t>(Seichter et al., 2020)</w:t>
      </w:r>
      <w:r w:rsidR="002459F9">
        <w:fldChar w:fldCharType="end"/>
      </w:r>
      <w:r w:rsidR="002459F9">
        <w:t xml:space="preserve">, mapas creadas en base a la segmentación </w:t>
      </w:r>
      <w:r w:rsidR="002459F9">
        <w:fldChar w:fldCharType="begin" w:fldLock="1"/>
      </w:r>
      <w:r w:rsidR="002459F9">
        <w:instrText>ADDIN CSL_CITATION {"citationItems":[{"id":"ITEM-1","itemData":{"DOI":"10.1109/ACCESS.2020.3031867","ISSN":"21693536","abstract":"In this paper, we propose a semantic simultaneous localization and mapping (SLAM) framework for rescue robots, and report its use in navigation tasks. Our framework can generate not only geometric maps in the form of dense point-clouds but also corresponding point-wise semantic labels generated by a semantic segmentation convolutional neural network (CNN). The semantic segmentation CNN is trained using our RGB-D dataset of the RoboCup Rescue-Robot-League (RRL) competition environment. With the help of semantic information, the rescue robot can identify different types of terrains in a complex environment, so as to avoid specific obstacles or to choose routes with better traversability. To reduce the segmentation noise, our approach utilizes depth images to perform filtering on the segmentation results of each frame. The overall semantic map is then further improved in the point-cloud voxels. By accumulating results of multiple frames in the voxels, semantic maps with consistent semantic labels are obtained. To show the advantage of having a semantic map of the environment, we report a case study of how the semantic map can be utilized in a navigation task to reduce the arrival time while ensuring safety. The experimental result shows that our semantic SLAM framework is capable of generating a dense semantic map for the complex RRL competition environment, with which the arrival time of the navigation time is effectively reduced.","author":[{"dropping-particle":"","family":"Deng","given":"Wenbang","non-dropping-particle":"","parse-names":false,"suffix":""},{"dropping-particle":"","family":"Huang","given":"Kaihong","non-dropping-particle":"","parse-names":false,"suffix":""},{"dropping-particle":"","family":"Chen","given":"Xieyuanli","non-dropping-particle":"","parse-names":false,"suffix":""},{"dropping-particle":"","family":"Zhou","given":"Zhiqian","non-dropping-particle":"","parse-names":false,"suffix":""},{"dropping-particle":"","family":"Shi","given":"Chenghao","non-dropping-particle":"","parse-names":false,"suffix":""},{"dropping-particle":"","family":"Guo","given":"Ruibin","non-dropping-particle":"","parse-names":false,"suffix":""},{"dropping-particle":"","family":"Zhang","given":"Hui","non-dropping-particle":"","parse-names":false,"suffix":""}],"container-title":"IEEE Access","id":"ITEM-1","issued":{"date-parts":[["2020"]]},"page":"221320-221329","publisher":"Institute of Electrical and Electronics Engineers Inc.","title":"Semantic RGB-D SLAM for Rescue Robot Navigation","type":"article-journal","volume":"8"},"uris":["http://www.mendeley.com/documents/?uuid=3ae1fd7a-0de6-3697-a8fe-f03278bfae74"]}],"mendeley":{"formattedCitation":"(Deng et al., 2020)","plainTextFormattedCitation":"(Deng et al., 2020)","previouslyFormattedCitation":"(Deng et al., 2020)"},"properties":{"noteIndex":0},"schema":"https://github.com/citation-style-language/schema/raw/master/csl-citation.json"}</w:instrText>
      </w:r>
      <w:r w:rsidR="002459F9">
        <w:fldChar w:fldCharType="separate"/>
      </w:r>
      <w:r w:rsidR="002459F9" w:rsidRPr="002459F9">
        <w:rPr>
          <w:noProof/>
        </w:rPr>
        <w:t>(Deng et al., 2020)</w:t>
      </w:r>
      <w:r w:rsidR="002459F9">
        <w:fldChar w:fldCharType="end"/>
      </w:r>
      <w:r w:rsidR="00B92BE1">
        <w:t xml:space="preserve">, </w:t>
      </w:r>
      <w:r w:rsidR="002459F9">
        <w:t xml:space="preserve">para la navegación interior </w:t>
      </w:r>
      <w:r w:rsidR="002459F9">
        <w:fldChar w:fldCharType="begin" w:fldLock="1"/>
      </w:r>
      <w:r w:rsidR="002459F9">
        <w:instrText>ADDIN CSL_CITATION {"citationItems":[{"id":"ITEM-1","itemData":{"DOI":"10.3390/MATH8050855","ISSN":"22277390","abstract":"In this study, a semantic segmentation network is presented to develop an indoor navigation system for a mobile robot. Semantic segmentation can be applied by adopting different techniques, such as a convolutional neural network (CNN). However, in the present work, a residual neural network is implemented by engaging in ResNet-18 transfer learning to distinguish between the floor, which is the navigation free space, and the walls, which are the obstacles. After the learning process, the semantic segmentation floor mask is used to implement indoor navigation and motion calculations for the autonomous mobile robot. This motion calculations are based on how much the estimated path differs from the center vertical line. The highest point is used to move the motors toward that direction. In this way, the robot can move in a real scenario by avoiding different obstacles. Finally, the results are collected by analyzing the motor duty cycle and the neural network execution time to review the robot's performance. Moreover, a different net comparison is made to determine other architectures' reaction times and accuracy values.","author":[{"dropping-particle":"","family":"Teso-Fz-Betoño","given":"Daniel","non-dropping-particle":"","parse-names":false,"suffix":""},{"dropping-particle":"","family":"Zulueta","given":"Ekaitz","non-dropping-particle":"","parse-names":false,"suffix":""},{"dropping-particle":"","family":"Sánchez-Chica","given":"Ander","non-dropping-particle":"","parse-names":false,"suffix":""},{"dropping-particle":"","family":"Fernandez-Gamiz","given":"Unai","non-dropping-particle":"","parse-names":false,"suffix":""},{"dropping-particle":"","family":"Saenz-Aguirre","given":"Aitor","non-dropping-particle":"","parse-names":false,"suffix":""}],"container-title":"Mathematics","id":"ITEM-1","issue":"5","issued":{"date-parts":[["2020","5","1"]]},"publisher":"MDPI AG","title":"Semantic segmentation to develop an indoor navigation system for an autonomous mobile robot","type":"article-journal","volume":"8"},"uris":["http://www.mendeley.com/documents/?uuid=3e491b62-cbfd-3f3e-9877-1947e937cbbf"]}],"mendeley":{"formattedCitation":"(Teso-Fz-Betoño et al., 2020)","plainTextFormattedCitation":"(Teso-Fz-Betoño et al., 2020)","previouslyFormattedCitation":"(Teso-Fz-Betoño et al., 2020)"},"properties":{"noteIndex":0},"schema":"https://github.com/citation-style-language/schema/raw/master/csl-citation.json"}</w:instrText>
      </w:r>
      <w:r w:rsidR="002459F9">
        <w:fldChar w:fldCharType="separate"/>
      </w:r>
      <w:r w:rsidR="002459F9" w:rsidRPr="002459F9">
        <w:rPr>
          <w:noProof/>
        </w:rPr>
        <w:t>(Teso-Fz-Betoño et al., 2020)</w:t>
      </w:r>
      <w:r w:rsidR="002459F9">
        <w:fldChar w:fldCharType="end"/>
      </w:r>
      <w:r w:rsidR="00B92BE1">
        <w:t xml:space="preserve"> o para navegación exterior añadiendo detección de objetos </w:t>
      </w:r>
      <w:r w:rsidR="00B92BE1">
        <w:fldChar w:fldCharType="begin" w:fldLock="1"/>
      </w:r>
      <w:r w:rsidR="00453603">
        <w:instrText>ADDIN CSL_CITATION {"citationItems":[{"id":"ITEM-1","itemData":{"DOI":"10.1109/TITS.2020.2972974","ISSN":"15580016","abstract":"Recent advancements in perception for autonomous driving are driven by deep learning. In order to achieve robust and accurate scene understanding, autonomous vehicles are usually equipped with different sensors (e.g. cameras, LiDARs, Radars), and multiple sensing modalities can be fused to exploit their complementary properties. In this context, many methods have been proposed for deep multi-modal perception problems. However, there is no general guideline for network architecture design, and questions of 'what to fuse', 'when to fuse', and 'how to fuse' remain open. This review paper attempts to systematically summarize methodologies and discuss challenges for deep multi-modal object detection and semantic segmentation in autonomous driving. To this end, we first provide an overview of on-board sensors on test vehicles, open datasets, and background information for object detection and semantic segmentation in autonomous driving research. We then summarize the fusion methodologies and discuss challenges and open questions. In the appendix, we provide tables that summarize topics and methods. We also provide an interactive online platform to navigate each reference: https://boschresearch.github.io/multimodalperception/.","author":[{"dropping-particle":"","family":"Feng","given":"Di","non-dropping-particle":"","parse-names":false,"suffix":""},{"dropping-particle":"","family":"Haase-Schutz","given":"Christian","non-dropping-particle":"","parse-names":false,"suffix":""},{"dropping-particle":"","family":"Rosenbaum","given":"Lars","non-dropping-particle":"","parse-names":false,"suffix":""},{"dropping-particle":"","family":"Hertlein","given":"Heinz","non-dropping-particle":"","parse-names":false,"suffix":""},{"dropping-particle":"","family":"Glaser","given":"Claudius","non-dropping-particle":"","parse-names":false,"suffix":""},{"dropping-particle":"","family":"Timm","given":"Fabian","non-dropping-particle":"","parse-names":false,"suffix":""},{"dropping-particle":"","family":"Wiesbeck","given":"Werner","non-dropping-particle":"","parse-names":false,"suffix":""},{"dropping-particle":"","family":"Dietmayer","given":"Klaus","non-dropping-particle":"","parse-names":false,"suffix":""}],"container-title":"IEEE Transactions on Intelligent Transportation Systems","id":"ITEM-1","issue":"3","issued":{"date-parts":[["2021"]]},"page":"1341-1360","title":"Deep Multi-Modal Object Detection and Semantic Segmentation for Autonomous Driving: Datasets, Methods, and Challenges","type":"article-journal","volume":"22"},"uris":["http://www.mendeley.com/documents/?uuid=b0174a7f-04db-3237-91cb-a0cfc358e130"]}],"mendeley":{"formattedCitation":"(Feng et al., 2021)","plainTextFormattedCitation":"(Feng et al., 2021)","previouslyFormattedCitation":"(Feng et al., 2021)"},"properties":{"noteIndex":0},"schema":"https://github.com/citation-style-language/schema/raw/master/csl-citation.json"}</w:instrText>
      </w:r>
      <w:r w:rsidR="00B92BE1">
        <w:fldChar w:fldCharType="separate"/>
      </w:r>
      <w:r w:rsidR="00B92BE1" w:rsidRPr="00B92BE1">
        <w:rPr>
          <w:noProof/>
        </w:rPr>
        <w:t>(Feng et al., 2021)</w:t>
      </w:r>
      <w:r w:rsidR="00B92BE1">
        <w:fldChar w:fldCharType="end"/>
      </w:r>
      <w:r w:rsidR="002459F9">
        <w:t>.</w:t>
      </w:r>
    </w:p>
    <w:p w14:paraId="742D7F54" w14:textId="77777777" w:rsidR="001E697C" w:rsidRDefault="001E697C" w:rsidP="001E697C">
      <w:pPr>
        <w:keepNext/>
        <w:jc w:val="center"/>
      </w:pPr>
      <w:r>
        <w:rPr>
          <w:noProof/>
        </w:rPr>
        <w:drawing>
          <wp:inline distT="0" distB="0" distL="0" distR="0" wp14:anchorId="6C31D303" wp14:editId="7C1C8D2E">
            <wp:extent cx="5835415" cy="1609725"/>
            <wp:effectExtent l="0" t="0" r="0" b="0"/>
            <wp:docPr id="24" name="Imagen 2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descr="Diagrama&#10;&#10;Descripción generada automáticamente"/>
                    <pic:cNvPicPr/>
                  </pic:nvPicPr>
                  <pic:blipFill>
                    <a:blip r:embed="rId30"/>
                    <a:stretch>
                      <a:fillRect/>
                    </a:stretch>
                  </pic:blipFill>
                  <pic:spPr>
                    <a:xfrm>
                      <a:off x="0" y="0"/>
                      <a:ext cx="5851607" cy="1614192"/>
                    </a:xfrm>
                    <a:prstGeom prst="rect">
                      <a:avLst/>
                    </a:prstGeom>
                  </pic:spPr>
                </pic:pic>
              </a:graphicData>
            </a:graphic>
          </wp:inline>
        </w:drawing>
      </w:r>
    </w:p>
    <w:p w14:paraId="7462DD64" w14:textId="135E9BF2" w:rsidR="001E697C" w:rsidRDefault="001E697C" w:rsidP="001E697C">
      <w:pPr>
        <w:pStyle w:val="Descripcin"/>
        <w:jc w:val="center"/>
      </w:pPr>
      <w:bookmarkStart w:id="109" w:name="_Toc73645311"/>
      <w:r>
        <w:t xml:space="preserve">Figura </w:t>
      </w:r>
      <w:r>
        <w:fldChar w:fldCharType="begin"/>
      </w:r>
      <w:r>
        <w:instrText xml:space="preserve"> SEQ Figura \* ARABIC </w:instrText>
      </w:r>
      <w:r>
        <w:fldChar w:fldCharType="separate"/>
      </w:r>
      <w:r w:rsidR="009A2548">
        <w:rPr>
          <w:noProof/>
        </w:rPr>
        <w:t>15</w:t>
      </w:r>
      <w:r>
        <w:fldChar w:fldCharType="end"/>
      </w:r>
      <w:r>
        <w:t xml:space="preserve">: Mapa semántico para navegación </w:t>
      </w:r>
      <w:r>
        <w:fldChar w:fldCharType="begin" w:fldLock="1"/>
      </w:r>
      <w:r w:rsidR="00B92BE1">
        <w:instrText>ADDIN CSL_CITATION {"citationItems":[{"id":"ITEM-1","itemData":{"DOI":"10.1109/ACCESS.2020.3031867","ISSN":"21693536","abstract":"In this paper, we propose a semantic simultaneous localization and mapping (SLAM) framework for rescue robots, and report its use in navigation tasks. Our framework can generate not only geometric maps in the form of dense point-clouds but also corresponding point-wise semantic labels generated by a semantic segmentation convolutional neural network (CNN). The semantic segmentation CNN is trained using our RGB-D dataset of the RoboCup Rescue-Robot-League (RRL) competition environment. With the help of semantic information, the rescue robot can identify different types of terrains in a complex environment, so as to avoid specific obstacles or to choose routes with better traversability. To reduce the segmentation noise, our approach utilizes depth images to perform filtering on the segmentation results of each frame. The overall semantic map is then further improved in the point-cloud voxels. By accumulating results of multiple frames in the voxels, semantic maps with consistent semantic labels are obtained. To show the advantage of having a semantic map of the environment, we report a case study of how the semantic map can be utilized in a navigation task to reduce the arrival time while ensuring safety. The experimental result shows that our semantic SLAM framework is capable of generating a dense semantic map for the complex RRL competition environment, with which the arrival time of the navigation time is effectively reduced.","author":[{"dropping-particle":"","family":"Deng","given":"Wenbang","non-dropping-particle":"","parse-names":false,"suffix":""},{"dropping-particle":"","family":"Huang","given":"Kaihong","non-dropping-particle":"","parse-names":false,"suffix":""},{"dropping-particle":"","family":"Chen","given":"Xieyuanli","non-dropping-particle":"","parse-names":false,"suffix":""},{"dropping-particle":"","family":"Zhou","given":"Zhiqian","non-dropping-particle":"","parse-names":false,"suffix":""},{"dropping-particle":"","family":"Shi","given":"Chenghao","non-dropping-particle":"","parse-names":false,"suffix":""},{"dropping-particle":"","family":"Guo","given":"Ruibin","non-dropping-particle":"","parse-names":false,"suffix":""},{"dropping-particle":"","family":"Zhang","given":"Hui","non-dropping-particle":"","parse-names":false,"suffix":""}],"container-title":"IEEE Access","id":"ITEM-1","issued":{"date-parts":[["2020"]]},"page":"221320-221329","publisher":"Institute of Electrical and Electronics Engineers Inc.","title":"Semantic RGB-D SLAM for Rescue Robot Navigation","type":"article-journal","volume":"8"},"uris":["http://www.mendeley.com/documents/?uuid=3ae1fd7a-0de6-3697-a8fe-f03278bfae74"]}],"mendeley":{"formattedCitation":"(Deng et al., 2020)","plainTextFormattedCitation":"(Deng et al., 2020)","previouslyFormattedCitation":"(Deng et al., 2020)"},"properties":{"noteIndex":0},"schema":"https://github.com/citation-style-language/schema/raw/master/csl-citation.json"}</w:instrText>
      </w:r>
      <w:r>
        <w:fldChar w:fldCharType="separate"/>
      </w:r>
      <w:r w:rsidRPr="001E697C">
        <w:rPr>
          <w:noProof/>
        </w:rPr>
        <w:t>(Deng et al., 2020)</w:t>
      </w:r>
      <w:r>
        <w:fldChar w:fldCharType="end"/>
      </w:r>
      <w:r>
        <w:t>.</w:t>
      </w:r>
      <w:bookmarkEnd w:id="109"/>
    </w:p>
    <w:p w14:paraId="3DABA104" w14:textId="77777777" w:rsidR="00B92BE1" w:rsidRPr="00B92BE1" w:rsidRDefault="00B92BE1" w:rsidP="00B92BE1">
      <w:pPr>
        <w:rPr>
          <w:lang w:val="es-ES"/>
        </w:rPr>
      </w:pPr>
    </w:p>
    <w:p w14:paraId="5C0D64BA" w14:textId="7434DCC8" w:rsidR="002459F9" w:rsidRDefault="002459F9" w:rsidP="00007AA8">
      <w:r>
        <w:t xml:space="preserve">Uno de los grandes problemas para los robots es el tiempo de ejecución de estos modelos </w:t>
      </w:r>
      <w:r>
        <w:fldChar w:fldCharType="begin" w:fldLock="1"/>
      </w:r>
      <w:r>
        <w:instrText>ADDIN CSL_CITATION {"citationItems":[{"id":"ITEM-1","itemData":{"DOI":"10.1109/ACCESS.2020.2970238","ISSN":"21693536","abstract":"Traditional visual simultaneous localization and mapping (SLAM) systems mostly based on small-area static environments. In recent years, some studies focused on combining semantic information with visual SLAM. However, most of them are hard to obtain better performance in the large-scale dynamic environment. And the accuracy, rapidity of the system still needs to strengthen. In this paper, we develop a more efficient semantic SLAM system in the two-wheeled mobile robot by using semantic segmentation to recognize people, chairs, and other objects in every keyframe. With a preliminary understanding of the environment, fusing the RGB-D camera and encoders information, to localization and creating a dense colored octree map without dynamic objects. Besides, for the incomplete identification of movable objects, we used image processing algorithms to enhance the semantic segmentation effect. In the proposed method, enhanced semantic segmentation in keyframes dramatically increases the efficiency of the system. Moreover, fusing the different sensors can highly raise localization accuracy. We conducted experiments on various datasets and in some real environments and compared them with DRE-SLAM, DS-SLAM, to evaluate the performance of the proposed approach. The results suggest we significantly improve the processing efficiency, robustness, and quality of the map.","author":[{"dropping-particle":"","family":"Li","given":"Feng","non-dropping-particle":"","parse-names":false,"suffix":""},{"dropping-particle":"","family":"Li","given":"Weijun","non-dropping-particle":"","parse-names":false,"suffix":""},{"dropping-particle":"","family":"Chen","given":"Wenfeng","non-dropping-particle":"","parse-names":false,"suffix":""},{"dropping-particle":"","family":"Xu","given":"Weifeng","non-dropping-particle":"","parse-names":false,"suffix":""},{"dropping-particle":"","family":"Huang","given":"Linqing","non-dropping-particle":"","parse-names":false,"suffix":""},{"dropping-particle":"","family":"Li","given":"Dan","non-dropping-particle":"","parse-names":false,"suffix":""},{"dropping-particle":"","family":"Cai","given":"Shuting","non-dropping-particle":"","parse-names":false,"suffix":""},{"dropping-particle":"","family":"Yang","given":"Ming","non-dropping-particle":"","parse-names":false,"suffix":""},{"dropping-particle":"","family":"Xiong","given":"Xiaoming","non-dropping-particle":"","parse-names":false,"suffix":""},{"dropping-particle":"","family":"Liu","given":"Yuan","non-dropping-particle":"","parse-names":false,"suffix":""}],"container-title":"IEEE Access","id":"ITEM-1","issued":{"date-parts":[["2020"]]},"page":"25442-25458","publisher":"Institute of Electrical and Electronics Engineers Inc.","title":"A Mobile Robot Visual SLAM System with Enhanced Semantics Segmentation","type":"article-journal","volume":"8"},"uris":["http://www.mendeley.com/documents/?uuid=210302a3-8553-3ded-ba0c-2dba64195c47"]}],"mendeley":{"formattedCitation":"(Li et al., 2020)","plainTextFormattedCitation":"(Li et al., 2020)","previouslyFormattedCitation":"(Li et al., 2020)"},"properties":{"noteIndex":0},"schema":"https://github.com/citation-style-language/schema/raw/master/csl-citation.json"}</w:instrText>
      </w:r>
      <w:r>
        <w:fldChar w:fldCharType="separate"/>
      </w:r>
      <w:r w:rsidRPr="002459F9">
        <w:rPr>
          <w:noProof/>
        </w:rPr>
        <w:t>(Li et al., 2020)</w:t>
      </w:r>
      <w:r>
        <w:fldChar w:fldCharType="end"/>
      </w:r>
      <w:r>
        <w:t xml:space="preserve">. Otra cosa tener en cuenta es que las personas no son elementos fijos en estos entornos, por lo que es necesario borrarlos para realizar mapas segmentadas </w:t>
      </w:r>
      <w:r>
        <w:fldChar w:fldCharType="begin" w:fldLock="1"/>
      </w:r>
      <w:r w:rsidR="001E697C">
        <w:instrText>ADDIN CSL_CITATION {"citationItems":[{"id":"ITEM-1","itemData":{"DOI":"10.1109/ACCESS.2020.2991441","ISSN":"21693536","abstract":"Visual Simultaneous Localization and Mapping (VSLAM) has developed as the basic ability of robots in past few decades. There are a lot of open-sourced and impressive SLAM systems. However, the majority of the theories and approaches of SLAM systems at present are based on the static scene assumption, which is usually not practical in reality because moving objects are ubiquitous and inevitable under most circumstances. In this paper the DDL-SLAM (Dynamic Deep Learning SLAM) is proposed, a robust RGB-D SLAM system for dynamic scenarios that, based on ORB-SLAM2, adds the abilities of dynamic object segmentation and background inpainting. We are able to detect moving objects utilizing both semantic segmentation and multi-view geometry. Having a static scene map allows inpainting background of the frame which has been obscured by moving objects, therefore the localization accuracy is greatly improved in the dynamic environment. Experiment with a public RGB-D benchmark dataset, the results clarify that DDL-SLAM can significantly enhance the robustness and stability of the RGB-D SLAM system in the highly-dynamic environment.","author":[{"dropping-particle":"","family":"Ai","given":"Yongbao","non-dropping-particle":"","parse-names":false,"suffix":""},{"dropping-particle":"","family":"Rui","given":"Ting","non-dropping-particle":"","parse-names":false,"suffix":""},{"dropping-particle":"","family":"Lu","given":"Ming","non-dropping-particle":"","parse-names":false,"suffix":""},{"dropping-particle":"","family":"Fu","given":"Lei","non-dropping-particle":"","parse-names":false,"suffix":""},{"dropping-particle":"","family":"Liu","given":"Shuai","non-dropping-particle":"","parse-names":false,"suffix":""},{"dropping-particle":"","family":"Wang","given":"Song","non-dropping-particle":"","parse-names":false,"suffix":""}],"container-title":"IEEE Access","id":"ITEM-1","issued":{"date-parts":[["2020","1","1"]]},"page":"162335-162342","publisher":"Institute of Electrical and Electronics Engineers Inc.","title":"DDL-SLAM: A robust RGB-d SLAM in dynamic environments combined with deep learning","type":"article-journal","volume":"8"},"uris":["http://www.mendeley.com/documents/?uuid=e477c3ae-65c9-3ab2-b76f-2767a7bce16e"]}],"mendeley":{"formattedCitation":"(Ai et al., 2020)","plainTextFormattedCitation":"(Ai et al., 2020)","previouslyFormattedCitation":"(Ai et al., 2020)"},"properties":{"noteIndex":0},"schema":"https://github.com/citation-style-language/schema/raw/master/csl-citation.json"}</w:instrText>
      </w:r>
      <w:r>
        <w:fldChar w:fldCharType="separate"/>
      </w:r>
      <w:r w:rsidRPr="002459F9">
        <w:rPr>
          <w:noProof/>
        </w:rPr>
        <w:t>(Ai et al., 2020)</w:t>
      </w:r>
      <w:r>
        <w:fldChar w:fldCharType="end"/>
      </w:r>
      <w:r>
        <w:t>.</w:t>
      </w:r>
      <w:r w:rsidR="00B92BE1">
        <w:t xml:space="preserve"> También es posible realizar </w:t>
      </w:r>
      <w:r w:rsidR="001E697C">
        <w:t xml:space="preserve">el mapa segmentado mediante un sistema monocular que capta el entorno y lo segmenta </w:t>
      </w:r>
      <w:r w:rsidR="001E697C">
        <w:fldChar w:fldCharType="begin" w:fldLock="1"/>
      </w:r>
      <w:r w:rsidR="006D36F9">
        <w:instrText>ADDIN CSL_CITATION {"citationItems":[{"id":"ITEM-1","itemData":{"DOI":"10.20965/jrm.2020.p1137","ISSN":"18838049","abstract":"Themost popular external sensor for robots capable of autonomous movement is 3D LiDAR. However, cameras are typically installed on robots that operate in environments where humans live their daily lives to obtain the same information that is presented to humans, even though autonomous movement itself can be performed using only 3D LiDAR. The number of studies on autonomous movement for robots using only visual sensors is relatively small, but this type of approach is effective at reducing the cost of sensing devices per robot. To reduce the number of external sensors required for autonomous movement, this paper proposes a novel visual navigation scheme using only a monocular camera as an external sensor. The key concept of the proposed scheme is to select a target point in an input image toward which a robot can move based on the results of semantic segmentation, where road following and obstacle avoidance are performed simultaneously. Additionally, a novel scheme called virtual LiDAR is proposed based on the results of semantic segmentation to estimate the orientation of a robot relative to the current path in a traversable area. Experiments conducted during the course of the Tsukuba Challenge 2019 demonstrated that a robot can operate in a real environment containing several obstacles, such as humans and other robots, if correct results of semantic segmentation are provided.","author":[{"dropping-particle":"","family":"Miyamoto","given":"Ryusuke","non-dropping-particle":"","parse-names":false,"suffix":""},{"dropping-particle":"","family":"Adachi","given":"Miho","non-dropping-particle":"","parse-names":false,"suffix":""},{"dropping-particle":"","family":"Ishida","given":"Hiroki","non-dropping-particle":"","parse-names":false,"suffix":""},{"dropping-particle":"","family":"Watanabe","given":"Takuto","non-dropping-particle":"","parse-names":false,"suffix":""},{"dropping-particle":"","family":"Matsutani","given":"Kouchi","non-dropping-particle":"","parse-names":false,"suffix":""},{"dropping-particle":"","family":"Komatsuzaki","given":"Hayato","non-dropping-particle":"","parse-names":false,"suffix":""},{"dropping-particle":"","family":"Sakata","given":"Shogo","non-dropping-particle":"","parse-names":false,"suffix":""},{"dropping-particle":"","family":"Yokota","given":"Raimu","non-dropping-particle":"","parse-names":false,"suffix":""},{"dropping-particle":"","family":"Kobayashi","given":"Shingo","non-dropping-particle":"","parse-names":false,"suffix":""}],"container-title":"Journal of Robotics and Mechatronics","id":"ITEM-1","issue":"6","issued":{"date-parts":[["2020"]]},"number-of-pages":"1137-1153","title":"Visual navigation based on semantic segmentation using only a monocular camera as an external sensor","type":"report","volume":"32"},"uris":["http://www.mendeley.com/documents/?uuid=e2a71399-ae0f-3c36-91c0-fb56b17c0d75"]}],"mendeley":{"formattedCitation":"(Miyamoto et al., 2020)","plainTextFormattedCitation":"(Miyamoto et al., 2020)","previouslyFormattedCitation":"(Miyamoto et al., 2020)"},"properties":{"noteIndex":0},"schema":"https://github.com/citation-style-language/schema/raw/master/csl-citation.json"}</w:instrText>
      </w:r>
      <w:r w:rsidR="001E697C">
        <w:fldChar w:fldCharType="separate"/>
      </w:r>
      <w:r w:rsidR="00FD21C1" w:rsidRPr="00FD21C1">
        <w:rPr>
          <w:noProof/>
        </w:rPr>
        <w:t>(Miyamoto et al., 2020)</w:t>
      </w:r>
      <w:r w:rsidR="001E697C">
        <w:fldChar w:fldCharType="end"/>
      </w:r>
      <w:r w:rsidR="001E697C">
        <w:t>.</w:t>
      </w:r>
    </w:p>
    <w:p w14:paraId="360880E0" w14:textId="72FEA426" w:rsidR="00453603" w:rsidRDefault="006A700A" w:rsidP="00453603">
      <w:pPr>
        <w:keepNext/>
        <w:jc w:val="center"/>
      </w:pPr>
      <w:r>
        <w:rPr>
          <w:noProof/>
        </w:rPr>
        <w:drawing>
          <wp:inline distT="0" distB="0" distL="0" distR="0" wp14:anchorId="2DEC36DF" wp14:editId="71579B02">
            <wp:extent cx="4591050" cy="2582529"/>
            <wp:effectExtent l="0" t="0" r="0" b="8890"/>
            <wp:docPr id="1" name="Imagen 1" descr="Imagen que contiene interior, foto, tabla, pequeñ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magen que contiene interior, foto, tabla, pequeño&#10;&#10;Descripción generada automáticamente"/>
                    <pic:cNvPicPr/>
                  </pic:nvPicPr>
                  <pic:blipFill>
                    <a:blip r:embed="rId31"/>
                    <a:stretch>
                      <a:fillRect/>
                    </a:stretch>
                  </pic:blipFill>
                  <pic:spPr>
                    <a:xfrm>
                      <a:off x="0" y="0"/>
                      <a:ext cx="4605384" cy="2590592"/>
                    </a:xfrm>
                    <a:prstGeom prst="rect">
                      <a:avLst/>
                    </a:prstGeom>
                  </pic:spPr>
                </pic:pic>
              </a:graphicData>
            </a:graphic>
          </wp:inline>
        </w:drawing>
      </w:r>
    </w:p>
    <w:p w14:paraId="4763714D" w14:textId="354C3EE9" w:rsidR="00B92BE1" w:rsidRDefault="00453603" w:rsidP="00453603">
      <w:pPr>
        <w:pStyle w:val="Descripcin"/>
        <w:jc w:val="center"/>
      </w:pPr>
      <w:bookmarkStart w:id="110" w:name="_Toc73645312"/>
      <w:r>
        <w:t xml:space="preserve">Figura </w:t>
      </w:r>
      <w:r>
        <w:fldChar w:fldCharType="begin"/>
      </w:r>
      <w:r>
        <w:instrText xml:space="preserve"> SEQ Figura \* ARABIC </w:instrText>
      </w:r>
      <w:r>
        <w:fldChar w:fldCharType="separate"/>
      </w:r>
      <w:r w:rsidR="009A2548">
        <w:rPr>
          <w:noProof/>
        </w:rPr>
        <w:t>16</w:t>
      </w:r>
      <w:r>
        <w:fldChar w:fldCharType="end"/>
      </w:r>
      <w:r>
        <w:t xml:space="preserve">: </w:t>
      </w:r>
      <w:r w:rsidR="006A700A">
        <w:t xml:space="preserve">Detección de objetos y </w:t>
      </w:r>
      <w:r w:rsidR="006D36F9">
        <w:t>segmentación</w:t>
      </w:r>
      <w:r>
        <w:t xml:space="preserve"> de una imagen </w:t>
      </w:r>
      <w:r w:rsidR="00A11293">
        <w:fldChar w:fldCharType="begin" w:fldLock="1"/>
      </w:r>
      <w:r w:rsidR="00A11293">
        <w:instrText>ADDIN CSL_CITATION {"citationItems":[{"id":"ITEM-1","itemData":{"URL":"https://blog.unity.com/technology/supercharge-your-computer-vision-models-with-synthetic-datasets-built-by-unity","accessed":{"date-parts":[["2021","6","3"]]},"id":"ITEM-1","issued":{"date-parts":[["0"]]},"title":"Supercharge your computer vision models with synthetic datasets built by Unity | Unity Blog","type":"webpage"},"uris":["http://www.mendeley.com/documents/?uuid=a8eb5410-0e83-3a88-a220-3ae4bd3d07c2"]}],"mendeley":{"formattedCitation":"(&lt;i&gt;Supercharge Your Computer Vision Models with Synthetic Datasets Built by Unity | Unity Blog&lt;/i&gt;, n.d.)","plainTextFormattedCitation":"(Supercharge Your Computer Vision Models with Synthetic Datasets Built by Unity | Unity Blog, n.d.)","previouslyFormattedCitation":"(&lt;i&gt;Supercharge Your Computer Vision Models with Synthetic Datasets Built by Unity | Unity Blog&lt;/i&gt;, n.d.)"},"properties":{"noteIndex":0},"schema":"https://github.com/citation-style-language/schema/raw/master/csl-citation.json"}</w:instrText>
      </w:r>
      <w:r w:rsidR="00A11293">
        <w:fldChar w:fldCharType="separate"/>
      </w:r>
      <w:r w:rsidR="00A11293" w:rsidRPr="00A11293">
        <w:rPr>
          <w:noProof/>
        </w:rPr>
        <w:t>(</w:t>
      </w:r>
      <w:r w:rsidR="00A11293" w:rsidRPr="00A11293">
        <w:rPr>
          <w:i/>
          <w:noProof/>
        </w:rPr>
        <w:t>Supercharge Your Computer Vision Models with Synthetic Datasets Built by Unity | Unity Blog</w:t>
      </w:r>
      <w:r w:rsidR="00A11293" w:rsidRPr="00A11293">
        <w:rPr>
          <w:noProof/>
        </w:rPr>
        <w:t>, n.d.)</w:t>
      </w:r>
      <w:r w:rsidR="00A11293">
        <w:fldChar w:fldCharType="end"/>
      </w:r>
      <w:r>
        <w:t>.</w:t>
      </w:r>
      <w:bookmarkEnd w:id="110"/>
    </w:p>
    <w:p w14:paraId="2CFD19E0" w14:textId="77777777" w:rsidR="00453603" w:rsidRPr="00453603" w:rsidRDefault="00453603" w:rsidP="00453603">
      <w:pPr>
        <w:rPr>
          <w:lang w:val="es-ES"/>
        </w:rPr>
      </w:pPr>
    </w:p>
    <w:p w14:paraId="14366A00" w14:textId="51CB00AE" w:rsidR="00B92BE1" w:rsidRDefault="00B92BE1" w:rsidP="00007AA8">
      <w:r>
        <w:t>Estos algoritmos de segmentación pueden ser entrenados de diferentes maneras, supervisado y no supervisado. La diferencia entre ellos es que el no supervisado</w:t>
      </w:r>
      <w:r w:rsidR="00453603">
        <w:t xml:space="preserve"> </w:t>
      </w:r>
      <w:r w:rsidR="00453603">
        <w:fldChar w:fldCharType="begin" w:fldLock="1"/>
      </w:r>
      <w:r w:rsidR="00453603">
        <w:instrText>ADDIN CSL_CITATION {"citationItems":[{"id":"ITEM-1","itemData":{"DOI":"10.1016/j.asoc.2020.106153","ISSN":"15684946","abstract":"Significant progress has been made in the field of visual Simultaneous Localization and Mapping (vSLAM) systems. However, the localization accuracy of vSLAM can be significantly reduced in dynamic applications with mobile robots or passengers. In this paper, a novel semantic SLAM framework in dynamic environments is proposed to improve the localization accuracy. We incorporate a semantic segmentation model into the Oriented FAST and Rotated BRIEF-SLAM2 (ORB-SLAM2) system to filter out dynamic feature points, but we encounter one main challenge, i.e. the performance of a segmentation network well-trained with labeled datasets may decrease seriously in a real application without any labeled data due to the inconsistency between the source domain and the target domain. Therefore, we proposed an unsupervised semantic segmentation model with a Residual Neural Network (ResNet) structure, which is trained by the adversarial transfer learning method in the multi-level feature spaces. This work may be the first to perform multi-level feature space adversarial transfer learning for the semantic SLAM task in dynamic environments. In order to evaluate our method, images of indoor scenes from three datasets are used as the source domain, and the dynamic sequences of the TUM dataset are used as the target domain. The extensive experimental results show favorable performance against the state-of-the-art methods in terms of the absolute trajectory accuracy and image semantic segmentation quality.","author":[{"dropping-particle":"","family":"Jin","given":"Sheng","non-dropping-particle":"","parse-names":false,"suffix":""},{"dropping-particle":"","family":"Chen","given":"Liang","non-dropping-particle":"","parse-names":false,"suffix":""},{"dropping-particle":"","family":"Sun","given":"Rongchuan","non-dropping-particle":"","parse-names":false,"suffix":""},{"dropping-particle":"","family":"McLoone","given":"Seán","non-dropping-particle":"","parse-names":false,"suffix":""}],"container-title":"Applied Soft Computing Journal","id":"ITEM-1","issued":{"date-parts":[["2020","5","1"]]},"page":"106153","publisher":"Elsevier Ltd","title":"A novel vSLAM framework with unsupervised semantic segmentation based on adversarial transfer learning","type":"article-journal","volume":"90"},"uris":["http://www.mendeley.com/documents/?uuid=db1ce71a-ff82-352f-8f2f-b1992e2a403b"]}],"mendeley":{"formattedCitation":"(Jin et al., 2020)","plainTextFormattedCitation":"(Jin et al., 2020)","previouslyFormattedCitation":"(Jin et al., 2020)"},"properties":{"noteIndex":0},"schema":"https://github.com/citation-style-language/schema/raw/master/csl-citation.json"}</w:instrText>
      </w:r>
      <w:r w:rsidR="00453603">
        <w:fldChar w:fldCharType="separate"/>
      </w:r>
      <w:r w:rsidR="00453603" w:rsidRPr="00453603">
        <w:rPr>
          <w:noProof/>
        </w:rPr>
        <w:t>(Jin et al., 2020)</w:t>
      </w:r>
      <w:r w:rsidR="00453603">
        <w:fldChar w:fldCharType="end"/>
      </w:r>
      <w:r>
        <w:t>, como bien dice el nombre, no se entrena o no realiza el entrenamiento con los resultados, en cambio el supervisado se entrena con el resultado para que puede obtener el mejor resultado posible.</w:t>
      </w:r>
    </w:p>
    <w:p w14:paraId="73E60134" w14:textId="77777777" w:rsidR="003726BD" w:rsidRDefault="003726BD" w:rsidP="00007AA8"/>
    <w:p w14:paraId="70E2FF42" w14:textId="06E9AD94" w:rsidR="003726BD" w:rsidRDefault="003726BD" w:rsidP="003726BD">
      <w:pPr>
        <w:pStyle w:val="Ttulo3"/>
      </w:pPr>
      <w:bookmarkStart w:id="111" w:name="_Toc73645269"/>
      <w:r>
        <w:t>2.3.2. Posición y trayectoria del ser humano</w:t>
      </w:r>
      <w:bookmarkEnd w:id="111"/>
    </w:p>
    <w:p w14:paraId="322A24DD" w14:textId="6E65511C" w:rsidR="00453603" w:rsidRDefault="00453603" w:rsidP="00007AA8">
      <w:r>
        <w:t>En todos los casos</w:t>
      </w:r>
      <w:r w:rsidR="003726BD">
        <w:t xml:space="preserve"> vistos anteriormente,</w:t>
      </w:r>
      <w:r>
        <w:t xml:space="preserve"> es indispensable saber el estado del ser humano, donde se encuentra y </w:t>
      </w:r>
      <w:r w:rsidR="00AB3840">
        <w:t>cuál</w:t>
      </w:r>
      <w:r>
        <w:t xml:space="preserve"> es su pose </w:t>
      </w:r>
      <w:r>
        <w:fldChar w:fldCharType="begin" w:fldLock="1"/>
      </w:r>
      <w:r w:rsidR="007D0BFE">
        <w:instrText>ADDIN CSL_CITATION {"citationItems":[{"id":"ITEM-1","itemData":{"DOI":"10.1109/ACCESS.2020.2983488","ISSN":"21693536","abstract":"Although the existing localization and mapping (SLAM) technology of indoor mobile robot has made great development, its intelligence and environmental perception ability still cannot meet the needs of service and inspection. Therefore, based on edge computing environment, a 3D semantic map construction of mobile robot based on improved ORB-SALM2 is proposed. Firstly, the improved yolov3 algorithm is used to detect indoor objects, and then the real-time semantic segmentation network model based on deep learning is used to segment indoor objects to achieve the classification of pixel points of objects on two-dimensional images, and BAFF feature fusion algorithm is introduced to improve the accuracy of semantic segmentation model. Then, through the SLAM system, we estimate the pose of the image in the result of semantic segmentation, and use the depth information to project it into the three-dimensional environment to build the three-dimensional semantic map. Finally, the experiment platform of mobile robot is built to verify the stability of ORB-D and thermal imaging sensor registration technology, the accuracy and real-time of building three-dimensional environment thermal field map, and the accuracy of robot positioning using thermal infrared and depth image.","author":[{"dropping-particle":"","family":"Cui","given":"Xu","non-dropping-particle":"","parse-names":false,"suffix":""},{"dropping-particle":"","family":"Lu","given":"Chenggang","non-dropping-particle":"","parse-names":false,"suffix":""},{"dropping-particle":"","family":"Wang","given":"Jinxiang","non-dropping-particle":"","parse-names":false,"suffix":""}],"container-title":"IEEE Access","id":"ITEM-1","issued":{"date-parts":[["2020"]]},"page":"67179-67191","publisher":"Institute of Electrical and Electronics Engineers Inc.","title":"3D Semantic Map Construction Using Improved ORB-SLAM2 for Mobile Robot in Edge Computing Environment","type":"article-journal","volume":"8"},"uris":["http://www.mendeley.com/documents/?uuid=4f837315-9d2f-3aa6-9d3d-f322a487d03c"]}],"mendeley":{"formattedCitation":"(Cui et al., 2020)","plainTextFormattedCitation":"(Cui et al., 2020)","previouslyFormattedCitation":"(Cui et al., 2020)"},"properties":{"noteIndex":0},"schema":"https://github.com/citation-style-language/schema/raw/master/csl-citation.json"}</w:instrText>
      </w:r>
      <w:r>
        <w:fldChar w:fldCharType="separate"/>
      </w:r>
      <w:r w:rsidRPr="00453603">
        <w:rPr>
          <w:noProof/>
        </w:rPr>
        <w:t>(Cui et al., 2020)</w:t>
      </w:r>
      <w:r>
        <w:fldChar w:fldCharType="end"/>
      </w:r>
      <w:r>
        <w:t>. Esto nos ayuda en evitar las colisiones o mantener distancias de seguridad por si el ser humano se mueve.</w:t>
      </w:r>
    </w:p>
    <w:p w14:paraId="777CF62D" w14:textId="77777777" w:rsidR="007D0BFE" w:rsidRDefault="007D0BFE" w:rsidP="007D0BFE">
      <w:pPr>
        <w:keepNext/>
        <w:jc w:val="center"/>
      </w:pPr>
      <w:r>
        <w:rPr>
          <w:noProof/>
        </w:rPr>
        <w:drawing>
          <wp:inline distT="0" distB="0" distL="0" distR="0" wp14:anchorId="7DFF5D56" wp14:editId="0F22951E">
            <wp:extent cx="2347912" cy="1762125"/>
            <wp:effectExtent l="0" t="0" r="0" b="0"/>
            <wp:docPr id="26" name="Imagen 26" descr="Imagen que contiene juguete, lego,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descr="Imagen que contiene juguete, lego, tabla&#10;&#10;Descripción generada automáticamente"/>
                    <pic:cNvPicPr/>
                  </pic:nvPicPr>
                  <pic:blipFill>
                    <a:blip r:embed="rId32"/>
                    <a:stretch>
                      <a:fillRect/>
                    </a:stretch>
                  </pic:blipFill>
                  <pic:spPr>
                    <a:xfrm>
                      <a:off x="0" y="0"/>
                      <a:ext cx="2354781" cy="1767280"/>
                    </a:xfrm>
                    <a:prstGeom prst="rect">
                      <a:avLst/>
                    </a:prstGeom>
                  </pic:spPr>
                </pic:pic>
              </a:graphicData>
            </a:graphic>
          </wp:inline>
        </w:drawing>
      </w:r>
    </w:p>
    <w:p w14:paraId="3CF6DE9C" w14:textId="56DC2F99" w:rsidR="007D0BFE" w:rsidRDefault="007D0BFE" w:rsidP="007D0BFE">
      <w:pPr>
        <w:pStyle w:val="Descripcin"/>
        <w:jc w:val="center"/>
      </w:pPr>
      <w:bookmarkStart w:id="112" w:name="_Toc73645313"/>
      <w:r>
        <w:t xml:space="preserve">Figura </w:t>
      </w:r>
      <w:r>
        <w:fldChar w:fldCharType="begin"/>
      </w:r>
      <w:r>
        <w:instrText xml:space="preserve"> SEQ Figura \* ARABIC </w:instrText>
      </w:r>
      <w:r>
        <w:fldChar w:fldCharType="separate"/>
      </w:r>
      <w:r w:rsidR="009A2548">
        <w:rPr>
          <w:noProof/>
        </w:rPr>
        <w:t>17</w:t>
      </w:r>
      <w:r>
        <w:fldChar w:fldCharType="end"/>
      </w:r>
      <w:r>
        <w:t>: Estimación de posicionamiento de humanos</w:t>
      </w:r>
      <w:r w:rsidR="0036568C">
        <w:t xml:space="preserve"> en entorno segmentado</w:t>
      </w:r>
      <w:r>
        <w:t xml:space="preserve"> </w:t>
      </w:r>
      <w:r>
        <w:fldChar w:fldCharType="begin" w:fldLock="1"/>
      </w:r>
      <w:r>
        <w:instrText>ADDIN CSL_CITATION {"citationItems":[{"id":"ITEM-1","itemData":{"abstract":"Analyzing scenes thoroughly is crucial for mobile robots acting in different environments. Semantic segmentation can enhance various subsequent tasks, such as (semantically assisted) person perception, (semantic) free space detection, (semantic) mapping, and (semantic) navigation. In this paper, we propose an efficient and robust RGB-D segmentation approach that can be optimized to a high degree using NVIDIA TensorRT and, thus, is well suited as a common initial processing step in a complex system for scene analysis on mobile robots. We show that RGB-D segmentation is superior to processing RGB images solely and that it can still be performed in real time if the network architecture is carefully designed. We evaluate our proposed Efficient Scene Analysis Network (ESANet) on the common indoor datasets NYUv2 and SUNRGB-D and show that we reach state-of-the-art performance while enabling faster inference. Furthermore, our evaluation on the outdoor dataset Cityscapes shows that our approach is suitable for other areas of application as well. Finally, instead of presenting benchmark results only, we also show qualitative results in one of our indoor application scenarios.","author":[{"dropping-particle":"","family":"Seichter","given":"Daniel","non-dropping-particle":"","parse-names":false,"suffix":""},{"dropping-particle":"","family":"Köhler","given":"Mona","non-dropping-particle":"","parse-names":false,"suffix":""},{"dropping-particle":"","family":"Lewandowski","given":"Benjamin","non-dropping-particle":"","parse-names":false,"suffix":""},{"dropping-particle":"","family":"Wengefeld","given":"Tim","non-dropping-particle":"","parse-names":false,"suffix":""},{"dropping-particle":"","family":"Gross","given":"Horst-Michael","non-dropping-particle":"","parse-names":false,"suffix":""}],"container-title":"arXiv","id":"ITEM-1","issued":{"date-parts":[["2020","11","13"]]},"publisher":"arXiv","title":"Efficient RGB-D Semantic Segmentation for Indoor Scene Analysis","type":"article-journal"},"uris":["http://www.mendeley.com/documents/?uuid=89020583-340d-3b05-8127-d29d10416521"]}],"mendeley":{"formattedCitation":"(Seichter et al., 2020)","plainTextFormattedCitation":"(Seichter et al., 2020)","previouslyFormattedCitation":"(Seichter et al., 2020)"},"properties":{"noteIndex":0},"schema":"https://github.com/citation-style-language/schema/raw/master/csl-citation.json"}</w:instrText>
      </w:r>
      <w:r>
        <w:fldChar w:fldCharType="separate"/>
      </w:r>
      <w:r w:rsidRPr="007D0BFE">
        <w:rPr>
          <w:noProof/>
        </w:rPr>
        <w:t>(Seichter et al., 2020)</w:t>
      </w:r>
      <w:r>
        <w:fldChar w:fldCharType="end"/>
      </w:r>
      <w:r>
        <w:t>.</w:t>
      </w:r>
      <w:bookmarkEnd w:id="112"/>
    </w:p>
    <w:p w14:paraId="6F962E7E" w14:textId="77777777" w:rsidR="007D0BFE" w:rsidRPr="007D0BFE" w:rsidRDefault="007D0BFE" w:rsidP="007D0BFE">
      <w:pPr>
        <w:rPr>
          <w:lang w:val="es-ES"/>
        </w:rPr>
      </w:pPr>
    </w:p>
    <w:p w14:paraId="2552D1E8" w14:textId="291D6710" w:rsidR="007D0BFE" w:rsidRDefault="00453603" w:rsidP="00007AA8">
      <w:r>
        <w:t xml:space="preserve">Para la eficiencia de un robot autónomo es de gran ayuda saber por </w:t>
      </w:r>
      <w:r w:rsidR="002905CA">
        <w:t>dónde</w:t>
      </w:r>
      <w:r>
        <w:t xml:space="preserve"> </w:t>
      </w:r>
      <w:r w:rsidR="007D0BFE">
        <w:t>andarán</w:t>
      </w:r>
      <w:r>
        <w:t xml:space="preserve"> los humano</w:t>
      </w:r>
      <w:r w:rsidR="007D0BFE">
        <w:t>s</w:t>
      </w:r>
      <w:r>
        <w:t xml:space="preserve"> </w:t>
      </w:r>
      <w:r w:rsidR="007D0BFE">
        <w:fldChar w:fldCharType="begin" w:fldLock="1"/>
      </w:r>
      <w:r w:rsidR="007D0BFE">
        <w:instrText>ADDIN CSL_CITATION {"citationItems":[{"id":"ITEM-1","itemData":{"DOI":"10.1080/01691864.2018.1554508","abstract":"In this paper, we propose a method for semantic segmentation of pedestrian trajectories based on pedestrian behavior models, or agents. The agents model the dynamics of pedestrian movements in two-dimensional space using a linear dynamics model and common start and goal locations of trajectories. First, agent models are estimated from the trajectories obtained from image sequences. Our method is built on top of the Mixture model of Dynamic pedestrian Agents (MDA); however, the MDA's trajectory modeling and estimation are improved. Then, the trajectories are divided into semantically meaningful segments. The subsegments of a trajectory are modeled by applying a hidden Markov model using the estimated agent models. Experimental results with a real trajectory dataset show the effectiveness of the proposed method as compared to the well-known classical Ramer-Douglas-Peucker algorithm and also to the original MDA model.","author":[{"dropping-particle":"","family":"Tamaki","given":"Toru","non-dropping-particle":"","parse-names":false,"suffix":""},{"dropping-particle":"","family":"Ogawa","given":"Daisuke","non-dropping-particle":"","parse-names":false,"suffix":""},{"dropping-particle":"","family":"Raytchev","given":"Bisser","non-dropping-particle":"","parse-names":false,"suffix":""},{"dropping-particle":"","family":"Kaneda","given":"Kazufumi","non-dropping-particle":"","parse-names":false,"suffix":""}],"container-title":"Advanced Robotics","id":"ITEM-1","issue":"3-4","issued":{"date-parts":[["2019","12","11"]]},"page":"153-168","publisher":"Robotics Society of Japan","title":"Semantic segmentation of trajectories with improved agent models for pedestrian behavior analysis","type":"article-journal","volume":"33"},"uris":["http://www.mendeley.com/documents/?uuid=8c37e07f-a27f-322d-9d30-0d206a836909"]}],"mendeley":{"formattedCitation":"(Tamaki et al., 2019)","plainTextFormattedCitation":"(Tamaki et al., 2019)","previouslyFormattedCitation":"(Tamaki et al., 2019)"},"properties":{"noteIndex":0},"schema":"https://github.com/citation-style-language/schema/raw/master/csl-citation.json"}</w:instrText>
      </w:r>
      <w:r w:rsidR="007D0BFE">
        <w:fldChar w:fldCharType="separate"/>
      </w:r>
      <w:r w:rsidR="007D0BFE" w:rsidRPr="007D0BFE">
        <w:rPr>
          <w:noProof/>
        </w:rPr>
        <w:t>(Tamaki et al., 2019)</w:t>
      </w:r>
      <w:r w:rsidR="007D0BFE">
        <w:fldChar w:fldCharType="end"/>
      </w:r>
      <w:r w:rsidR="007D0BFE">
        <w:t xml:space="preserve"> o también predecir por donde pueden ir para evitar esa trayectoria y elegir la más rápida posible </w:t>
      </w:r>
      <w:r w:rsidR="007D0BFE">
        <w:fldChar w:fldCharType="begin" w:fldLock="1"/>
      </w:r>
      <w:r w:rsidR="008606AB">
        <w:instrText>ADDIN CSL_CITATION {"citationItems":[{"id":"ITEM-1","itemData":{"DOI":"10.1109/TCSVT.2014.2344511","ISSN":"10518215","abstract":"We present a multiple-person tracking algorithm, based on combining particle filters (PFs) and reciprocal velocity obstacle (RVO), an agent-based crowd model that infers collision-free velocities so as to predict a pedestrian's motion. In addition to position and velocity, our tracking algorithm can estimate the internal goals (desired destination or desired velocity) of the tracked pedestrian in an online manner, thus removing the need to specify this information beforehand. Furthermore, we leverage the longer term predictions of RVO by deriving a higher order PF, which aggregates multiple predictions from different prior time steps. This yields a tracker that can recover from short-term occlusions and spurious noise in the appearance model. Experimental results show that our tracking algorithm is suitable for predicting pedestrians' behaviors online without needing scene priors or hand-annotated goal information, and improves tracking in real-world crowded scenes under low frame rates.","author":[{"dropping-particle":"","family":"Liu","given":"Wenxi","non-dropping-particle":"","parse-names":false,"suffix":""},{"dropping-particle":"","family":"Chan","given":"Antoni B.","non-dropping-particle":"","parse-names":false,"suffix":""},{"dropping-particle":"","family":"Lau","given":"Rynson W.H.","non-dropping-particle":"","parse-names":false,"suffix":""},{"dropping-particle":"","family":"Manochaieee","given":"Dinesh","non-dropping-particle":"","parse-names":false,"suffix":""}],"container-title":"IEEE Transactions on Circuits and Systems for Video Technology","id":"ITEM-1","issue":"3","issued":{"date-parts":[["2015"]]},"number-of-pages":"399-410","title":"Leveraging long-term predictions and online learning in agent-based multiple person tracking","type":"report","volume":"25"},"uris":["http://www.mendeley.com/documents/?uuid=e8820b46-c30d-3694-8df0-a06776fe2b4f"]}],"mendeley":{"formattedCitation":"(Liu et al., 2015)","plainTextFormattedCitation":"(Liu et al., 2015)","previouslyFormattedCitation":"(Liu et al., 2015)"},"properties":{"noteIndex":0},"schema":"https://github.com/citation-style-language/schema/raw/master/csl-citation.json"}</w:instrText>
      </w:r>
      <w:r w:rsidR="007D0BFE">
        <w:fldChar w:fldCharType="separate"/>
      </w:r>
      <w:r w:rsidR="007D0BFE" w:rsidRPr="007D0BFE">
        <w:rPr>
          <w:noProof/>
        </w:rPr>
        <w:t>(Liu et al., 2015)</w:t>
      </w:r>
      <w:r w:rsidR="007D0BFE">
        <w:fldChar w:fldCharType="end"/>
      </w:r>
      <w:r w:rsidR="007D0BFE">
        <w:t xml:space="preserve">, ayudando con la gesticulación y mirada del mismo </w:t>
      </w:r>
      <w:r w:rsidR="007D0BFE">
        <w:fldChar w:fldCharType="begin" w:fldLock="1"/>
      </w:r>
      <w:r w:rsidR="007D0BFE">
        <w:instrText>ADDIN CSL_CITATION {"citationItems":[{"id":"ITEM-1","itemData":{"DOI":"10.3389/fpsyg.2015.00909","ISSN":"16641078","abstract":"The process through which an observer allocates his/her attention based on the attention of another person is known as joint attention. To be able to do this, the observer effectively has to compute where the other person is looking. It has been shown that observers integrate information from the head and the eyes to determine the gaze of another person. Most studies have documented that observers show a bias called the overshoot effect when eyes and head are misaligned. That is, when the head is not oriented straight to the observer, perceived gaze direction is sometimes shifted in the direction opposite to the head turn. The present study addresses whether body information is also used as a cue to compute perceived gaze direction. In Experiment 1, we observed a similar overshoot effect in both behavioral and saccadic responses when manipulating body orientation. In Experiment 2, we explored whether the overshoot effect was due to observers assuming that the eyes are oriented further than the head when head and body orientation are misaligned. We removed horizontal eye information by presenting the stimulus from a side view. Head orientation was now manipulated in a vertical direction and the overshoot effect was replicated. In summary, this study shows that body orientation is indeed used as a cue to determine where another person is looking.","author":[{"dropping-particle":"","family":"Moors","given":"Pieter","non-dropping-particle":"","parse-names":false,"suffix":""},{"dropping-particle":"","family":"Germeys","given":"Filip","non-dropping-particle":"","parse-names":false,"suffix":""},{"dropping-particle":"","family":"Pomianowska","given":"Iwona","non-dropping-particle":"","parse-names":false,"suffix":""},{"dropping-particle":"","family":"Verfaillie","given":"Karl","non-dropping-particle":"","parse-names":false,"suffix":""}],"container-title":"Frontiers in Psychology","id":"ITEM-1","issue":"JUN","issued":{"date-parts":[["2015"]]},"publisher":"Frontiers Research Foundation","title":"Perceiving where another person is looking: The integration of head and body information in estimating another person's gaze","type":"article-journal","volume":"6"},"uris":["http://www.mendeley.com/documents/?uuid=70a42f06-f29f-36ce-a166-edf95add539f"]}],"mendeley":{"formattedCitation":"(Moors et al., 2015)","plainTextFormattedCitation":"(Moors et al., 2015)","previouslyFormattedCitation":"(Moors et al., 2015)"},"properties":{"noteIndex":0},"schema":"https://github.com/citation-style-language/schema/raw/master/csl-citation.json"}</w:instrText>
      </w:r>
      <w:r w:rsidR="007D0BFE">
        <w:fldChar w:fldCharType="separate"/>
      </w:r>
      <w:r w:rsidR="007D0BFE" w:rsidRPr="007D0BFE">
        <w:rPr>
          <w:noProof/>
        </w:rPr>
        <w:t>(Moors et al., 2015)</w:t>
      </w:r>
      <w:r w:rsidR="007D0BFE">
        <w:fldChar w:fldCharType="end"/>
      </w:r>
      <w:r w:rsidR="007D0BFE">
        <w:t>.</w:t>
      </w:r>
    </w:p>
    <w:p w14:paraId="0E7991ED" w14:textId="77777777" w:rsidR="007D0BFE" w:rsidRDefault="007D0BFE" w:rsidP="007D0BFE">
      <w:pPr>
        <w:keepNext/>
        <w:jc w:val="center"/>
      </w:pPr>
      <w:r>
        <w:rPr>
          <w:noProof/>
        </w:rPr>
        <w:lastRenderedPageBreak/>
        <w:drawing>
          <wp:inline distT="0" distB="0" distL="0" distR="0" wp14:anchorId="4B2185CB" wp14:editId="38D9BE85">
            <wp:extent cx="3461393" cy="1947265"/>
            <wp:effectExtent l="0" t="0" r="571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27"/>
                    <pic:cNvPicPr/>
                  </pic:nvPicPr>
                  <pic:blipFill>
                    <a:blip r:embed="rId33"/>
                    <a:stretch>
                      <a:fillRect/>
                    </a:stretch>
                  </pic:blipFill>
                  <pic:spPr>
                    <a:xfrm>
                      <a:off x="0" y="0"/>
                      <a:ext cx="3461393" cy="1947265"/>
                    </a:xfrm>
                    <a:prstGeom prst="rect">
                      <a:avLst/>
                    </a:prstGeom>
                  </pic:spPr>
                </pic:pic>
              </a:graphicData>
            </a:graphic>
          </wp:inline>
        </w:drawing>
      </w:r>
    </w:p>
    <w:p w14:paraId="00B6BC04" w14:textId="13CAD6CF" w:rsidR="007D0BFE" w:rsidRDefault="007D0BFE" w:rsidP="007D0BFE">
      <w:pPr>
        <w:pStyle w:val="Descripcin"/>
        <w:jc w:val="center"/>
      </w:pPr>
      <w:bookmarkStart w:id="113" w:name="_Toc73645314"/>
      <w:r>
        <w:t xml:space="preserve">Figura </w:t>
      </w:r>
      <w:r>
        <w:fldChar w:fldCharType="begin"/>
      </w:r>
      <w:r>
        <w:instrText xml:space="preserve"> SEQ Figura \* ARABIC </w:instrText>
      </w:r>
      <w:r>
        <w:fldChar w:fldCharType="separate"/>
      </w:r>
      <w:r w:rsidR="009A2548">
        <w:rPr>
          <w:noProof/>
        </w:rPr>
        <w:t>18</w:t>
      </w:r>
      <w:r>
        <w:fldChar w:fldCharType="end"/>
      </w:r>
      <w:r>
        <w:t xml:space="preserve">: Segmentación de trayectorias después de procesado </w:t>
      </w:r>
      <w:r w:rsidR="008606AB">
        <w:fldChar w:fldCharType="begin" w:fldLock="1"/>
      </w:r>
      <w:r w:rsidR="008606AB">
        <w:instrText>ADDIN CSL_CITATION {"citationItems":[{"id":"ITEM-1","itemData":{"DOI":"10.1080/01691864.2018.1554508","abstract":"In this paper, we propose a method for semantic segmentation of pedestrian trajectories based on pedestrian behavior models, or agents. The agents model the dynamics of pedestrian movements in two-dimensional space using a linear dynamics model and common start and goal locations of trajectories. First, agent models are estimated from the trajectories obtained from image sequences. Our method is built on top of the Mixture model of Dynamic pedestrian Agents (MDA); however, the MDA's trajectory modeling and estimation are improved. Then, the trajectories are divided into semantically meaningful segments. The subsegments of a trajectory are modeled by applying a hidden Markov model using the estimated agent models. Experimental results with a real trajectory dataset show the effectiveness of the proposed method as compared to the well-known classical Ramer-Douglas-Peucker algorithm and also to the original MDA model.","author":[{"dropping-particle":"","family":"Tamaki","given":"Toru","non-dropping-particle":"","parse-names":false,"suffix":""},{"dropping-particle":"","family":"Ogawa","given":"Daisuke","non-dropping-particle":"","parse-names":false,"suffix":""},{"dropping-particle":"","family":"Raytchev","given":"Bisser","non-dropping-particle":"","parse-names":false,"suffix":""},{"dropping-particle":"","family":"Kaneda","given":"Kazufumi","non-dropping-particle":"","parse-names":false,"suffix":""}],"container-title":"Advanced Robotics","id":"ITEM-1","issue":"3-4","issued":{"date-parts":[["2019","12","11"]]},"page":"153-168","publisher":"Robotics Society of Japan","title":"Semantic segmentation of trajectories with improved agent models for pedestrian behavior analysis","type":"article-journal","volume":"33"},"uris":["http://www.mendeley.com/documents/?uuid=8c37e07f-a27f-322d-9d30-0d206a836909"]}],"mendeley":{"formattedCitation":"(Tamaki et al., 2019)","plainTextFormattedCitation":"(Tamaki et al., 2019)","previouslyFormattedCitation":"(Tamaki et al., 2019)"},"properties":{"noteIndex":0},"schema":"https://github.com/citation-style-language/schema/raw/master/csl-citation.json"}</w:instrText>
      </w:r>
      <w:r w:rsidR="008606AB">
        <w:fldChar w:fldCharType="separate"/>
      </w:r>
      <w:r w:rsidR="008606AB" w:rsidRPr="008606AB">
        <w:rPr>
          <w:noProof/>
        </w:rPr>
        <w:t>(Tamaki et al., 2019)</w:t>
      </w:r>
      <w:r w:rsidR="008606AB">
        <w:fldChar w:fldCharType="end"/>
      </w:r>
      <w:r>
        <w:t>.</w:t>
      </w:r>
      <w:bookmarkEnd w:id="113"/>
    </w:p>
    <w:p w14:paraId="3C946E98" w14:textId="77777777" w:rsidR="008606AB" w:rsidRDefault="008606AB" w:rsidP="007D0BFE"/>
    <w:p w14:paraId="0C942E5B" w14:textId="115F703C" w:rsidR="003159FD" w:rsidRDefault="008606AB" w:rsidP="007D0BFE">
      <w:r>
        <w:t>Para poder realizar todo lo mencionado con un buen funcionamiento se necesitan entender bien los entornos y entrenar los algoritmos de una manera eficaz</w:t>
      </w:r>
      <w:r w:rsidR="001E222A">
        <w:t xml:space="preserve"> </w:t>
      </w:r>
      <w:r>
        <w:t xml:space="preserve">a como se hace para cada lugar donde se encontrará el robot autónomo. Para ello es necesario tener </w:t>
      </w:r>
      <w:r w:rsidR="00A865AD">
        <w:t>bases de datos</w:t>
      </w:r>
      <w:r>
        <w:t xml:space="preserve"> de distintos lugares como supermercados </w:t>
      </w:r>
      <w:r>
        <w:fldChar w:fldCharType="begin" w:fldLock="1"/>
      </w:r>
      <w:r w:rsidR="00445A67">
        <w:instrText>ADDIN CSL_CITATION {"citationItems":[{"id":"ITEM-1","itemData":{"DOI":"10.1109/RO-MAN47096.2020.9223568","ISBN":"978-1-7281-6075-7","abstract":"In this paper, we present a system for socially aware robot navigation for a wide range of service tasks in supermarkets. It comprises modules for real-time person detection and tracking to gain situation awareness, modules to react to situations, and means for human-robot communication. The technical performance of the situation awareness was evaluated in a shelf out-of-stock (SOOS) detection scenario under real-world conditions in a supermarket in Germany. Furthermore, in order to investigate whether and to what extent our social navigation strategy can improve the acceptance and application of a mobile service robot in a supermarket, we have conducted surveys with N = 60 participants and usability tests with N =8 participants during a three-day field test. We can show that a robot for SOOS detection operating in a supermarket during the opening hours is generally accepted by customers and that the integration of a real-time person perception is crucial, especially for keeping appropriate distances to persons and for improving user-centered communication. Furthermore, our results indicate that various communication channels (e.g. speech, a video projector, and LED lights) are beneficial in order to address a wider user group in the targeted supermarket setting.","author":[{"dropping-particle":"","family":"Lewandowski","given":"Benjamin","non-dropping-particle":"","parse-names":false,"suffix":""},{"dropping-particle":"","family":"Wengefeld","given":"Tim","non-dropping-particle":"","parse-names":false,"suffix":""},{"dropping-particle":"","family":"Muller","given":"Sabine","non-dropping-particle":"","parse-names":false,"suffix":""},{"dropping-particle":"","family":"Jenny","given":"Mathias","non-dropping-particle":"","parse-names":false,"suffix":""},{"dropping-particle":"","family":"Glende","given":"Sebastian","non-dropping-particle":"","parse-names":false,"suffix":""},{"dropping-particle":"","family":"Schroter","given":"Christof","non-dropping-particle":"","parse-names":false,"suffix":""},{"dropping-particle":"","family":"Bley","given":"Andreas","non-dropping-particle":"","parse-names":false,"suffix":""},{"dropping-particle":"","family":"Gross","given":"Horst-Michael","non-dropping-particle":"","parse-names":false,"suffix":""}],"container-title":"2020 29th IEEE International Conference on Robot and Human Interactive Communication (RO-MAN)","id":"ITEM-1","issued":{"date-parts":[["2020","8","1"]]},"page":"363-370","publisher":"IEEE","title":"Socially Compliant Human-Robot Interaction for Autonomous Scanning Tasks in Supermarket Environments","type":"paper-conference"},"uris":["http://www.mendeley.com/documents/?uuid=98166458-de3b-3afe-bd9d-f196d6802bbb"]}],"mendeley":{"formattedCitation":"(Lewandowski et al., 2020)","plainTextFormattedCitation":"(Lewandowski et al., 2020)","previouslyFormattedCitation":"(Lewandowski et al., 2020)"},"properties":{"noteIndex":0},"schema":"https://github.com/citation-style-language/schema/raw/master/csl-citation.json"}</w:instrText>
      </w:r>
      <w:r>
        <w:fldChar w:fldCharType="separate"/>
      </w:r>
      <w:r w:rsidRPr="008606AB">
        <w:rPr>
          <w:noProof/>
        </w:rPr>
        <w:t>(Lewandowski et al., 2020)</w:t>
      </w:r>
      <w:r>
        <w:fldChar w:fldCharType="end"/>
      </w:r>
      <w:r>
        <w:t xml:space="preserve">, hospitales </w:t>
      </w:r>
      <w:r>
        <w:fldChar w:fldCharType="begin" w:fldLock="1"/>
      </w:r>
      <w:r>
        <w:instrText>ADDIN CSL_CITATION {"citationItems":[{"id":"ITEM-1","itemData":{"DOI":"10.1109/ICRA.2017.7989124","ISBN":"9781509046331","ISSN":"10504729","abstract":"This paper introduces a novel robot-based approach to the stroke rehabilitation scenario, in which a mobile robot companion accompanies stroke patients during their walking self-training. This assistance enables them to move freely in the clinic practicing both their mobility and spatial orientation skills. Based on a set of questions for systematic evaluating the autonomy and practicability of assistive robots and a three-stage approach in conducting function and user tests in the clinical setting, we present the results of user trials performed with N=30 stroke patients in a stroke rehabilitation center between 4/2015 and 3/2016. This allowed us to make an honest inventory of the strengths and weaknesses of the developed robot companion and its already achieved practicability for clinical use. The results of the user studies show that patients and fellow patients were very open-minded and accepted the robotic coach. The robot motivated them for independent training and leaving their room, despite severe consequences of stroke (lower limbs paralysis, speech/language problems, loss of orientation, depression), provided a very self-determined training regime, and encouraged them to expand the radius of their training in the clinic.","author":[{"dropping-particle":"","family":"Gross","given":"Horst Michael","non-dropping-particle":"","parse-names":false,"suffix":""},{"dropping-particle":"","family":"Meyer","given":"Sibylle","non-dropping-particle":"","parse-names":false,"suffix":""},{"dropping-particle":"","family":"Scheidig","given":"Andrea","non-dropping-particle":"","parse-names":false,"suffix":""},{"dropping-particle":"","family":"Eisenbach","given":"Markus","non-dropping-particle":"","parse-names":false,"suffix":""},{"dropping-particle":"","family":"Mueller","given":"Steffen","non-dropping-particle":"","parse-names":false,"suffix":""},{"dropping-particle":"","family":"Trinh","given":"Thanh Quang","non-dropping-particle":"","parse-names":false,"suffix":""},{"dropping-particle":"","family":"Wengefeld","given":"Tim","non-dropping-particle":"","parse-names":false,"suffix":""},{"dropping-particle":"","family":"Bley","given":"A.","non-dropping-particle":"","parse-names":false,"suffix":""},{"dropping-particle":"","family":"Martin","given":"Christian","non-dropping-particle":"","parse-names":false,"suffix":""},{"dropping-particle":"","family":"Fricke","given":"Christa","non-dropping-particle":"","parse-names":false,"suffix":""}],"container-title":"Proceedings - IEEE International Conference on Robotics and Automation","id":"ITEM-1","issued":{"date-parts":[["2017","7","21"]]},"page":"1028-1035","publisher":"Institute of Electrical and Electronics Engineers Inc.","title":"Mobile robot companion for walking training of stroke patients in clinical post-stroke rehabilitation","type":"paper-conference"},"uris":["http://www.mendeley.com/documents/?uuid=a1ffc027-ebd6-3893-b8b3-d61183b985fa"]}],"mendeley":{"formattedCitation":"(H. M. Gross et al., 2017)","plainTextFormattedCitation":"(H. M. Gross et al., 2017)","previouslyFormattedCitation":"(H. M. Gross et al., 2017)"},"properties":{"noteIndex":0},"schema":"https://github.com/citation-style-language/schema/raw/master/csl-citation.json"}</w:instrText>
      </w:r>
      <w:r>
        <w:fldChar w:fldCharType="separate"/>
      </w:r>
      <w:r w:rsidRPr="008606AB">
        <w:rPr>
          <w:noProof/>
        </w:rPr>
        <w:t>(H. M. Gross et al., 2017)</w:t>
      </w:r>
      <w:r>
        <w:fldChar w:fldCharType="end"/>
      </w:r>
      <w:r>
        <w:t xml:space="preserve"> o domésticos </w:t>
      </w:r>
      <w:r>
        <w:fldChar w:fldCharType="begin" w:fldLock="1"/>
      </w:r>
      <w:r>
        <w:instrText>ADDIN CSL_CITATION {"citationItems":[{"id":"ITEM-1","itemData":{"DOI":"10.1109/ICRA.2019.8793693","ISBN":"978-1-5386-6027-0","abstract":"This paper presents the results of the German research project SYMPARTNER (4/2015 - 6/2018), which aimed at developing a functional-emotional, mobile domestic robot companion for elderly people. The paper gives an overview of the developed robot, its system architecture, and essential skills and behaviors required for being a friendly home companion. Based on this, in a long-term field study running from January to June 2018 both technical aspects regarding the practical suitability and robustness of the robot under domestic operating conditions and social scientific questions on usability and acceptance of the robot and the users' familiarization with their new housemate were evaluated. In the field study, two of these autonomous companion robots were used in 20 senior households in Erfurt (Germany). All participants lived with their robot in their apartments for one week without the need for supervising or supporting persons being present on-site. The tests in 20 single-person households in the age group 62 to 94 years (average 74 years) provided important insights into the special challenges of domesticity from a technical, social scientific, and user-oriented point of view. The results of the study show how seniors can shape their everyday life with a companion robot and how quickly they get used to the new housemate.","author":[{"dropping-particle":"","family":"Gross","given":"Horst-Michael","non-dropping-particle":"","parse-names":false,"suffix":""},{"dropping-particle":"","family":"Scheidig","given":"Andrea","non-dropping-particle":"","parse-names":false,"suffix":""},{"dropping-particle":"","family":"Muller","given":"Steffen","non-dropping-particle":"","parse-names":false,"suffix":""},{"dropping-particle":"","family":"Schutz","given":"Benjamin","non-dropping-particle":"","parse-names":false,"suffix":""},{"dropping-particle":"","family":"Fricke","given":"Christa","non-dropping-particle":"","parse-names":false,"suffix":""},{"dropping-particle":"","family":"Meyer","given":"Sibylle","non-dropping-particle":"","parse-names":false,"suffix":""}],"container-title":"2019 International Conference on Robotics and Automation (ICRA)","id":"ITEM-1","issued":{"date-parts":[["2019","5","1"]]},"page":"2253-2259","publisher":"IEEE","title":"Living with a Mobile Companion Robot in your Own Apartment - Final Implementation and Results of a 20-Weeks Field Study with 20 Seniors*","type":"paper-conference","volume":"2019-May"},"uris":["http://www.mendeley.com/documents/?uuid=4e928cac-6af8-34c7-b762-98ea9cb36600"]}],"mendeley":{"formattedCitation":"(H.-M. Gross et al., 2019)","plainTextFormattedCitation":"(H.-M. Gross et al., 2019)","previouslyFormattedCitation":"(H.-M. Gross et al., 2019)"},"properties":{"noteIndex":0},"schema":"https://github.com/citation-style-language/schema/raw/master/csl-citation.json"}</w:instrText>
      </w:r>
      <w:r>
        <w:fldChar w:fldCharType="separate"/>
      </w:r>
      <w:r w:rsidRPr="008606AB">
        <w:rPr>
          <w:noProof/>
        </w:rPr>
        <w:t>(H.-M. Gross et al., 2019)</w:t>
      </w:r>
      <w:r>
        <w:fldChar w:fldCharType="end"/>
      </w:r>
      <w:r>
        <w:t>.</w:t>
      </w:r>
    </w:p>
    <w:p w14:paraId="4C253E78" w14:textId="0BC499B2" w:rsidR="00A865AD" w:rsidRDefault="00A865AD" w:rsidP="007D0BFE">
      <w:r>
        <w:t>Si queremos predecir lo que va ha hacer un ser humano, es importante tener en cuenta el tiempo, por lo que es necesario analizar lo que realiza un ser humano durante un tiempo determinado para poder predecir las próximas veces lo que pueda realizar.</w:t>
      </w:r>
    </w:p>
    <w:p w14:paraId="1048E87B" w14:textId="7E2B1815" w:rsidR="00A865AD" w:rsidRDefault="00A865AD" w:rsidP="007D0BFE">
      <w:r>
        <w:t>Para poder definir bien el método de captación y realizar estas previsiones se necesitan las redes neuronales recurrentes, que serán los que analizarán el proceso de los movimientos para una previsión posterior de lo que pueda suceder.</w:t>
      </w:r>
    </w:p>
    <w:p w14:paraId="168DFAC1" w14:textId="37B5D485" w:rsidR="00791088" w:rsidRDefault="00A865AD" w:rsidP="007D0BFE">
      <w:r>
        <w:t xml:space="preserve">Hay casos en los que se realiza la búsqueda de una trayectoria de las personas para que el robot pueda ayudar y con la previsión realizada minimizar el estorbo y el tiempo de espera del humano </w:t>
      </w:r>
      <w:r>
        <w:fldChar w:fldCharType="begin" w:fldLock="1"/>
      </w:r>
      <w:r w:rsidR="00AB3840">
        <w:instrText>ADDIN CSL_CITATION {"citationItems":[{"id":"ITEM-1","itemData":{"DOI":"10.1109/IROS45743.2020.9340776","ISBN":"9781728162126","ISSN":"21530866","abstract":"Foresighted, human-aware navigation is a prerequisite for service robots acting in indoor environments. In this paper, we present a novel human-aware navigation approach that relies on long-term prediction of human movements. In particular, we consider the problem of finding a path from the robot's current position to the initially unknown navigation goal of a moving user to provide timely assistance there. The navigation strategy has to minimize the robot's arrival time and at the same time comply with the user's comfort during the movement. Our solution predicts the user's navigation goal based on the robot's observations and prior knowledge about typical human transitions between objects. Based on the motion prediction, we then compute a time-dependent cost map that encodes the belief about the user's positions at future time steps. Using this map, we solve the time-dependent shortest path problem to find an efficient path for the robot, which still abides by the rules of human comfort. To identify robot navigation actions that are perceived as uncomfortable by humans, we performed user surveys and defined the corresponding constraints. We thoroughly evaluated our navigation system in simulation as well as in real-world experiments. As the results show, our system outperforms existing approaches in terms of human comfort, while still minimizing arrival times of the robot.","author":[{"dropping-particle":"","family":"Bruckschen","given":"Lilli","non-dropping-particle":"","parse-names":false,"suffix":""},{"dropping-particle":"","family":"Bungert","given":"Kira","non-dropping-particle":"","parse-names":false,"suffix":""},{"dropping-particle":"","family":"Dengler","given":"Nils","non-dropping-particle":"","parse-names":false,"suffix":""},{"dropping-particle":"","family":"Bennewitz","given":"Maren","non-dropping-particle":"","parse-names":false,"suffix":""}],"container-title":"IEEE International Conference on Intelligent Robots and Systems","id":"ITEM-1","issued":{"date-parts":[["2020"]]},"number-of-pages":"11032-11037","title":"Human-aware robot navigation by long-term movement prediction","type":"book"},"uris":["http://www.mendeley.com/documents/?uuid=6b836b73-1917-395b-9afb-b014f0e32282"]}],"mendeley":{"formattedCitation":"(Bruckschen et al., 2020)","plainTextFormattedCitation":"(Bruckschen et al., 2020)","previouslyFormattedCitation":"(Bruckschen et al., 2020)"},"properties":{"noteIndex":0},"schema":"https://github.com/citation-style-language/schema/raw/master/csl-citation.json"}</w:instrText>
      </w:r>
      <w:r>
        <w:fldChar w:fldCharType="separate"/>
      </w:r>
      <w:r w:rsidR="00AB3840" w:rsidRPr="00AB3840">
        <w:rPr>
          <w:noProof/>
        </w:rPr>
        <w:t>(Bruckschen et al., 2020)</w:t>
      </w:r>
      <w:r>
        <w:fldChar w:fldCharType="end"/>
      </w:r>
      <w:r>
        <w:t xml:space="preserve">. </w:t>
      </w:r>
      <w:r w:rsidR="00F83F0E">
        <w:t xml:space="preserve">En este </w:t>
      </w:r>
      <w:r w:rsidR="000F6209">
        <w:t>artículo</w:t>
      </w:r>
      <w:r w:rsidR="00F83F0E">
        <w:t xml:space="preserve"> se demuestra que </w:t>
      </w:r>
      <w:r w:rsidR="00791088">
        <w:t>los robots pueden</w:t>
      </w:r>
      <w:r w:rsidR="00F83F0E">
        <w:t xml:space="preserve"> predecir los movimientos de los humanos para </w:t>
      </w:r>
      <w:r w:rsidR="00791088">
        <w:t>no estorbar y además de eso, puede anteponerse a la situación que va a suceder.</w:t>
      </w:r>
    </w:p>
    <w:p w14:paraId="37E9B15C" w14:textId="7A661289" w:rsidR="00791088" w:rsidRDefault="00791088" w:rsidP="007D0BFE">
      <w:r>
        <w:t>Tal y como se puede ver en la Figura 1</w:t>
      </w:r>
      <w:r w:rsidR="00A12314">
        <w:t>9</w:t>
      </w:r>
      <w:r>
        <w:t xml:space="preserve">, la persona que se </w:t>
      </w:r>
      <w:r w:rsidR="000F6209">
        <w:t>está</w:t>
      </w:r>
      <w:r>
        <w:t xml:space="preserve"> moviendo lleva </w:t>
      </w:r>
      <w:commentRangeStart w:id="114"/>
      <w:r>
        <w:t xml:space="preserve">alguna cosa </w:t>
      </w:r>
      <w:r w:rsidR="00FF3330">
        <w:t>en las manos, puede ser algún alimento o algún utensilio de cocina</w:t>
      </w:r>
      <w:r>
        <w:t>.</w:t>
      </w:r>
      <w:commentRangeEnd w:id="114"/>
      <w:r w:rsidR="00D3492F">
        <w:rPr>
          <w:rStyle w:val="Refdecomentario"/>
        </w:rPr>
        <w:commentReference w:id="114"/>
      </w:r>
      <w:r>
        <w:t xml:space="preserve"> El robot detecta al humano y su movimiento, para después identificar el elemento que lleva en las manos y predecir para donde se va a dirigir la persona. Se puede ver la trayectoria del humano, esta trayectoria, la trayectoria de color morado, es la más probable y por esa causa, el robot evita realizar su navegación por ese lugar, la trayectoria de color blanco. Esa decisión la realiza para no </w:t>
      </w:r>
      <w:r>
        <w:lastRenderedPageBreak/>
        <w:t xml:space="preserve">estorbar a las personas y además de eso realiza otra búsqueda de navegación para poder llegar antes de tiempo al lugar deseado. </w:t>
      </w:r>
    </w:p>
    <w:p w14:paraId="15B126A6" w14:textId="77777777" w:rsidR="00F83F0E" w:rsidRDefault="00F83F0E" w:rsidP="007D0BFE"/>
    <w:p w14:paraId="432C84C2" w14:textId="77777777" w:rsidR="00F83F0E" w:rsidRDefault="00F83F0E" w:rsidP="00F83F0E">
      <w:pPr>
        <w:keepNext/>
        <w:jc w:val="center"/>
      </w:pPr>
      <w:r w:rsidRPr="00F83F0E">
        <w:rPr>
          <w:noProof/>
        </w:rPr>
        <w:drawing>
          <wp:inline distT="0" distB="0" distL="0" distR="0" wp14:anchorId="73E08A0B" wp14:editId="41761941">
            <wp:extent cx="3474720" cy="2943360"/>
            <wp:effectExtent l="0" t="0" r="0" b="9525"/>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481336" cy="2948964"/>
                    </a:xfrm>
                    <a:prstGeom prst="rect">
                      <a:avLst/>
                    </a:prstGeom>
                    <a:noFill/>
                    <a:ln>
                      <a:noFill/>
                    </a:ln>
                  </pic:spPr>
                </pic:pic>
              </a:graphicData>
            </a:graphic>
          </wp:inline>
        </w:drawing>
      </w:r>
    </w:p>
    <w:p w14:paraId="4FE73CC3" w14:textId="25FC60DA" w:rsidR="00F83F0E" w:rsidRDefault="00F83F0E" w:rsidP="00F83F0E">
      <w:pPr>
        <w:pStyle w:val="Descripcin"/>
        <w:jc w:val="center"/>
      </w:pPr>
      <w:bookmarkStart w:id="115" w:name="_Toc73645315"/>
      <w:r>
        <w:t xml:space="preserve">Figura </w:t>
      </w:r>
      <w:r>
        <w:fldChar w:fldCharType="begin"/>
      </w:r>
      <w:r>
        <w:instrText xml:space="preserve"> SEQ Figura \* ARABIC </w:instrText>
      </w:r>
      <w:r>
        <w:fldChar w:fldCharType="separate"/>
      </w:r>
      <w:r w:rsidR="009A2548">
        <w:rPr>
          <w:noProof/>
        </w:rPr>
        <w:t>19</w:t>
      </w:r>
      <w:r>
        <w:fldChar w:fldCharType="end"/>
      </w:r>
      <w:r>
        <w:t xml:space="preserve">. Detección de trayectoria para cálculo de navegación </w:t>
      </w:r>
      <w:r>
        <w:fldChar w:fldCharType="begin" w:fldLock="1"/>
      </w:r>
      <w:r w:rsidR="00AB3840">
        <w:instrText>ADDIN CSL_CITATION {"citationItems":[{"id":"ITEM-1","itemData":{"DOI":"10.1109/IROS45743.2020.9340776","ISBN":"9781728162126","ISSN":"21530866","abstract":"Foresighted, human-aware navigation is a prerequisite for service robots acting in indoor environments. In this paper, we present a novel human-aware navigation approach that relies on long-term prediction of human movements. In particular, we consider the problem of finding a path from the robot's current position to the initially unknown navigation goal of a moving user to provide timely assistance there. The navigation strategy has to minimize the robot's arrival time and at the same time comply with the user's comfort during the movement. Our solution predicts the user's navigation goal based on the robot's observations and prior knowledge about typical human transitions between objects. Based on the motion prediction, we then compute a time-dependent cost map that encodes the belief about the user's positions at future time steps. Using this map, we solve the time-dependent shortest path problem to find an efficient path for the robot, which still abides by the rules of human comfort. To identify robot navigation actions that are perceived as uncomfortable by humans, we performed user surveys and defined the corresponding constraints. We thoroughly evaluated our navigation system in simulation as well as in real-world experiments. As the results show, our system outperforms existing approaches in terms of human comfort, while still minimizing arrival times of the robot.","author":[{"dropping-particle":"","family":"Bruckschen","given":"Lilli","non-dropping-particle":"","parse-names":false,"suffix":""},{"dropping-particle":"","family":"Bungert","given":"Kira","non-dropping-particle":"","parse-names":false,"suffix":""},{"dropping-particle":"","family":"Dengler","given":"Nils","non-dropping-particle":"","parse-names":false,"suffix":""},{"dropping-particle":"","family":"Bennewitz","given":"Maren","non-dropping-particle":"","parse-names":false,"suffix":""}],"container-title":"IEEE International Conference on Intelligent Robots and Systems","id":"ITEM-1","issued":{"date-parts":[["2020"]]},"number-of-pages":"11032-11037","title":"Human-aware robot navigation by long-term movement prediction","type":"book"},"uris":["http://www.mendeley.com/documents/?uuid=6b836b73-1917-395b-9afb-b014f0e32282"]}],"mendeley":{"formattedCitation":"(Bruckschen et al., 2020)","plainTextFormattedCitation":"(Bruckschen et al., 2020)","previouslyFormattedCitation":"(Bruckschen et al., 2020)"},"properties":{"noteIndex":0},"schema":"https://github.com/citation-style-language/schema/raw/master/csl-citation.json"}</w:instrText>
      </w:r>
      <w:r>
        <w:fldChar w:fldCharType="separate"/>
      </w:r>
      <w:r w:rsidR="00AB3840" w:rsidRPr="00AB3840">
        <w:rPr>
          <w:noProof/>
        </w:rPr>
        <w:t>(Bruckschen et al., 2020)</w:t>
      </w:r>
      <w:r>
        <w:fldChar w:fldCharType="end"/>
      </w:r>
      <w:r>
        <w:t>.</w:t>
      </w:r>
      <w:bookmarkEnd w:id="115"/>
    </w:p>
    <w:p w14:paraId="352F6B67" w14:textId="77777777" w:rsidR="00791088" w:rsidRDefault="00791088" w:rsidP="00791088"/>
    <w:p w14:paraId="7D2B9858" w14:textId="554B1E72" w:rsidR="009A2548" w:rsidRDefault="00AB3840" w:rsidP="00791088">
      <w:r>
        <w:t xml:space="preserve">Tal y como se ha realizado la búsqueda, también se puede hacer un mapa de movimientos realizados como se muestra en el artículo </w:t>
      </w:r>
      <w:r>
        <w:fldChar w:fldCharType="begin" w:fldLock="1"/>
      </w:r>
      <w:r w:rsidR="009A2548">
        <w:instrText>ADDIN CSL_CITATION {"citationItems":[{"id":"ITEM-1","itemData":{"DOI":"10.1007/s10514-014-9385-0","ISSN":"09295593","abstract":"Service robots have to robustly follow and interact with humans. In this paper, we propose a very fast multi-people tracking algorithm designed to be applied on mobile service robots. Our approach exploits RGB-D data and can run in real-time at very high frame rate on a standard laptop without the need for a GPU implementation. It also features a novel depth-based sub-clustering method which allows to detect people within groups or even standing near walls. Moreover, for limiting drifts and track ID switches, an online learning appearance classifier is proposed featuring a three-term joint likelihood. We compared the performances of our system with a number of state-of-the-art tracking algorithms on two public datasets acquired with three static Kinects and a moving stereo pair, respectively. In order to validate the 3D accuracy of our system, we created a new dataset in which RGB-D data are acquired by a moving robot. We made publicly available this dataset which is not only annotated by hand, but the ground-truth position of people and robot are acquired with a motion capture system in order to evaluate tracking accuracy and precision in 3D coordinates. Results of experiments on these datasets are presented, showing that, even without the need for a GPU, our approach achieves state-of-the-art accuracy and superior speed. © 2014 Springer Science+Business Media New York.","author":[{"dropping-particle":"","family":"Munaro","given":"Matteo","non-dropping-particle":"","parse-names":false,"suffix":""},{"dropping-particle":"","family":"Menegatti","given":"Emanuele","non-dropping-particle":"","parse-names":false,"suffix":""}],"container-title":"Autonomous Robots","id":"ITEM-1","issue":"3","issued":{"date-parts":[["2014"]]},"page":"227-242","title":"Fast RGB-D people tracking for service robots","type":"article-journal","volume":"37"},"uris":["http://www.mendeley.com/documents/?uuid=546e34dc-47bc-39f1-8e58-c299f435e962"]}],"mendeley":{"formattedCitation":"(Munaro &amp; Menegatti, 2014)","plainTextFormattedCitation":"(Munaro &amp; Menegatti, 2014)","previouslyFormattedCitation":"(Munaro &amp; Menegatti, 2014)"},"properties":{"noteIndex":0},"schema":"https://github.com/citation-style-language/schema/raw/master/csl-citation.json"}</w:instrText>
      </w:r>
      <w:r>
        <w:fldChar w:fldCharType="separate"/>
      </w:r>
      <w:r w:rsidRPr="00AB3840">
        <w:rPr>
          <w:noProof/>
        </w:rPr>
        <w:t>(Munaro &amp; Menegatti, 2014)</w:t>
      </w:r>
      <w:r>
        <w:fldChar w:fldCharType="end"/>
      </w:r>
      <w:r>
        <w:t xml:space="preserve">. En este </w:t>
      </w:r>
      <w:r w:rsidR="000F6209">
        <w:t>artículo</w:t>
      </w:r>
      <w:r>
        <w:t xml:space="preserve"> se muestra que se pueden realizar los mapas según los movimientos de los humanos, por lo que se crea un mapa de dos dimensiones con las trayectorias de las personas que han pasado por donde se encuentra el robot</w:t>
      </w:r>
      <w:r w:rsidR="009A2548">
        <w:t xml:space="preserve">, se pueden ver los mapas creados en la Figura </w:t>
      </w:r>
      <w:r w:rsidR="00A12314">
        <w:t>20</w:t>
      </w:r>
      <w:r>
        <w:t xml:space="preserve">. Esto </w:t>
      </w:r>
      <w:r w:rsidR="009A2548">
        <w:t xml:space="preserve">puede ayudar a la hora de crear un diseño personalizado de un sistema para prever los siguientes estados que se puedan generar. </w:t>
      </w:r>
    </w:p>
    <w:p w14:paraId="25809471" w14:textId="77777777" w:rsidR="009A2548" w:rsidRDefault="009A2548" w:rsidP="009A2548">
      <w:pPr>
        <w:keepNext/>
        <w:jc w:val="center"/>
      </w:pPr>
      <w:r w:rsidRPr="009A2548">
        <w:rPr>
          <w:noProof/>
        </w:rPr>
        <w:drawing>
          <wp:inline distT="0" distB="0" distL="0" distR="0" wp14:anchorId="2EA34C45" wp14:editId="238900E9">
            <wp:extent cx="2779776" cy="1249964"/>
            <wp:effectExtent l="0" t="0" r="1905" b="762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13213" cy="1264999"/>
                    </a:xfrm>
                    <a:prstGeom prst="rect">
                      <a:avLst/>
                    </a:prstGeom>
                    <a:noFill/>
                    <a:ln>
                      <a:noFill/>
                    </a:ln>
                  </pic:spPr>
                </pic:pic>
              </a:graphicData>
            </a:graphic>
          </wp:inline>
        </w:drawing>
      </w:r>
    </w:p>
    <w:p w14:paraId="327A3091" w14:textId="6A37213C" w:rsidR="009A2548" w:rsidRDefault="009A2548" w:rsidP="009A2548">
      <w:pPr>
        <w:pStyle w:val="Descripcin"/>
        <w:jc w:val="center"/>
      </w:pPr>
      <w:bookmarkStart w:id="116" w:name="_Toc73645316"/>
      <w:r>
        <w:t xml:space="preserve">Figura </w:t>
      </w:r>
      <w:r>
        <w:fldChar w:fldCharType="begin"/>
      </w:r>
      <w:r>
        <w:instrText xml:space="preserve"> SEQ Figura \* ARABIC </w:instrText>
      </w:r>
      <w:r>
        <w:fldChar w:fldCharType="separate"/>
      </w:r>
      <w:r>
        <w:rPr>
          <w:noProof/>
        </w:rPr>
        <w:t>20</w:t>
      </w:r>
      <w:r>
        <w:fldChar w:fldCharType="end"/>
      </w:r>
      <w:r>
        <w:t>. Se muestran las diferentes trayectorias de las personas.</w:t>
      </w:r>
      <w:bookmarkEnd w:id="116"/>
    </w:p>
    <w:p w14:paraId="18CD3827" w14:textId="024EAB0A" w:rsidR="009A2548" w:rsidRDefault="009A2548" w:rsidP="009A2548"/>
    <w:p w14:paraId="6BC21604" w14:textId="33C48CFE" w:rsidR="009A2548" w:rsidRDefault="009A2548" w:rsidP="009A2548">
      <w:pPr>
        <w:pStyle w:val="Ttulo2"/>
      </w:pPr>
      <w:bookmarkStart w:id="117" w:name="_Toc73645270"/>
      <w:r>
        <w:lastRenderedPageBreak/>
        <w:t xml:space="preserve">2.4 </w:t>
      </w:r>
      <w:commentRangeStart w:id="118"/>
      <w:r>
        <w:t>Resumen</w:t>
      </w:r>
      <w:bookmarkEnd w:id="117"/>
      <w:commentRangeEnd w:id="118"/>
      <w:r w:rsidR="00D3492F">
        <w:rPr>
          <w:rStyle w:val="Refdecomentario"/>
          <w:rFonts w:eastAsiaTheme="minorHAnsi" w:cstheme="minorBidi"/>
          <w:b w:val="0"/>
          <w:bCs w:val="0"/>
        </w:rPr>
        <w:commentReference w:id="118"/>
      </w:r>
    </w:p>
    <w:p w14:paraId="66DF996A" w14:textId="77777777" w:rsidR="00AB5767" w:rsidRDefault="00AB5767" w:rsidP="009A2548"/>
    <w:p w14:paraId="550F1F51" w14:textId="18B2940F" w:rsidR="009A2548" w:rsidRPr="009A2548" w:rsidRDefault="00AB5767" w:rsidP="009A2548">
      <w:r>
        <w:t xml:space="preserve">Al analizar el estado del arte de los segmentadores, se ha visto que existen mejoras aplicables en cuanto al análisis de movimientos de las personas. En este concreto caso vemos la posibilidad de mejorar los modelos existentes con la previsión de esos movimientos aplicado a la segmentación. </w:t>
      </w:r>
      <w:r w:rsidR="009A2548">
        <w:t xml:space="preserve">Para realizar un sistema </w:t>
      </w:r>
      <w:r w:rsidR="00A12314">
        <w:t>completo,</w:t>
      </w:r>
      <w:r w:rsidR="00C016E5">
        <w:t xml:space="preserve"> se ha visto que es necesario obtener la información del entorno de una forma correcta y precisa para poder aplicar los algoritmos o redes neuronales que se utilizan en aprendizaje automático. También es importante</w:t>
      </w:r>
      <w:r w:rsidR="00A12314">
        <w:t xml:space="preserve"> que pueda realizar la segmentación de interiores de una forma correcta con un índice de </w:t>
      </w:r>
      <w:r w:rsidR="00C016E5">
        <w:t xml:space="preserve">MIoU (mean intersection over unión) bastantemente admisible y que al mismo tiempo sea capaz de predecir lo que pueda suceder en un futuro, es decir, los movimientos del ser humano, se necesita una red neuronal con una arquitectura bastante compleja. Y el entrenamiento de esta red neuronal variara mucho según la base de datos utilizada o los hiperparámetros que se elijan, por lo que puede ser interesante </w:t>
      </w:r>
      <w:r w:rsidR="00484F85">
        <w:t>referirse a los modelos previamente existentes</w:t>
      </w:r>
      <w:r w:rsidR="00C016E5">
        <w:t xml:space="preserve"> a la hora de empezar a realizar el </w:t>
      </w:r>
      <w:r w:rsidR="00484F85">
        <w:t xml:space="preserve">modelo y </w:t>
      </w:r>
      <w:r w:rsidR="00C016E5">
        <w:t>entrenamiento.</w:t>
      </w:r>
    </w:p>
    <w:p w14:paraId="0B1136CE" w14:textId="0C805644" w:rsidR="00D20D21" w:rsidRPr="00007AA8" w:rsidRDefault="00D20D21" w:rsidP="00791088">
      <w:r>
        <w:br w:type="page"/>
      </w:r>
    </w:p>
    <w:p w14:paraId="2E702320" w14:textId="77777777" w:rsidR="00E464E0" w:rsidRDefault="00E464E0" w:rsidP="00BA5509">
      <w:pPr>
        <w:pStyle w:val="Ttulo1"/>
      </w:pPr>
      <w:bookmarkStart w:id="119" w:name="_Toc73645271"/>
      <w:r w:rsidRPr="008037ED">
        <w:lastRenderedPageBreak/>
        <w:t>3. Objetivos</w:t>
      </w:r>
      <w:r w:rsidR="0031091B">
        <w:t xml:space="preserve"> </w:t>
      </w:r>
      <w:r w:rsidRPr="008037ED">
        <w:t>y metodología de trabajo</w:t>
      </w:r>
      <w:bookmarkEnd w:id="63"/>
      <w:bookmarkEnd w:id="64"/>
      <w:bookmarkEnd w:id="65"/>
      <w:bookmarkEnd w:id="66"/>
      <w:bookmarkEnd w:id="67"/>
      <w:bookmarkEnd w:id="68"/>
      <w:bookmarkEnd w:id="69"/>
      <w:bookmarkEnd w:id="70"/>
      <w:bookmarkEnd w:id="71"/>
      <w:bookmarkEnd w:id="72"/>
      <w:bookmarkEnd w:id="73"/>
      <w:bookmarkEnd w:id="74"/>
      <w:bookmarkEnd w:id="75"/>
      <w:bookmarkEnd w:id="119"/>
    </w:p>
    <w:p w14:paraId="5E5C4614" w14:textId="718C8209" w:rsidR="0036568C" w:rsidRDefault="00607999" w:rsidP="000C45AC">
      <w:pPr>
        <w:autoSpaceDE w:val="0"/>
        <w:autoSpaceDN w:val="0"/>
        <w:adjustRightInd w:val="0"/>
        <w:spacing w:after="240"/>
        <w:rPr>
          <w:rFonts w:cs="Arial"/>
        </w:rPr>
      </w:pPr>
      <w:bookmarkStart w:id="120" w:name="_Toc437557493"/>
      <w:bookmarkStart w:id="121" w:name="_Toc439968545"/>
      <w:bookmarkStart w:id="122" w:name="_Toc439969680"/>
      <w:bookmarkStart w:id="123" w:name="_Toc441233833"/>
      <w:r>
        <w:rPr>
          <w:rFonts w:cs="Arial"/>
        </w:rPr>
        <w:t>El análisis previamente realizado nos lleva a la conclusión de que los sistemas de captación y procesamiento están mejorando de forma continua. Esto conlleva al aumento del uso de los robots en entornos sociales</w:t>
      </w:r>
      <w:r w:rsidR="000C45AC">
        <w:rPr>
          <w:rFonts w:cs="Arial"/>
        </w:rPr>
        <w:t xml:space="preserve">, siendo estos robots autónomos cada vez mas seguros. Por la causa de la seguridad de los robots autónomos y las mejoras, se decide realizar este proyecto donde se pretende mejorar el sistema de navegación realizando un avance en los procesos actuales, valorando los resultados obtenidos. </w:t>
      </w:r>
    </w:p>
    <w:p w14:paraId="30C877B0" w14:textId="77777777" w:rsidR="006F6F24" w:rsidRDefault="006F6F24" w:rsidP="006F6F24">
      <w:pPr>
        <w:pStyle w:val="Ttulo2"/>
        <w:spacing w:before="480"/>
      </w:pPr>
      <w:bookmarkStart w:id="124" w:name="_Toc432240295"/>
      <w:bookmarkStart w:id="125" w:name="_Toc432504684"/>
      <w:bookmarkStart w:id="126" w:name="_Toc435459290"/>
      <w:bookmarkStart w:id="127" w:name="_Toc435460064"/>
      <w:bookmarkStart w:id="128" w:name="_Toc435460745"/>
      <w:bookmarkStart w:id="129" w:name="_Toc435462152"/>
      <w:bookmarkStart w:id="130" w:name="_Toc437557489"/>
      <w:bookmarkStart w:id="131" w:name="_Toc439968541"/>
      <w:bookmarkStart w:id="132" w:name="_Toc439969676"/>
      <w:bookmarkStart w:id="133" w:name="_Toc441233829"/>
      <w:bookmarkStart w:id="134" w:name="_Toc22814689"/>
      <w:bookmarkStart w:id="135" w:name="_Toc73645272"/>
      <w:r w:rsidRPr="008037ED">
        <w:t>3.1</w:t>
      </w:r>
      <w:r>
        <w:t xml:space="preserve">. </w:t>
      </w:r>
      <w:r w:rsidRPr="008037ED">
        <w:t>Objetivo</w:t>
      </w:r>
      <w:bookmarkEnd w:id="124"/>
      <w:bookmarkEnd w:id="125"/>
      <w:bookmarkEnd w:id="126"/>
      <w:bookmarkEnd w:id="127"/>
      <w:bookmarkEnd w:id="128"/>
      <w:bookmarkEnd w:id="129"/>
      <w:bookmarkEnd w:id="130"/>
      <w:bookmarkEnd w:id="131"/>
      <w:bookmarkEnd w:id="132"/>
      <w:bookmarkEnd w:id="133"/>
      <w:r>
        <w:t xml:space="preserve"> general</w:t>
      </w:r>
      <w:bookmarkEnd w:id="134"/>
      <w:bookmarkEnd w:id="135"/>
    </w:p>
    <w:p w14:paraId="6E9B21AD" w14:textId="5D0A838D" w:rsidR="00947FB8" w:rsidRDefault="00626D73" w:rsidP="006F6F24">
      <w:pPr>
        <w:autoSpaceDE w:val="0"/>
        <w:autoSpaceDN w:val="0"/>
        <w:adjustRightInd w:val="0"/>
        <w:spacing w:after="240"/>
        <w:rPr>
          <w:rFonts w:cs="Arial"/>
        </w:rPr>
      </w:pPr>
      <w:r>
        <w:rPr>
          <w:rFonts w:cs="Arial"/>
        </w:rPr>
        <w:t xml:space="preserve">El objetivo general es realizar la segmentación </w:t>
      </w:r>
      <w:r w:rsidR="00947FB8">
        <w:rPr>
          <w:rFonts w:cs="Arial"/>
        </w:rPr>
        <w:t xml:space="preserve">con una predicción de los movimientos humanos en entornos interiores. Para realizar las pruebas, se utiliza un robot pequeño de código abierto que permite ajustarlo a las necesidades que conlleva el proyecto, suficiente para realizar las pruebas y obtener unos resultados en base al trabajo realizado. </w:t>
      </w:r>
    </w:p>
    <w:p w14:paraId="1D0F83FE" w14:textId="7158EF11" w:rsidR="00626D73" w:rsidRDefault="00947FB8" w:rsidP="006F6F24">
      <w:pPr>
        <w:autoSpaceDE w:val="0"/>
        <w:autoSpaceDN w:val="0"/>
        <w:adjustRightInd w:val="0"/>
        <w:spacing w:after="240"/>
        <w:rPr>
          <w:rFonts w:cs="Arial"/>
        </w:rPr>
      </w:pPr>
      <w:r>
        <w:rPr>
          <w:rFonts w:cs="Arial"/>
        </w:rPr>
        <w:t xml:space="preserve">En el proceso de ejecución del proyecto, se intentará mejorar el sistema de navegación, creando </w:t>
      </w:r>
      <w:r w:rsidR="00DB2A2C">
        <w:rPr>
          <w:rFonts w:cs="Arial"/>
        </w:rPr>
        <w:t>unas trayectorias inteligentes</w:t>
      </w:r>
      <w:r>
        <w:rPr>
          <w:rFonts w:cs="Arial"/>
        </w:rPr>
        <w:t xml:space="preserve"> que permitan evitar </w:t>
      </w:r>
      <w:r w:rsidR="00DB2A2C">
        <w:rPr>
          <w:rFonts w:cs="Arial"/>
        </w:rPr>
        <w:t>estorbar a los seres humanos realizando una previsión de sus movimientos. De esta manera se lograría</w:t>
      </w:r>
      <w:r w:rsidR="0036568C">
        <w:rPr>
          <w:rFonts w:cs="Arial"/>
        </w:rPr>
        <w:t xml:space="preserve"> proteger la integridad y aumentar la eficiencia a la hora de navegar utilizando para ello las técnicas de aprendizaje profundo</w:t>
      </w:r>
      <w:r w:rsidR="00626D73">
        <w:rPr>
          <w:rFonts w:cs="Arial"/>
        </w:rPr>
        <w:t xml:space="preserve">. </w:t>
      </w:r>
    </w:p>
    <w:p w14:paraId="374179DE" w14:textId="77777777" w:rsidR="006F6F24" w:rsidRPr="008037ED" w:rsidRDefault="006F6F24" w:rsidP="006F6F24">
      <w:pPr>
        <w:pStyle w:val="Ttulo2"/>
        <w:spacing w:before="480"/>
      </w:pPr>
      <w:bookmarkStart w:id="136" w:name="_Toc432240297"/>
      <w:bookmarkStart w:id="137" w:name="_Toc432504686"/>
      <w:bookmarkStart w:id="138" w:name="_Toc435459292"/>
      <w:bookmarkStart w:id="139" w:name="_Toc435460066"/>
      <w:bookmarkStart w:id="140" w:name="_Toc435460747"/>
      <w:bookmarkStart w:id="141" w:name="_Toc435462154"/>
      <w:bookmarkStart w:id="142" w:name="_Toc437557491"/>
      <w:bookmarkStart w:id="143" w:name="_Toc439968543"/>
      <w:bookmarkStart w:id="144" w:name="_Toc439969678"/>
      <w:bookmarkStart w:id="145" w:name="_Toc441233831"/>
      <w:bookmarkStart w:id="146" w:name="_Toc22814690"/>
      <w:bookmarkStart w:id="147" w:name="_Toc73645273"/>
      <w:r>
        <w:t>3.</w:t>
      </w:r>
      <w:r w:rsidRPr="008037ED">
        <w:t>2</w:t>
      </w:r>
      <w:r>
        <w:t xml:space="preserve">. </w:t>
      </w:r>
      <w:r w:rsidRPr="008037ED">
        <w:t>Objetivos específicos</w:t>
      </w:r>
      <w:bookmarkEnd w:id="136"/>
      <w:bookmarkEnd w:id="137"/>
      <w:bookmarkEnd w:id="138"/>
      <w:bookmarkEnd w:id="139"/>
      <w:bookmarkEnd w:id="140"/>
      <w:bookmarkEnd w:id="141"/>
      <w:bookmarkEnd w:id="142"/>
      <w:bookmarkEnd w:id="143"/>
      <w:bookmarkEnd w:id="144"/>
      <w:bookmarkEnd w:id="145"/>
      <w:bookmarkEnd w:id="146"/>
      <w:bookmarkEnd w:id="147"/>
    </w:p>
    <w:p w14:paraId="35BDE07F" w14:textId="4AFC8E3B" w:rsidR="00BB6AA7" w:rsidRDefault="00BB6AA7" w:rsidP="006F6F24">
      <w:pPr>
        <w:autoSpaceDE w:val="0"/>
        <w:autoSpaceDN w:val="0"/>
        <w:adjustRightInd w:val="0"/>
        <w:spacing w:after="240"/>
        <w:rPr>
          <w:rFonts w:cs="Arial"/>
        </w:rPr>
      </w:pPr>
      <w:r>
        <w:rPr>
          <w:rFonts w:cs="Arial"/>
        </w:rPr>
        <w:t>En este trabajo se van a realizar l</w:t>
      </w:r>
      <w:r w:rsidR="00445A67">
        <w:rPr>
          <w:rFonts w:cs="Arial"/>
        </w:rPr>
        <w:t>a</w:t>
      </w:r>
      <w:r>
        <w:rPr>
          <w:rFonts w:cs="Arial"/>
        </w:rPr>
        <w:t xml:space="preserve">s siguientes </w:t>
      </w:r>
      <w:r w:rsidR="00445A67">
        <w:rPr>
          <w:rFonts w:cs="Arial"/>
        </w:rPr>
        <w:t>tareas que ayudaran a describir mejor las especificaciones técnicas.</w:t>
      </w:r>
    </w:p>
    <w:p w14:paraId="52EEF65A" w14:textId="21AF89F4" w:rsidR="00BB6AA7" w:rsidRDefault="00445A67"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Realizar análisis del estado del arte para sistemas de segmentación para navegación autónoma de robots y creación de SLAM</w:t>
      </w:r>
    </w:p>
    <w:p w14:paraId="664C13D4" w14:textId="1001419A" w:rsidR="00445A67" w:rsidRDefault="00445A67"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 xml:space="preserve">Detección de personas y su estado de postura para </w:t>
      </w:r>
      <w:r w:rsidR="007A113C">
        <w:rPr>
          <w:rFonts w:eastAsia="Times New Roman" w:cs="Arial"/>
          <w:lang w:eastAsia="es-ES"/>
        </w:rPr>
        <w:t>asegurarnos de que no haya colisión entre robot y humano.</w:t>
      </w:r>
    </w:p>
    <w:p w14:paraId="1B543652" w14:textId="2605C6AC" w:rsidR="00445A67" w:rsidRDefault="00445A67"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 xml:space="preserve">Detectar movimiento en el sistema y predecir su trayectoria para poder esquivar </w:t>
      </w:r>
      <w:r w:rsidR="007A113C">
        <w:rPr>
          <w:rFonts w:eastAsia="Times New Roman" w:cs="Arial"/>
          <w:lang w:eastAsia="es-ES"/>
        </w:rPr>
        <w:t>y prevenir el paro del robot.</w:t>
      </w:r>
    </w:p>
    <w:p w14:paraId="46A3893A" w14:textId="30AD4164" w:rsidR="007A113C" w:rsidRDefault="007A113C"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Realizar o elegir el algoritmo de segmentación semántica que se ajuste a las necesidades.</w:t>
      </w:r>
    </w:p>
    <w:p w14:paraId="46627518" w14:textId="01B267DB" w:rsidR="007A113C" w:rsidRDefault="007A113C"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lastRenderedPageBreak/>
        <w:t>Elegir el algoritmo de navegación que se ajuste a las necesidades del sistema y probar si es la correcta.</w:t>
      </w:r>
    </w:p>
    <w:p w14:paraId="3446FDD2" w14:textId="58C69237" w:rsidR="007A113C" w:rsidRDefault="007A113C"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Juntar los objetivos anteriores y valorar si el sistema de predicción de trayectorias es eficiente.</w:t>
      </w:r>
    </w:p>
    <w:p w14:paraId="54DE950F" w14:textId="1C2964E3" w:rsidR="007A113C" w:rsidRDefault="007A113C"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Implementar el resultado del proceso en la tarjeta de Nvidia Jetson Nano para poder probarlo con Jetbot, el robot creado para ello.</w:t>
      </w:r>
    </w:p>
    <w:p w14:paraId="7B101827" w14:textId="25836A4B" w:rsidR="00A56BF2" w:rsidRDefault="00A56BF2"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Realizar la implementación en ROS.</w:t>
      </w:r>
    </w:p>
    <w:p w14:paraId="199415EA" w14:textId="77777777" w:rsidR="006F6F24" w:rsidRPr="008037ED" w:rsidRDefault="006F6F24" w:rsidP="006F6F24">
      <w:pPr>
        <w:pStyle w:val="Ttulo2"/>
        <w:spacing w:before="480"/>
      </w:pPr>
      <w:bookmarkStart w:id="148" w:name="_Toc432240298"/>
      <w:bookmarkStart w:id="149" w:name="_Toc432504687"/>
      <w:bookmarkStart w:id="150" w:name="_Toc435459293"/>
      <w:bookmarkStart w:id="151" w:name="_Toc435460067"/>
      <w:bookmarkStart w:id="152" w:name="_Toc435460748"/>
      <w:bookmarkStart w:id="153" w:name="_Toc435462155"/>
      <w:bookmarkStart w:id="154" w:name="_Toc437557492"/>
      <w:bookmarkStart w:id="155" w:name="_Toc439968544"/>
      <w:bookmarkStart w:id="156" w:name="_Toc439969679"/>
      <w:bookmarkStart w:id="157" w:name="_Toc441233832"/>
      <w:bookmarkStart w:id="158" w:name="_Toc22814691"/>
      <w:bookmarkStart w:id="159" w:name="_Toc73645274"/>
      <w:r w:rsidRPr="008037ED">
        <w:t>3.</w:t>
      </w:r>
      <w:r>
        <w:t>3.</w:t>
      </w:r>
      <w:r w:rsidRPr="008037ED">
        <w:t xml:space="preserve"> Metodología del trabajo</w:t>
      </w:r>
      <w:bookmarkEnd w:id="148"/>
      <w:bookmarkEnd w:id="149"/>
      <w:bookmarkEnd w:id="150"/>
      <w:bookmarkEnd w:id="151"/>
      <w:bookmarkEnd w:id="152"/>
      <w:bookmarkEnd w:id="153"/>
      <w:bookmarkEnd w:id="154"/>
      <w:bookmarkEnd w:id="155"/>
      <w:bookmarkEnd w:id="156"/>
      <w:bookmarkEnd w:id="157"/>
      <w:bookmarkEnd w:id="158"/>
      <w:bookmarkEnd w:id="159"/>
    </w:p>
    <w:p w14:paraId="0081B122" w14:textId="31496293" w:rsidR="00EE365B" w:rsidRDefault="009112B6" w:rsidP="006F6F24">
      <w:pPr>
        <w:tabs>
          <w:tab w:val="right" w:pos="9498"/>
        </w:tabs>
        <w:spacing w:after="240"/>
        <w:rPr>
          <w:rFonts w:eastAsia="Times New Roman" w:cs="Arial"/>
          <w:lang w:eastAsia="es-ES"/>
        </w:rPr>
      </w:pPr>
      <w:bookmarkStart w:id="160" w:name="_Hlk27040605"/>
      <w:r>
        <w:rPr>
          <w:rFonts w:eastAsia="Times New Roman" w:cs="Arial"/>
          <w:lang w:eastAsia="es-ES"/>
        </w:rPr>
        <w:t xml:space="preserve">Para poder llevar a cabo los objetivos descritos se establecerá una cierta estrategia. </w:t>
      </w:r>
      <w:r w:rsidR="00EE365B">
        <w:rPr>
          <w:rFonts w:eastAsia="Times New Roman" w:cs="Arial"/>
          <w:lang w:eastAsia="es-ES"/>
        </w:rPr>
        <w:t xml:space="preserve">Esta estrategia o metodología será la denominada </w:t>
      </w:r>
      <w:r w:rsidR="001E222A">
        <w:rPr>
          <w:rFonts w:eastAsia="Times New Roman" w:cs="Arial"/>
          <w:lang w:eastAsia="es-ES"/>
        </w:rPr>
        <w:t>S</w:t>
      </w:r>
      <w:r w:rsidR="00EE365B">
        <w:rPr>
          <w:rFonts w:eastAsia="Times New Roman" w:cs="Arial"/>
          <w:lang w:eastAsia="es-ES"/>
        </w:rPr>
        <w:t>crum, que consiste en objetivo a corto plazo o esprints que por si se cambian los pequeños objetivos u ocurre algún cambio en el desarrollo.</w:t>
      </w:r>
      <w:r w:rsidR="008F3EC6">
        <w:rPr>
          <w:rFonts w:eastAsia="Times New Roman" w:cs="Arial"/>
          <w:lang w:eastAsia="es-ES"/>
        </w:rPr>
        <w:t xml:space="preserve"> Se puede ver el ejemplo en la Figura 1</w:t>
      </w:r>
      <w:r w:rsidR="00791088">
        <w:rPr>
          <w:rFonts w:eastAsia="Times New Roman" w:cs="Arial"/>
          <w:lang w:eastAsia="es-ES"/>
        </w:rPr>
        <w:t>9</w:t>
      </w:r>
      <w:r w:rsidR="008F3EC6">
        <w:rPr>
          <w:rFonts w:eastAsia="Times New Roman" w:cs="Arial"/>
          <w:lang w:eastAsia="es-ES"/>
        </w:rPr>
        <w:t>. Esta metodología se utiliza mucho en los desarrollos software</w:t>
      </w:r>
      <w:r w:rsidR="001E222A">
        <w:rPr>
          <w:rFonts w:eastAsia="Times New Roman" w:cs="Arial"/>
          <w:lang w:eastAsia="es-ES"/>
        </w:rPr>
        <w:t>,</w:t>
      </w:r>
      <w:r w:rsidR="008F3EC6">
        <w:rPr>
          <w:rFonts w:eastAsia="Times New Roman" w:cs="Arial"/>
          <w:lang w:eastAsia="es-ES"/>
        </w:rPr>
        <w:t xml:space="preserve"> que </w:t>
      </w:r>
      <w:r w:rsidR="001E222A">
        <w:rPr>
          <w:rFonts w:eastAsia="Times New Roman" w:cs="Arial"/>
          <w:lang w:eastAsia="es-ES"/>
        </w:rPr>
        <w:t xml:space="preserve">normalmente </w:t>
      </w:r>
      <w:r w:rsidR="008F3EC6">
        <w:rPr>
          <w:rFonts w:eastAsia="Times New Roman" w:cs="Arial"/>
          <w:lang w:eastAsia="es-ES"/>
        </w:rPr>
        <w:t>suelen ser complejos y pueden producirse cambios en cualquier momento</w:t>
      </w:r>
      <w:r w:rsidR="001E222A">
        <w:rPr>
          <w:rFonts w:eastAsia="Times New Roman" w:cs="Arial"/>
          <w:lang w:eastAsia="es-ES"/>
        </w:rPr>
        <w:t xml:space="preserve"> durante el transcurso del proyecto</w:t>
      </w:r>
      <w:r w:rsidR="008F3EC6">
        <w:rPr>
          <w:rFonts w:eastAsia="Times New Roman" w:cs="Arial"/>
          <w:lang w:eastAsia="es-ES"/>
        </w:rPr>
        <w:t>.</w:t>
      </w:r>
    </w:p>
    <w:p w14:paraId="1BBB4FF4" w14:textId="77777777" w:rsidR="008F3EC6" w:rsidRDefault="008F3EC6" w:rsidP="008F3EC6">
      <w:pPr>
        <w:keepNext/>
        <w:tabs>
          <w:tab w:val="right" w:pos="9498"/>
        </w:tabs>
        <w:spacing w:after="240"/>
        <w:jc w:val="center"/>
      </w:pPr>
      <w:r>
        <w:rPr>
          <w:rFonts w:eastAsia="Times New Roman" w:cs="Arial"/>
          <w:noProof/>
          <w:lang w:eastAsia="es-ES"/>
        </w:rPr>
        <w:drawing>
          <wp:inline distT="0" distB="0" distL="0" distR="0" wp14:anchorId="48A9F89A" wp14:editId="7AE09F81">
            <wp:extent cx="3424686" cy="2615146"/>
            <wp:effectExtent l="0" t="0" r="4445" b="0"/>
            <wp:docPr id="28" name="Imagen 28" descr="Interfaz de usuario gráfica, Gráfic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28" descr="Interfaz de usuario gráfica, Gráfico, Aplicación&#10;&#10;Descripción generada automáticamente"/>
                    <pic:cNvPicPr/>
                  </pic:nvPicPr>
                  <pic:blipFill>
                    <a:blip r:embed="rId36"/>
                    <a:stretch>
                      <a:fillRect/>
                    </a:stretch>
                  </pic:blipFill>
                  <pic:spPr>
                    <a:xfrm>
                      <a:off x="0" y="0"/>
                      <a:ext cx="3433621" cy="2621969"/>
                    </a:xfrm>
                    <a:prstGeom prst="rect">
                      <a:avLst/>
                    </a:prstGeom>
                  </pic:spPr>
                </pic:pic>
              </a:graphicData>
            </a:graphic>
          </wp:inline>
        </w:drawing>
      </w:r>
    </w:p>
    <w:p w14:paraId="1F45C669" w14:textId="204F1BD3" w:rsidR="008F3EC6" w:rsidRDefault="008F3EC6" w:rsidP="008F3EC6">
      <w:pPr>
        <w:pStyle w:val="Descripcin"/>
        <w:jc w:val="center"/>
      </w:pPr>
      <w:bookmarkStart w:id="161" w:name="_Toc73645317"/>
      <w:r>
        <w:t xml:space="preserve">Figura </w:t>
      </w:r>
      <w:r>
        <w:fldChar w:fldCharType="begin"/>
      </w:r>
      <w:r>
        <w:instrText xml:space="preserve"> SEQ Figura \* ARABIC </w:instrText>
      </w:r>
      <w:r>
        <w:fldChar w:fldCharType="separate"/>
      </w:r>
      <w:r w:rsidR="009A2548">
        <w:rPr>
          <w:noProof/>
        </w:rPr>
        <w:t>21</w:t>
      </w:r>
      <w:r>
        <w:fldChar w:fldCharType="end"/>
      </w:r>
      <w:r>
        <w:t>: Ejemplo de la metodología Scrum</w:t>
      </w:r>
      <w:r w:rsidR="009D7B4F">
        <w:t xml:space="preserve"> </w:t>
      </w:r>
      <w:r w:rsidR="009D7B4F">
        <w:fldChar w:fldCharType="begin" w:fldLock="1"/>
      </w:r>
      <w:r w:rsidR="0033242A">
        <w:instrText>ADDIN CSL_CITATION {"citationItems":[{"id":"ITEM-1","itemData":{"URL":"https://www.eclee.com/training/scrum/","accessed":{"date-parts":[["2021","6","3"]]},"id":"ITEM-1","issued":{"date-parts":[["0"]]},"title":"SCRUM - ECLEE | European Center for Leadership and Entrepreneurship Education","type":"webpage"},"uris":["http://www.mendeley.com/documents/?uuid=48e3744f-e014-3704-94ba-153632465b30"]}],"mendeley":{"formattedCitation":"(&lt;i&gt;SCRUM - ECLEE | European Center for Leadership and Entrepreneurship Education&lt;/i&gt;, n.d.)","plainTextFormattedCitation":"(SCRUM - ECLEE | European Center for Leadership and Entrepreneurship Education, n.d.)","previouslyFormattedCitation":"(&lt;i&gt;SCRUM - ECLEE | European Center for Leadership and Entrepreneurship Education&lt;/i&gt;, n.d.)"},"properties":{"noteIndex":0},"schema":"https://github.com/citation-style-language/schema/raw/master/csl-citation.json"}</w:instrText>
      </w:r>
      <w:r w:rsidR="009D7B4F">
        <w:fldChar w:fldCharType="separate"/>
      </w:r>
      <w:r w:rsidR="009D7B4F" w:rsidRPr="009D7B4F">
        <w:rPr>
          <w:noProof/>
        </w:rPr>
        <w:t>(</w:t>
      </w:r>
      <w:r w:rsidR="009D7B4F" w:rsidRPr="009D7B4F">
        <w:rPr>
          <w:i/>
          <w:noProof/>
        </w:rPr>
        <w:t>SCRUM - ECLEE | European Center for Leadership and Entrepreneurship Education</w:t>
      </w:r>
      <w:r w:rsidR="009D7B4F" w:rsidRPr="009D7B4F">
        <w:rPr>
          <w:noProof/>
        </w:rPr>
        <w:t>, n.d.)</w:t>
      </w:r>
      <w:r w:rsidR="009D7B4F">
        <w:fldChar w:fldCharType="end"/>
      </w:r>
      <w:r>
        <w:t>.</w:t>
      </w:r>
      <w:bookmarkEnd w:id="161"/>
    </w:p>
    <w:p w14:paraId="0DC94374" w14:textId="77777777" w:rsidR="008F3EC6" w:rsidRPr="008F3EC6" w:rsidRDefault="008F3EC6" w:rsidP="008F3EC6">
      <w:pPr>
        <w:rPr>
          <w:lang w:val="es-ES"/>
        </w:rPr>
      </w:pPr>
    </w:p>
    <w:p w14:paraId="01E199B8" w14:textId="40A8C504" w:rsidR="006F6F24" w:rsidRPr="001E222A" w:rsidRDefault="009B2D7D" w:rsidP="00FB1392">
      <w:pPr>
        <w:tabs>
          <w:tab w:val="right" w:pos="9498"/>
        </w:tabs>
        <w:spacing w:after="240"/>
        <w:rPr>
          <w:rFonts w:eastAsia="Times New Roman" w:cs="Arial"/>
          <w:lang w:eastAsia="es-ES"/>
        </w:rPr>
      </w:pPr>
      <w:bookmarkStart w:id="162" w:name="_Hlk27040661"/>
      <w:r w:rsidRPr="001E222A">
        <w:rPr>
          <w:rFonts w:eastAsia="Times New Roman" w:cs="Arial"/>
          <w:lang w:eastAsia="es-ES"/>
        </w:rPr>
        <w:t xml:space="preserve">Para poder empezar a plantear esta metodología es necesario tener un proyecto y realizar una planificación o objetivos previos. Esta planificación no va </w:t>
      </w:r>
      <w:r w:rsidR="00BA177D" w:rsidRPr="001E222A">
        <w:rPr>
          <w:rFonts w:eastAsia="Times New Roman" w:cs="Arial"/>
          <w:lang w:eastAsia="es-ES"/>
        </w:rPr>
        <w:t>a</w:t>
      </w:r>
      <w:r w:rsidRPr="001E222A">
        <w:rPr>
          <w:rFonts w:eastAsia="Times New Roman" w:cs="Arial"/>
          <w:lang w:eastAsia="es-ES"/>
        </w:rPr>
        <w:t xml:space="preserve"> ser la definitiva, pero ayudara en tener un objetivo fijo y tener idea de que trata el proyecto, es decir, tener una visión clara del proyecto en general. Para poder realizar este planteamiento es necesario realizar el </w:t>
      </w:r>
      <w:r w:rsidRPr="001E222A">
        <w:rPr>
          <w:rFonts w:eastAsia="Times New Roman" w:cs="Arial"/>
          <w:lang w:eastAsia="es-ES"/>
        </w:rPr>
        <w:lastRenderedPageBreak/>
        <w:t>estudio del proyecto, analizar la información que existe y mirar si tienes recursos necesarios para poder llevar a cabo el proyecto.</w:t>
      </w:r>
    </w:p>
    <w:p w14:paraId="53457888" w14:textId="7FF24AA3" w:rsidR="009B2D7D" w:rsidRPr="001E222A" w:rsidRDefault="009B2D7D" w:rsidP="00FB1392">
      <w:pPr>
        <w:tabs>
          <w:tab w:val="right" w:pos="9498"/>
        </w:tabs>
        <w:spacing w:after="240"/>
        <w:rPr>
          <w:rFonts w:eastAsia="Times New Roman" w:cs="Arial"/>
          <w:lang w:eastAsia="es-ES"/>
        </w:rPr>
      </w:pPr>
      <w:r w:rsidRPr="001E222A">
        <w:rPr>
          <w:rFonts w:eastAsia="Times New Roman" w:cs="Arial"/>
          <w:lang w:eastAsia="es-ES"/>
        </w:rPr>
        <w:t>Teniendo la información analizada y los recursos a disposición, se realizará el planteamiento general, que a su vez contendrá los pequeños esprints o objetivos que se marcaran para el cumplimiento del proyecto. Hay que tener claro de que cada esprint no está estrictamente definido, por lo que se realizara este proceso de Scrum cada vez que trabajemos en el proyecto, ya sea para repasar lo hecho hasta ese punto o realizar algún cambio que se ha detectado.</w:t>
      </w:r>
    </w:p>
    <w:p w14:paraId="0D26574A" w14:textId="603F801B" w:rsidR="00022232" w:rsidRPr="001E222A" w:rsidRDefault="00022232" w:rsidP="00FB1392">
      <w:pPr>
        <w:tabs>
          <w:tab w:val="right" w:pos="9498"/>
        </w:tabs>
        <w:spacing w:after="240"/>
        <w:rPr>
          <w:rFonts w:eastAsia="Times New Roman" w:cs="Arial"/>
          <w:lang w:eastAsia="es-ES"/>
        </w:rPr>
      </w:pPr>
      <w:r w:rsidRPr="001E222A">
        <w:rPr>
          <w:rFonts w:eastAsia="Times New Roman" w:cs="Arial"/>
          <w:lang w:eastAsia="es-ES"/>
        </w:rPr>
        <w:t>Cada esprint consistirá en distintas tareas que habrá que llevarlas a cabo en un tiempo determinado, siendo este tiempo flexible. Una vez realizada la tarea, es conveniente que sea subida a una plataforma de desarrollo colaborativo para que los integrantes puedan analizar lo que se ha hecho. En este caso al ser un solo integrante no es necesario subir, pero es interesante para llevar un control de versiones.</w:t>
      </w:r>
    </w:p>
    <w:p w14:paraId="35D70F14" w14:textId="77777777" w:rsidR="00022232" w:rsidRPr="001E222A" w:rsidRDefault="00022232" w:rsidP="00FB1392">
      <w:pPr>
        <w:tabs>
          <w:tab w:val="right" w:pos="9498"/>
        </w:tabs>
        <w:spacing w:after="240"/>
        <w:rPr>
          <w:rFonts w:eastAsia="Times New Roman" w:cs="Arial"/>
          <w:lang w:eastAsia="es-ES"/>
        </w:rPr>
      </w:pPr>
      <w:r w:rsidRPr="001E222A">
        <w:rPr>
          <w:rFonts w:eastAsia="Times New Roman" w:cs="Arial"/>
          <w:lang w:eastAsia="es-ES"/>
        </w:rPr>
        <w:t xml:space="preserve">Puede ser que cada esprint tenga sus apartados o subtareas a realizar. Por ello en cada sprint o subtarea, según donde se encuentre se analizará lo que se ha realizado, como se ha realizado y si existen otras maneras de abordar el problema para poder buscar mejoras para del proyecto. </w:t>
      </w:r>
    </w:p>
    <w:p w14:paraId="7F228650" w14:textId="39331268" w:rsidR="00022232" w:rsidRPr="001E222A" w:rsidRDefault="00022232" w:rsidP="00FB1392">
      <w:pPr>
        <w:tabs>
          <w:tab w:val="right" w:pos="9498"/>
        </w:tabs>
        <w:spacing w:after="240"/>
        <w:rPr>
          <w:rFonts w:eastAsia="Times New Roman" w:cs="Arial"/>
          <w:lang w:eastAsia="es-ES"/>
        </w:rPr>
      </w:pPr>
      <w:r w:rsidRPr="001E222A">
        <w:rPr>
          <w:rFonts w:eastAsia="Times New Roman" w:cs="Arial"/>
          <w:lang w:eastAsia="es-ES"/>
        </w:rPr>
        <w:t xml:space="preserve">En este caso los objetivos serán los </w:t>
      </w:r>
      <w:r w:rsidR="00806E15" w:rsidRPr="001E222A">
        <w:rPr>
          <w:rFonts w:eastAsia="Times New Roman" w:cs="Arial"/>
          <w:lang w:eastAsia="es-ES"/>
        </w:rPr>
        <w:t>esprints generales</w:t>
      </w:r>
      <w:r w:rsidRPr="001E222A">
        <w:rPr>
          <w:rFonts w:eastAsia="Times New Roman" w:cs="Arial"/>
          <w:lang w:eastAsia="es-ES"/>
        </w:rPr>
        <w:t xml:space="preserve"> que se han definido y estos tendrán </w:t>
      </w:r>
      <w:r w:rsidR="00806E15" w:rsidRPr="001E222A">
        <w:rPr>
          <w:rFonts w:eastAsia="Times New Roman" w:cs="Arial"/>
          <w:lang w:eastAsia="es-ES"/>
        </w:rPr>
        <w:t>una fecha</w:t>
      </w:r>
      <w:r w:rsidRPr="001E222A">
        <w:rPr>
          <w:rFonts w:eastAsia="Times New Roman" w:cs="Arial"/>
          <w:lang w:eastAsia="es-ES"/>
        </w:rPr>
        <w:t xml:space="preserve"> </w:t>
      </w:r>
      <w:r w:rsidR="00806E15" w:rsidRPr="001E222A">
        <w:rPr>
          <w:rFonts w:eastAsia="Times New Roman" w:cs="Arial"/>
          <w:lang w:eastAsia="es-ES"/>
        </w:rPr>
        <w:t>específica</w:t>
      </w:r>
      <w:r w:rsidRPr="001E222A">
        <w:rPr>
          <w:rFonts w:eastAsia="Times New Roman" w:cs="Arial"/>
          <w:lang w:eastAsia="es-ES"/>
        </w:rPr>
        <w:t xml:space="preserve"> para cumplir </w:t>
      </w:r>
      <w:r w:rsidR="00806E15" w:rsidRPr="001E222A">
        <w:rPr>
          <w:rFonts w:eastAsia="Times New Roman" w:cs="Arial"/>
          <w:lang w:eastAsia="es-ES"/>
        </w:rPr>
        <w:t xml:space="preserve">el </w:t>
      </w:r>
      <w:r w:rsidRPr="001E222A">
        <w:rPr>
          <w:rFonts w:eastAsia="Times New Roman" w:cs="Arial"/>
          <w:lang w:eastAsia="es-ES"/>
        </w:rPr>
        <w:t xml:space="preserve">plazo de entrega. </w:t>
      </w:r>
      <w:r w:rsidR="00806E15" w:rsidRPr="001E222A">
        <w:rPr>
          <w:rFonts w:eastAsia="Times New Roman" w:cs="Arial"/>
          <w:lang w:eastAsia="es-ES"/>
        </w:rPr>
        <w:t xml:space="preserve">Como se comenta anteriormente se evaluará </w:t>
      </w:r>
      <w:r w:rsidR="00CD1D12" w:rsidRPr="001E222A">
        <w:rPr>
          <w:rFonts w:eastAsia="Times New Roman" w:cs="Arial"/>
          <w:lang w:eastAsia="es-ES"/>
        </w:rPr>
        <w:t xml:space="preserve">y valorará </w:t>
      </w:r>
      <w:r w:rsidR="00806E15" w:rsidRPr="001E222A">
        <w:rPr>
          <w:rFonts w:eastAsia="Times New Roman" w:cs="Arial"/>
          <w:lang w:eastAsia="es-ES"/>
        </w:rPr>
        <w:t>el trabajo realizado y respecto a esa evaluación se realizarán las modificaciones necesarias para que el proyecto avance.</w:t>
      </w:r>
    </w:p>
    <w:p w14:paraId="146E405F" w14:textId="5EE22E44" w:rsidR="00806E15" w:rsidRPr="001E222A" w:rsidRDefault="00806E15" w:rsidP="00FB1392">
      <w:pPr>
        <w:tabs>
          <w:tab w:val="right" w:pos="9498"/>
        </w:tabs>
        <w:spacing w:after="240"/>
        <w:rPr>
          <w:rFonts w:eastAsia="Times New Roman" w:cs="Arial"/>
          <w:lang w:eastAsia="es-ES"/>
        </w:rPr>
      </w:pPr>
      <w:r w:rsidRPr="001E222A">
        <w:rPr>
          <w:rFonts w:eastAsia="Times New Roman" w:cs="Arial"/>
          <w:lang w:eastAsia="es-ES"/>
        </w:rPr>
        <w:t>Para una mejor gestión de este sistema se realizará el concepto de Kanban para que en todo momento se sepa el estado del proyecto. En Kanban se encontrarán los esprints que contendrán las subtareas y en todo momento se podrá saber el estado de cada sprint.</w:t>
      </w:r>
    </w:p>
    <w:p w14:paraId="20182807" w14:textId="27370E4C" w:rsidR="00806E15" w:rsidRDefault="00806E15" w:rsidP="00FB1392">
      <w:pPr>
        <w:tabs>
          <w:tab w:val="right" w:pos="9498"/>
        </w:tabs>
        <w:spacing w:after="240"/>
        <w:rPr>
          <w:rFonts w:eastAsia="Times New Roman" w:cs="Arial"/>
          <w:sz w:val="20"/>
          <w:lang w:eastAsia="es-ES"/>
        </w:rPr>
      </w:pPr>
      <w:r w:rsidRPr="001E222A">
        <w:rPr>
          <w:rFonts w:eastAsia="Times New Roman" w:cs="Arial"/>
          <w:lang w:eastAsia="es-ES"/>
        </w:rPr>
        <w:t xml:space="preserve">Podemos ver la Tabla </w:t>
      </w:r>
      <w:r w:rsidR="00F94772">
        <w:rPr>
          <w:rFonts w:eastAsia="Times New Roman" w:cs="Arial"/>
          <w:lang w:eastAsia="es-ES"/>
        </w:rPr>
        <w:t>3</w:t>
      </w:r>
      <w:r w:rsidRPr="001E222A">
        <w:rPr>
          <w:rFonts w:eastAsia="Times New Roman" w:cs="Arial"/>
          <w:lang w:eastAsia="es-ES"/>
        </w:rPr>
        <w:t xml:space="preserve"> donde se definen los esprints del proyecto.</w:t>
      </w:r>
    </w:p>
    <w:p w14:paraId="64F55484" w14:textId="77777777" w:rsidR="00CD1D12" w:rsidRDefault="00CD1D12" w:rsidP="00FB1392">
      <w:pPr>
        <w:tabs>
          <w:tab w:val="right" w:pos="9498"/>
        </w:tabs>
        <w:spacing w:after="240"/>
        <w:rPr>
          <w:rFonts w:eastAsia="Times New Roman" w:cs="Arial"/>
          <w:sz w:val="20"/>
          <w:lang w:eastAsia="es-ES"/>
        </w:rPr>
      </w:pPr>
    </w:p>
    <w:p w14:paraId="02311387" w14:textId="41D2763F" w:rsidR="00CD1D12" w:rsidRDefault="00CD1D12" w:rsidP="00CD1D12">
      <w:pPr>
        <w:pStyle w:val="Descripcin"/>
        <w:keepNext/>
      </w:pPr>
      <w:bookmarkStart w:id="163" w:name="_Toc73645292"/>
      <w:r>
        <w:t xml:space="preserve">Tabla </w:t>
      </w:r>
      <w:r>
        <w:fldChar w:fldCharType="begin"/>
      </w:r>
      <w:r>
        <w:instrText xml:space="preserve"> SEQ Tabla \* ARABIC </w:instrText>
      </w:r>
      <w:r>
        <w:fldChar w:fldCharType="separate"/>
      </w:r>
      <w:r w:rsidR="00A12314">
        <w:rPr>
          <w:noProof/>
        </w:rPr>
        <w:t>3</w:t>
      </w:r>
      <w:r>
        <w:fldChar w:fldCharType="end"/>
      </w:r>
      <w:r>
        <w:t>: Planificación de esprints para el proyecto</w:t>
      </w:r>
      <w:bookmarkEnd w:id="163"/>
    </w:p>
    <w:tbl>
      <w:tblPr>
        <w:tblStyle w:val="Tablanormal3"/>
        <w:tblW w:w="0" w:type="auto"/>
        <w:tblLook w:val="04A0" w:firstRow="1" w:lastRow="0" w:firstColumn="1" w:lastColumn="0" w:noHBand="0" w:noVBand="1"/>
      </w:tblPr>
      <w:tblGrid>
        <w:gridCol w:w="1083"/>
        <w:gridCol w:w="5575"/>
        <w:gridCol w:w="2268"/>
      </w:tblGrid>
      <w:tr w:rsidR="00806E15" w14:paraId="7AEEBD7D" w14:textId="77777777" w:rsidTr="00CD1D12">
        <w:trPr>
          <w:cnfStyle w:val="100000000000" w:firstRow="1" w:lastRow="0" w:firstColumn="0" w:lastColumn="0" w:oddVBand="0" w:evenVBand="0" w:oddHBand="0" w:evenHBand="0" w:firstRowFirstColumn="0" w:firstRowLastColumn="0" w:lastRowFirstColumn="0" w:lastRowLastColumn="0"/>
          <w:trHeight w:val="329"/>
        </w:trPr>
        <w:tc>
          <w:tcPr>
            <w:cnfStyle w:val="001000000100" w:firstRow="0" w:lastRow="0" w:firstColumn="1" w:lastColumn="0" w:oddVBand="0" w:evenVBand="0" w:oddHBand="0" w:evenHBand="0" w:firstRowFirstColumn="1" w:firstRowLastColumn="0" w:lastRowFirstColumn="0" w:lastRowLastColumn="0"/>
            <w:tcW w:w="1083" w:type="dxa"/>
          </w:tcPr>
          <w:p w14:paraId="4265C234" w14:textId="4C321133" w:rsidR="00806E15" w:rsidRPr="00CD1D12" w:rsidRDefault="00806E15" w:rsidP="00CD1D12">
            <w:pPr>
              <w:pStyle w:val="Sinespaciado"/>
              <w:rPr>
                <w:rFonts w:ascii="Arial" w:hAnsi="Arial" w:cs="Arial"/>
                <w:sz w:val="20"/>
                <w:szCs w:val="20"/>
                <w:lang w:eastAsia="es-ES"/>
              </w:rPr>
            </w:pPr>
            <w:r w:rsidRPr="00CD1D12">
              <w:rPr>
                <w:rFonts w:ascii="Arial" w:hAnsi="Arial" w:cs="Arial"/>
                <w:sz w:val="20"/>
                <w:szCs w:val="20"/>
                <w:lang w:eastAsia="es-ES"/>
              </w:rPr>
              <w:t>ESPRINT</w:t>
            </w:r>
          </w:p>
        </w:tc>
        <w:tc>
          <w:tcPr>
            <w:tcW w:w="5575" w:type="dxa"/>
          </w:tcPr>
          <w:p w14:paraId="54D82AA4" w14:textId="7FEC9DF9" w:rsidR="00806E15" w:rsidRPr="00CD1D12" w:rsidRDefault="00806E15" w:rsidP="00CD1D12">
            <w:pPr>
              <w:pStyle w:val="Sinespaciado"/>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eastAsia="es-ES"/>
              </w:rPr>
            </w:pPr>
            <w:r w:rsidRPr="00CD1D12">
              <w:rPr>
                <w:rFonts w:ascii="Arial" w:hAnsi="Arial" w:cs="Arial"/>
                <w:sz w:val="20"/>
                <w:szCs w:val="20"/>
                <w:lang w:eastAsia="es-ES"/>
              </w:rPr>
              <w:t>OBJETIVO</w:t>
            </w:r>
          </w:p>
        </w:tc>
        <w:tc>
          <w:tcPr>
            <w:tcW w:w="2268" w:type="dxa"/>
          </w:tcPr>
          <w:p w14:paraId="03E8C90C" w14:textId="0480D8B8" w:rsidR="00806E15" w:rsidRPr="00CD1D12" w:rsidRDefault="00806E15" w:rsidP="00CD1D12">
            <w:pPr>
              <w:pStyle w:val="Sinespaciado"/>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eastAsia="es-ES"/>
              </w:rPr>
            </w:pPr>
            <w:r w:rsidRPr="00CD1D12">
              <w:rPr>
                <w:rFonts w:ascii="Arial" w:hAnsi="Arial" w:cs="Arial"/>
                <w:sz w:val="20"/>
                <w:szCs w:val="20"/>
                <w:lang w:eastAsia="es-ES"/>
              </w:rPr>
              <w:t>FECHA ESTIMADA</w:t>
            </w:r>
          </w:p>
        </w:tc>
      </w:tr>
      <w:tr w:rsidR="00806E15" w14:paraId="2037FA1C" w14:textId="77777777" w:rsidTr="00CD1D12">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33E8660A" w14:textId="54874331"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t>1</w:t>
            </w:r>
          </w:p>
        </w:tc>
        <w:tc>
          <w:tcPr>
            <w:tcW w:w="5575" w:type="dxa"/>
            <w:vAlign w:val="center"/>
          </w:tcPr>
          <w:p w14:paraId="759F4A66" w14:textId="2783ACB9" w:rsidR="00806E15" w:rsidRPr="00AA3FD6" w:rsidRDefault="00806E15" w:rsidP="00CD1D12">
            <w:pPr>
              <w:pStyle w:val="Sinespaciad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eastAsia="es-ES"/>
              </w:rPr>
            </w:pPr>
            <w:r w:rsidRPr="00AA3FD6">
              <w:rPr>
                <w:rFonts w:ascii="Arial" w:hAnsi="Arial" w:cs="Arial"/>
                <w:sz w:val="20"/>
                <w:szCs w:val="20"/>
                <w:lang w:val="es-ES" w:eastAsia="es-ES"/>
              </w:rPr>
              <w:t>Análisis o estado del arte</w:t>
            </w:r>
          </w:p>
        </w:tc>
        <w:tc>
          <w:tcPr>
            <w:tcW w:w="2268" w:type="dxa"/>
            <w:vAlign w:val="center"/>
          </w:tcPr>
          <w:p w14:paraId="7AF610CE" w14:textId="29AD55C3" w:rsidR="00806E15" w:rsidRPr="00CD1D12" w:rsidRDefault="00806E15" w:rsidP="00CD1D12">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sidRPr="00CD1D12">
              <w:rPr>
                <w:rFonts w:ascii="Arial" w:hAnsi="Arial" w:cs="Arial"/>
                <w:sz w:val="20"/>
                <w:szCs w:val="20"/>
                <w:lang w:eastAsia="es-ES"/>
              </w:rPr>
              <w:t>6/05/2021</w:t>
            </w:r>
          </w:p>
        </w:tc>
      </w:tr>
      <w:tr w:rsidR="00806E15" w14:paraId="586D692E" w14:textId="77777777" w:rsidTr="00CD1D12">
        <w:trPr>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1E82BFF8" w14:textId="6429A257"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t>2</w:t>
            </w:r>
          </w:p>
        </w:tc>
        <w:tc>
          <w:tcPr>
            <w:tcW w:w="5575" w:type="dxa"/>
            <w:vAlign w:val="center"/>
          </w:tcPr>
          <w:p w14:paraId="190B3EA0" w14:textId="66681312" w:rsidR="00CD1D12" w:rsidRPr="00A033A4" w:rsidRDefault="00CD1D12" w:rsidP="00CD1D12">
            <w:pPr>
              <w:pStyle w:val="Sinespaciad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eastAsia="es-ES"/>
              </w:rPr>
            </w:pPr>
            <w:r w:rsidRPr="00A033A4">
              <w:rPr>
                <w:rFonts w:ascii="Arial" w:hAnsi="Arial" w:cs="Arial"/>
                <w:sz w:val="20"/>
                <w:szCs w:val="20"/>
                <w:lang w:val="es-ES" w:eastAsia="es-ES"/>
              </w:rPr>
              <w:t>Realizar o elegir algoritmo de segmentaci</w:t>
            </w:r>
            <w:r w:rsidR="00A033A4" w:rsidRPr="00A033A4">
              <w:rPr>
                <w:rFonts w:ascii="Arial" w:hAnsi="Arial" w:cs="Arial"/>
                <w:sz w:val="20"/>
                <w:szCs w:val="20"/>
                <w:lang w:val="es-ES" w:eastAsia="es-ES"/>
              </w:rPr>
              <w:t>ó</w:t>
            </w:r>
            <w:r w:rsidRPr="00A033A4">
              <w:rPr>
                <w:rFonts w:ascii="Arial" w:hAnsi="Arial" w:cs="Arial"/>
                <w:sz w:val="20"/>
                <w:szCs w:val="20"/>
                <w:lang w:val="es-ES" w:eastAsia="es-ES"/>
              </w:rPr>
              <w:t>n</w:t>
            </w:r>
          </w:p>
        </w:tc>
        <w:tc>
          <w:tcPr>
            <w:tcW w:w="2268" w:type="dxa"/>
            <w:vAlign w:val="center"/>
          </w:tcPr>
          <w:p w14:paraId="5F6E3612" w14:textId="6A6C6FB7" w:rsidR="00806E15" w:rsidRPr="00CD1D12" w:rsidRDefault="00351B45" w:rsidP="00CD1D12">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ascii="Arial" w:hAnsi="Arial" w:cs="Arial"/>
                <w:sz w:val="20"/>
                <w:szCs w:val="20"/>
                <w:lang w:eastAsia="es-ES"/>
              </w:rPr>
              <w:t>20</w:t>
            </w:r>
            <w:r w:rsidR="000F41B5" w:rsidRPr="00CD1D12">
              <w:rPr>
                <w:rFonts w:ascii="Arial" w:hAnsi="Arial" w:cs="Arial"/>
                <w:sz w:val="20"/>
                <w:szCs w:val="20"/>
                <w:lang w:eastAsia="es-ES"/>
              </w:rPr>
              <w:t>/05/2021</w:t>
            </w:r>
          </w:p>
        </w:tc>
      </w:tr>
      <w:tr w:rsidR="00806E15" w14:paraId="53EF195F" w14:textId="77777777" w:rsidTr="00CD1D12">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7868E44C" w14:textId="2C45C0E5"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t>3</w:t>
            </w:r>
          </w:p>
        </w:tc>
        <w:tc>
          <w:tcPr>
            <w:tcW w:w="5575" w:type="dxa"/>
            <w:vAlign w:val="center"/>
          </w:tcPr>
          <w:p w14:paraId="6B0B2899" w14:textId="2DA26FBC" w:rsidR="00806E15" w:rsidRPr="00A033A4" w:rsidRDefault="00CD1D12" w:rsidP="00CD1D12">
            <w:pPr>
              <w:pStyle w:val="Sinespaciado"/>
              <w:jc w:val="left"/>
              <w:cnfStyle w:val="000000100000" w:firstRow="0" w:lastRow="0" w:firstColumn="0" w:lastColumn="0" w:oddVBand="0" w:evenVBand="0" w:oddHBand="1" w:evenHBand="0" w:firstRowFirstColumn="0" w:firstRowLastColumn="0" w:lastRowFirstColumn="0" w:lastRowLastColumn="0"/>
              <w:rPr>
                <w:lang w:val="es-ES"/>
              </w:rPr>
            </w:pPr>
            <w:r w:rsidRPr="00A033A4">
              <w:rPr>
                <w:rFonts w:ascii="Arial" w:hAnsi="Arial" w:cs="Arial"/>
                <w:sz w:val="20"/>
                <w:szCs w:val="20"/>
                <w:lang w:val="es-ES" w:eastAsia="es-ES"/>
              </w:rPr>
              <w:t>Realizar la detecci</w:t>
            </w:r>
            <w:r w:rsidR="00A033A4" w:rsidRPr="00A033A4">
              <w:rPr>
                <w:rFonts w:ascii="Arial" w:hAnsi="Arial" w:cs="Arial"/>
                <w:sz w:val="20"/>
                <w:szCs w:val="20"/>
                <w:lang w:val="es-ES" w:eastAsia="es-ES"/>
              </w:rPr>
              <w:t>ó</w:t>
            </w:r>
            <w:r w:rsidRPr="00A033A4">
              <w:rPr>
                <w:rFonts w:ascii="Arial" w:hAnsi="Arial" w:cs="Arial"/>
                <w:sz w:val="20"/>
                <w:szCs w:val="20"/>
                <w:lang w:val="es-ES" w:eastAsia="es-ES"/>
              </w:rPr>
              <w:t>n de personas y sus trayectorias</w:t>
            </w:r>
          </w:p>
        </w:tc>
        <w:tc>
          <w:tcPr>
            <w:tcW w:w="2268" w:type="dxa"/>
            <w:vAlign w:val="center"/>
          </w:tcPr>
          <w:p w14:paraId="2621727D" w14:textId="31B82C1D" w:rsidR="00806E15" w:rsidRPr="00CD1D12" w:rsidRDefault="00351B45" w:rsidP="00CD1D12">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bCs/>
                <w:caps/>
                <w:sz w:val="20"/>
                <w:szCs w:val="20"/>
                <w:lang w:eastAsia="es-ES"/>
              </w:rPr>
            </w:pPr>
            <w:r>
              <w:rPr>
                <w:rFonts w:ascii="Arial" w:hAnsi="Arial" w:cs="Arial"/>
                <w:sz w:val="20"/>
                <w:szCs w:val="20"/>
                <w:lang w:eastAsia="es-ES"/>
              </w:rPr>
              <w:t>30</w:t>
            </w:r>
            <w:r w:rsidR="000F41B5" w:rsidRPr="00CD1D12">
              <w:rPr>
                <w:rFonts w:ascii="Arial" w:hAnsi="Arial" w:cs="Arial"/>
                <w:sz w:val="20"/>
                <w:szCs w:val="20"/>
                <w:lang w:eastAsia="es-ES"/>
              </w:rPr>
              <w:t>/05/2021</w:t>
            </w:r>
          </w:p>
        </w:tc>
      </w:tr>
      <w:tr w:rsidR="00806E15" w14:paraId="052C942D" w14:textId="77777777" w:rsidTr="00CD1D12">
        <w:trPr>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16AD31A6" w14:textId="0B05CA24"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lastRenderedPageBreak/>
              <w:t>4</w:t>
            </w:r>
          </w:p>
        </w:tc>
        <w:tc>
          <w:tcPr>
            <w:tcW w:w="5575" w:type="dxa"/>
            <w:vAlign w:val="center"/>
          </w:tcPr>
          <w:p w14:paraId="0D566282" w14:textId="1D5FD32C" w:rsidR="00806E15" w:rsidRPr="00A033A4" w:rsidRDefault="00CD1D12" w:rsidP="00CD1D12">
            <w:pPr>
              <w:pStyle w:val="Sinespaciad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eastAsia="es-ES"/>
              </w:rPr>
            </w:pPr>
            <w:r w:rsidRPr="00A033A4">
              <w:rPr>
                <w:rFonts w:ascii="Arial" w:hAnsi="Arial" w:cs="Arial"/>
                <w:sz w:val="20"/>
                <w:szCs w:val="20"/>
                <w:lang w:val="es-ES" w:eastAsia="es-ES"/>
              </w:rPr>
              <w:t>Elegir el algoritmo de navegaci</w:t>
            </w:r>
            <w:r w:rsidR="00A033A4" w:rsidRPr="00A033A4">
              <w:rPr>
                <w:rFonts w:ascii="Arial" w:hAnsi="Arial" w:cs="Arial"/>
                <w:sz w:val="20"/>
                <w:szCs w:val="20"/>
                <w:lang w:val="es-ES" w:eastAsia="es-ES"/>
              </w:rPr>
              <w:t>ó</w:t>
            </w:r>
            <w:r w:rsidRPr="00A033A4">
              <w:rPr>
                <w:rFonts w:ascii="Arial" w:hAnsi="Arial" w:cs="Arial"/>
                <w:sz w:val="20"/>
                <w:szCs w:val="20"/>
                <w:lang w:val="es-ES" w:eastAsia="es-ES"/>
              </w:rPr>
              <w:t>n</w:t>
            </w:r>
          </w:p>
        </w:tc>
        <w:tc>
          <w:tcPr>
            <w:tcW w:w="2268" w:type="dxa"/>
            <w:vAlign w:val="center"/>
          </w:tcPr>
          <w:p w14:paraId="460DC75B" w14:textId="74CB0FB2" w:rsidR="00806E15" w:rsidRPr="00CD1D12" w:rsidRDefault="00351B45" w:rsidP="00CD1D12">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ascii="Arial" w:hAnsi="Arial" w:cs="Arial"/>
                <w:sz w:val="20"/>
                <w:szCs w:val="20"/>
                <w:lang w:eastAsia="es-ES"/>
              </w:rPr>
              <w:t>02</w:t>
            </w:r>
            <w:r w:rsidR="000F41B5" w:rsidRPr="00CD1D12">
              <w:rPr>
                <w:rFonts w:ascii="Arial" w:hAnsi="Arial" w:cs="Arial"/>
                <w:sz w:val="20"/>
                <w:szCs w:val="20"/>
                <w:lang w:eastAsia="es-ES"/>
              </w:rPr>
              <w:t>/0</w:t>
            </w:r>
            <w:r>
              <w:rPr>
                <w:rFonts w:ascii="Arial" w:hAnsi="Arial" w:cs="Arial"/>
                <w:sz w:val="20"/>
                <w:szCs w:val="20"/>
                <w:lang w:eastAsia="es-ES"/>
              </w:rPr>
              <w:t>6</w:t>
            </w:r>
            <w:r w:rsidR="000F41B5" w:rsidRPr="00CD1D12">
              <w:rPr>
                <w:rFonts w:ascii="Arial" w:hAnsi="Arial" w:cs="Arial"/>
                <w:sz w:val="20"/>
                <w:szCs w:val="20"/>
                <w:lang w:eastAsia="es-ES"/>
              </w:rPr>
              <w:t>/2021</w:t>
            </w:r>
          </w:p>
        </w:tc>
      </w:tr>
      <w:tr w:rsidR="00806E15" w14:paraId="40E7078E" w14:textId="77777777" w:rsidTr="00CD1D12">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1A3D2378" w14:textId="78287C59"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t>5</w:t>
            </w:r>
          </w:p>
        </w:tc>
        <w:tc>
          <w:tcPr>
            <w:tcW w:w="5575" w:type="dxa"/>
            <w:vAlign w:val="center"/>
          </w:tcPr>
          <w:p w14:paraId="36867103" w14:textId="3FB76BBE" w:rsidR="00806E15" w:rsidRPr="00A033A4" w:rsidRDefault="00CD1D12" w:rsidP="00CD1D12">
            <w:pPr>
              <w:pStyle w:val="Sinespaciad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eastAsia="es-ES"/>
              </w:rPr>
            </w:pPr>
            <w:r w:rsidRPr="00A033A4">
              <w:rPr>
                <w:rFonts w:ascii="Arial" w:hAnsi="Arial" w:cs="Arial"/>
                <w:sz w:val="20"/>
                <w:szCs w:val="20"/>
                <w:lang w:val="es-ES" w:eastAsia="es-ES"/>
              </w:rPr>
              <w:t xml:space="preserve">Juntar </w:t>
            </w:r>
            <w:r w:rsidR="00A033A4" w:rsidRPr="00A033A4">
              <w:rPr>
                <w:rFonts w:ascii="Arial" w:hAnsi="Arial" w:cs="Arial"/>
                <w:sz w:val="20"/>
                <w:szCs w:val="20"/>
                <w:lang w:val="es-ES" w:eastAsia="es-ES"/>
              </w:rPr>
              <w:t xml:space="preserve">los algoritmos </w:t>
            </w:r>
            <w:r w:rsidRPr="00A033A4">
              <w:rPr>
                <w:rFonts w:ascii="Arial" w:hAnsi="Arial" w:cs="Arial"/>
                <w:sz w:val="20"/>
                <w:szCs w:val="20"/>
                <w:lang w:val="es-ES" w:eastAsia="es-ES"/>
              </w:rPr>
              <w:t>para implementarlo</w:t>
            </w:r>
            <w:r w:rsidR="00A033A4" w:rsidRPr="00A033A4">
              <w:rPr>
                <w:rFonts w:ascii="Arial" w:hAnsi="Arial" w:cs="Arial"/>
                <w:sz w:val="20"/>
                <w:szCs w:val="20"/>
                <w:lang w:val="es-ES" w:eastAsia="es-ES"/>
              </w:rPr>
              <w:t>s</w:t>
            </w:r>
            <w:r w:rsidRPr="00A033A4">
              <w:rPr>
                <w:rFonts w:ascii="Arial" w:hAnsi="Arial" w:cs="Arial"/>
                <w:sz w:val="20"/>
                <w:szCs w:val="20"/>
                <w:lang w:val="es-ES" w:eastAsia="es-ES"/>
              </w:rPr>
              <w:t xml:space="preserve"> en Jetbot</w:t>
            </w:r>
          </w:p>
        </w:tc>
        <w:tc>
          <w:tcPr>
            <w:tcW w:w="2268" w:type="dxa"/>
            <w:vAlign w:val="center"/>
          </w:tcPr>
          <w:p w14:paraId="5EAA3F54" w14:textId="2954A430" w:rsidR="00806E15" w:rsidRPr="00CD1D12" w:rsidRDefault="00351B45" w:rsidP="00CD1D12">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bCs/>
                <w:caps/>
                <w:sz w:val="20"/>
                <w:szCs w:val="20"/>
                <w:lang w:eastAsia="es-ES"/>
              </w:rPr>
            </w:pPr>
            <w:r>
              <w:rPr>
                <w:rFonts w:ascii="Arial" w:hAnsi="Arial" w:cs="Arial"/>
                <w:sz w:val="20"/>
                <w:szCs w:val="20"/>
                <w:lang w:eastAsia="es-ES"/>
              </w:rPr>
              <w:t>10</w:t>
            </w:r>
            <w:r w:rsidRPr="00CD1D12">
              <w:rPr>
                <w:rFonts w:ascii="Arial" w:hAnsi="Arial" w:cs="Arial"/>
                <w:sz w:val="20"/>
                <w:szCs w:val="20"/>
                <w:lang w:eastAsia="es-ES"/>
              </w:rPr>
              <w:t>/0</w:t>
            </w:r>
            <w:r>
              <w:rPr>
                <w:rFonts w:ascii="Arial" w:hAnsi="Arial" w:cs="Arial"/>
                <w:sz w:val="20"/>
                <w:szCs w:val="20"/>
                <w:lang w:eastAsia="es-ES"/>
              </w:rPr>
              <w:t>6</w:t>
            </w:r>
            <w:r w:rsidRPr="00CD1D12">
              <w:rPr>
                <w:rFonts w:ascii="Arial" w:hAnsi="Arial" w:cs="Arial"/>
                <w:sz w:val="20"/>
                <w:szCs w:val="20"/>
                <w:lang w:eastAsia="es-ES"/>
              </w:rPr>
              <w:t>/2021</w:t>
            </w:r>
          </w:p>
        </w:tc>
      </w:tr>
      <w:tr w:rsidR="00806E15" w14:paraId="2DED343B" w14:textId="77777777" w:rsidTr="00CD1D12">
        <w:trPr>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7A19B543" w14:textId="44376827"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t>6</w:t>
            </w:r>
          </w:p>
        </w:tc>
        <w:tc>
          <w:tcPr>
            <w:tcW w:w="5575" w:type="dxa"/>
            <w:vAlign w:val="center"/>
          </w:tcPr>
          <w:p w14:paraId="474BD402" w14:textId="528F45B1" w:rsidR="00806E15" w:rsidRPr="00A033A4" w:rsidRDefault="00CD1D12" w:rsidP="00CD1D12">
            <w:pPr>
              <w:pStyle w:val="Sinespaciad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eastAsia="es-ES"/>
              </w:rPr>
            </w:pPr>
            <w:r w:rsidRPr="00A033A4">
              <w:rPr>
                <w:rFonts w:ascii="Arial" w:hAnsi="Arial" w:cs="Arial"/>
                <w:sz w:val="20"/>
                <w:szCs w:val="20"/>
                <w:lang w:val="es-ES" w:eastAsia="es-ES"/>
              </w:rPr>
              <w:t>Implementaci</w:t>
            </w:r>
            <w:r w:rsidR="00A033A4" w:rsidRPr="00A033A4">
              <w:rPr>
                <w:rFonts w:ascii="Arial" w:hAnsi="Arial" w:cs="Arial"/>
                <w:sz w:val="20"/>
                <w:szCs w:val="20"/>
                <w:lang w:val="es-ES" w:eastAsia="es-ES"/>
              </w:rPr>
              <w:t>ó</w:t>
            </w:r>
            <w:r w:rsidRPr="00A033A4">
              <w:rPr>
                <w:rFonts w:ascii="Arial" w:hAnsi="Arial" w:cs="Arial"/>
                <w:sz w:val="20"/>
                <w:szCs w:val="20"/>
                <w:lang w:val="es-ES" w:eastAsia="es-ES"/>
              </w:rPr>
              <w:t xml:space="preserve">n </w:t>
            </w:r>
            <w:r w:rsidR="00A033A4" w:rsidRPr="00A033A4">
              <w:rPr>
                <w:rFonts w:ascii="Arial" w:hAnsi="Arial" w:cs="Arial"/>
                <w:sz w:val="20"/>
                <w:szCs w:val="20"/>
                <w:lang w:val="es-ES" w:eastAsia="es-ES"/>
              </w:rPr>
              <w:t xml:space="preserve">de los algoritmos </w:t>
            </w:r>
            <w:r w:rsidRPr="00A033A4">
              <w:rPr>
                <w:rFonts w:ascii="Arial" w:hAnsi="Arial" w:cs="Arial"/>
                <w:sz w:val="20"/>
                <w:szCs w:val="20"/>
                <w:lang w:val="es-ES" w:eastAsia="es-ES"/>
              </w:rPr>
              <w:t>en el Sistema ROS</w:t>
            </w:r>
          </w:p>
        </w:tc>
        <w:tc>
          <w:tcPr>
            <w:tcW w:w="2268" w:type="dxa"/>
            <w:vAlign w:val="center"/>
          </w:tcPr>
          <w:p w14:paraId="4311368E" w14:textId="0D9878A8" w:rsidR="00806E15" w:rsidRPr="00CD1D12" w:rsidRDefault="00351B45" w:rsidP="00CD1D12">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ascii="Arial" w:hAnsi="Arial" w:cs="Arial"/>
                <w:sz w:val="20"/>
                <w:szCs w:val="20"/>
                <w:lang w:eastAsia="es-ES"/>
              </w:rPr>
              <w:t>20</w:t>
            </w:r>
            <w:r w:rsidRPr="00CD1D12">
              <w:rPr>
                <w:rFonts w:ascii="Arial" w:hAnsi="Arial" w:cs="Arial"/>
                <w:sz w:val="20"/>
                <w:szCs w:val="20"/>
                <w:lang w:eastAsia="es-ES"/>
              </w:rPr>
              <w:t>/0</w:t>
            </w:r>
            <w:r>
              <w:rPr>
                <w:rFonts w:ascii="Arial" w:hAnsi="Arial" w:cs="Arial"/>
                <w:sz w:val="20"/>
                <w:szCs w:val="20"/>
                <w:lang w:eastAsia="es-ES"/>
              </w:rPr>
              <w:t>6</w:t>
            </w:r>
            <w:r w:rsidRPr="00CD1D12">
              <w:rPr>
                <w:rFonts w:ascii="Arial" w:hAnsi="Arial" w:cs="Arial"/>
                <w:sz w:val="20"/>
                <w:szCs w:val="20"/>
                <w:lang w:eastAsia="es-ES"/>
              </w:rPr>
              <w:t>/2021</w:t>
            </w:r>
          </w:p>
        </w:tc>
      </w:tr>
      <w:tr w:rsidR="00806E15" w14:paraId="000DE7E4" w14:textId="77777777" w:rsidTr="00CD1D12">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7FF978DF" w14:textId="1CA389E5"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t>7</w:t>
            </w:r>
          </w:p>
        </w:tc>
        <w:tc>
          <w:tcPr>
            <w:tcW w:w="5575" w:type="dxa"/>
            <w:vAlign w:val="center"/>
          </w:tcPr>
          <w:p w14:paraId="209F011E" w14:textId="494FCEFB" w:rsidR="00806E15" w:rsidRPr="00A033A4" w:rsidRDefault="00CD1D12" w:rsidP="00CD1D12">
            <w:pPr>
              <w:pStyle w:val="Sinespaciad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eastAsia="es-ES"/>
              </w:rPr>
            </w:pPr>
            <w:r w:rsidRPr="00A033A4">
              <w:rPr>
                <w:rFonts w:ascii="Arial" w:hAnsi="Arial" w:cs="Arial"/>
                <w:sz w:val="20"/>
                <w:szCs w:val="20"/>
                <w:lang w:val="es-ES" w:eastAsia="es-ES"/>
              </w:rPr>
              <w:t xml:space="preserve">Pruebas para comprobar </w:t>
            </w:r>
            <w:r w:rsidR="00A033A4" w:rsidRPr="00A033A4">
              <w:rPr>
                <w:rFonts w:ascii="Arial" w:hAnsi="Arial" w:cs="Arial"/>
                <w:sz w:val="20"/>
                <w:szCs w:val="20"/>
                <w:lang w:val="es-ES" w:eastAsia="es-ES"/>
              </w:rPr>
              <w:t>y calificar el</w:t>
            </w:r>
            <w:r w:rsidRPr="00A033A4">
              <w:rPr>
                <w:rFonts w:ascii="Arial" w:hAnsi="Arial" w:cs="Arial"/>
                <w:sz w:val="20"/>
                <w:szCs w:val="20"/>
                <w:lang w:val="es-ES" w:eastAsia="es-ES"/>
              </w:rPr>
              <w:t xml:space="preserve"> funcionamiento</w:t>
            </w:r>
          </w:p>
        </w:tc>
        <w:tc>
          <w:tcPr>
            <w:tcW w:w="2268" w:type="dxa"/>
            <w:vAlign w:val="center"/>
          </w:tcPr>
          <w:p w14:paraId="0EFAAA5A" w14:textId="7229420C" w:rsidR="00806E15" w:rsidRPr="00CD1D12" w:rsidRDefault="00351B45" w:rsidP="00CD1D12">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bCs/>
                <w:caps/>
                <w:sz w:val="20"/>
                <w:szCs w:val="20"/>
                <w:lang w:eastAsia="es-ES"/>
              </w:rPr>
            </w:pPr>
            <w:r>
              <w:rPr>
                <w:rFonts w:ascii="Arial" w:hAnsi="Arial" w:cs="Arial"/>
                <w:sz w:val="20"/>
                <w:szCs w:val="20"/>
                <w:lang w:eastAsia="es-ES"/>
              </w:rPr>
              <w:t>24</w:t>
            </w:r>
            <w:r w:rsidRPr="00CD1D12">
              <w:rPr>
                <w:rFonts w:ascii="Arial" w:hAnsi="Arial" w:cs="Arial"/>
                <w:sz w:val="20"/>
                <w:szCs w:val="20"/>
                <w:lang w:eastAsia="es-ES"/>
              </w:rPr>
              <w:t>/0</w:t>
            </w:r>
            <w:r>
              <w:rPr>
                <w:rFonts w:ascii="Arial" w:hAnsi="Arial" w:cs="Arial"/>
                <w:sz w:val="20"/>
                <w:szCs w:val="20"/>
                <w:lang w:eastAsia="es-ES"/>
              </w:rPr>
              <w:t>6</w:t>
            </w:r>
            <w:r w:rsidRPr="00CD1D12">
              <w:rPr>
                <w:rFonts w:ascii="Arial" w:hAnsi="Arial" w:cs="Arial"/>
                <w:sz w:val="20"/>
                <w:szCs w:val="20"/>
                <w:lang w:eastAsia="es-ES"/>
              </w:rPr>
              <w:t>/2021</w:t>
            </w:r>
          </w:p>
        </w:tc>
      </w:tr>
    </w:tbl>
    <w:p w14:paraId="7B50DEAD" w14:textId="77777777" w:rsidR="009B2D7D" w:rsidRPr="009F57A6" w:rsidRDefault="009B2D7D" w:rsidP="00FB1392">
      <w:pPr>
        <w:tabs>
          <w:tab w:val="right" w:pos="9498"/>
        </w:tabs>
        <w:spacing w:after="240"/>
        <w:rPr>
          <w:rFonts w:eastAsia="Times New Roman" w:cs="Arial"/>
          <w:sz w:val="20"/>
          <w:lang w:eastAsia="es-ES"/>
        </w:rPr>
      </w:pPr>
    </w:p>
    <w:bookmarkEnd w:id="160"/>
    <w:bookmarkEnd w:id="162"/>
    <w:p w14:paraId="597B96C9" w14:textId="77777777" w:rsidR="0024507B" w:rsidRDefault="0024507B" w:rsidP="0024507B">
      <w:pPr>
        <w:spacing w:after="0"/>
        <w:jc w:val="left"/>
        <w:rPr>
          <w:rFonts w:eastAsia="Times New Roman" w:cs="Arial"/>
          <w:b/>
          <w:bCs/>
          <w:iCs/>
          <w:sz w:val="36"/>
          <w:szCs w:val="32"/>
          <w:lang w:val="es-ES" w:bidi="en-US"/>
        </w:rPr>
      </w:pPr>
      <w:r>
        <w:br w:type="page"/>
      </w:r>
    </w:p>
    <w:p w14:paraId="7554858B" w14:textId="77777777" w:rsidR="00B241D8" w:rsidRDefault="00E464E0" w:rsidP="00B241D8">
      <w:pPr>
        <w:pStyle w:val="Ttulo1"/>
      </w:pPr>
      <w:bookmarkStart w:id="164" w:name="_Toc73645275"/>
      <w:r w:rsidRPr="008037ED">
        <w:lastRenderedPageBreak/>
        <w:t xml:space="preserve">4. </w:t>
      </w:r>
      <w:bookmarkEnd w:id="120"/>
      <w:bookmarkEnd w:id="121"/>
      <w:bookmarkEnd w:id="122"/>
      <w:bookmarkEnd w:id="123"/>
      <w:r w:rsidR="00DE7124">
        <w:t>Identificación de requisitos</w:t>
      </w:r>
      <w:bookmarkEnd w:id="164"/>
    </w:p>
    <w:p w14:paraId="6ABB5CE6" w14:textId="3C38CC3A" w:rsidR="0066646E" w:rsidRDefault="00AF6813" w:rsidP="00B241D8">
      <w:pPr>
        <w:rPr>
          <w:lang w:eastAsia="es-ES"/>
        </w:rPr>
      </w:pPr>
      <w:r>
        <w:rPr>
          <w:lang w:eastAsia="es-ES"/>
        </w:rPr>
        <w:t>Para el desarrollo del problema indicado</w:t>
      </w:r>
      <w:r w:rsidR="00603239">
        <w:rPr>
          <w:lang w:eastAsia="es-ES"/>
        </w:rPr>
        <w:t>, la segmentación semántica y predicción de movimiento de personas para una mejor navegación de los robots autónomos, evitando de esta manera que el robot intervenga en la trayectoria del ser humano. S</w:t>
      </w:r>
      <w:r>
        <w:rPr>
          <w:lang w:eastAsia="es-ES"/>
        </w:rPr>
        <w:t xml:space="preserve">e considera </w:t>
      </w:r>
      <w:r w:rsidR="00603239">
        <w:rPr>
          <w:lang w:eastAsia="es-ES"/>
        </w:rPr>
        <w:t>útil definir bien el problema para su mejor entendimiento, donde se identifican las necesidades para realizar el desarrollo software y hardware de la herramienta.</w:t>
      </w:r>
    </w:p>
    <w:p w14:paraId="61C5124A" w14:textId="353286FE" w:rsidR="0066646E" w:rsidRDefault="0066646E" w:rsidP="0066646E">
      <w:pPr>
        <w:pStyle w:val="Descripcin"/>
        <w:keepNext/>
      </w:pPr>
      <w:bookmarkStart w:id="165" w:name="_Toc73645293"/>
      <w:r>
        <w:t xml:space="preserve">Tabla </w:t>
      </w:r>
      <w:r>
        <w:fldChar w:fldCharType="begin"/>
      </w:r>
      <w:r>
        <w:instrText xml:space="preserve"> SEQ Tabla \* ARABIC </w:instrText>
      </w:r>
      <w:r>
        <w:fldChar w:fldCharType="separate"/>
      </w:r>
      <w:r w:rsidR="00A12314">
        <w:rPr>
          <w:noProof/>
        </w:rPr>
        <w:t>4</w:t>
      </w:r>
      <w:r>
        <w:fldChar w:fldCharType="end"/>
      </w:r>
      <w:r>
        <w:t>. Tabla de requisitos</w:t>
      </w:r>
      <w:bookmarkEnd w:id="165"/>
    </w:p>
    <w:tbl>
      <w:tblPr>
        <w:tblStyle w:val="Tablaconcuadrcula1clara"/>
        <w:tblW w:w="0" w:type="auto"/>
        <w:tblLook w:val="04A0" w:firstRow="1" w:lastRow="0" w:firstColumn="1" w:lastColumn="0" w:noHBand="0" w:noVBand="1"/>
      </w:tblPr>
      <w:tblGrid>
        <w:gridCol w:w="3020"/>
        <w:gridCol w:w="3020"/>
        <w:gridCol w:w="3020"/>
      </w:tblGrid>
      <w:tr w:rsidR="0066646E" w14:paraId="79520B87" w14:textId="77777777" w:rsidTr="006664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39137F4A" w14:textId="75B8EDD2" w:rsidR="0066646E" w:rsidRDefault="0066646E" w:rsidP="00B241D8">
            <w:pPr>
              <w:rPr>
                <w:lang w:eastAsia="es-ES"/>
              </w:rPr>
            </w:pPr>
            <w:r>
              <w:rPr>
                <w:lang w:eastAsia="es-ES"/>
              </w:rPr>
              <w:t>Función</w:t>
            </w:r>
          </w:p>
        </w:tc>
        <w:tc>
          <w:tcPr>
            <w:tcW w:w="3020" w:type="dxa"/>
          </w:tcPr>
          <w:p w14:paraId="3C070D47" w14:textId="2568CC0A" w:rsidR="0066646E" w:rsidRDefault="0066646E" w:rsidP="00B241D8">
            <w:pPr>
              <w:cnfStyle w:val="100000000000" w:firstRow="1" w:lastRow="0" w:firstColumn="0" w:lastColumn="0" w:oddVBand="0" w:evenVBand="0" w:oddHBand="0" w:evenHBand="0" w:firstRowFirstColumn="0" w:firstRowLastColumn="0" w:lastRowFirstColumn="0" w:lastRowLastColumn="0"/>
              <w:rPr>
                <w:lang w:eastAsia="es-ES"/>
              </w:rPr>
            </w:pPr>
            <w:r>
              <w:rPr>
                <w:lang w:eastAsia="es-ES"/>
              </w:rPr>
              <w:t>Resultado</w:t>
            </w:r>
          </w:p>
        </w:tc>
        <w:tc>
          <w:tcPr>
            <w:tcW w:w="3020" w:type="dxa"/>
          </w:tcPr>
          <w:p w14:paraId="75953CFF" w14:textId="36F41091" w:rsidR="0066646E" w:rsidRDefault="0066646E" w:rsidP="00B241D8">
            <w:pPr>
              <w:cnfStyle w:val="100000000000" w:firstRow="1" w:lastRow="0" w:firstColumn="0" w:lastColumn="0" w:oddVBand="0" w:evenVBand="0" w:oddHBand="0" w:evenHBand="0" w:firstRowFirstColumn="0" w:firstRowLastColumn="0" w:lastRowFirstColumn="0" w:lastRowLastColumn="0"/>
              <w:rPr>
                <w:lang w:eastAsia="es-ES"/>
              </w:rPr>
            </w:pPr>
            <w:r>
              <w:rPr>
                <w:lang w:eastAsia="es-ES"/>
              </w:rPr>
              <w:t>Ejemplo</w:t>
            </w:r>
          </w:p>
        </w:tc>
      </w:tr>
      <w:tr w:rsidR="0066646E" w14:paraId="0C417247" w14:textId="77777777" w:rsidTr="0066646E">
        <w:tc>
          <w:tcPr>
            <w:cnfStyle w:val="001000000000" w:firstRow="0" w:lastRow="0" w:firstColumn="1" w:lastColumn="0" w:oddVBand="0" w:evenVBand="0" w:oddHBand="0" w:evenHBand="0" w:firstRowFirstColumn="0" w:firstRowLastColumn="0" w:lastRowFirstColumn="0" w:lastRowLastColumn="0"/>
            <w:tcW w:w="3020" w:type="dxa"/>
          </w:tcPr>
          <w:p w14:paraId="5B9134D9" w14:textId="195BA395" w:rsidR="0066646E" w:rsidRPr="0066646E" w:rsidRDefault="0066646E" w:rsidP="00B241D8">
            <w:pPr>
              <w:rPr>
                <w:b w:val="0"/>
                <w:bCs w:val="0"/>
                <w:lang w:eastAsia="es-ES"/>
              </w:rPr>
            </w:pPr>
            <w:r w:rsidRPr="0066646E">
              <w:rPr>
                <w:b w:val="0"/>
                <w:bCs w:val="0"/>
                <w:lang w:eastAsia="es-ES"/>
              </w:rPr>
              <w:t>STL del robot</w:t>
            </w:r>
          </w:p>
        </w:tc>
        <w:tc>
          <w:tcPr>
            <w:tcW w:w="3020" w:type="dxa"/>
          </w:tcPr>
          <w:p w14:paraId="6CA55DF1" w14:textId="4A9EECC8" w:rsidR="0066646E" w:rsidRPr="0066646E" w:rsidRDefault="0066646E" w:rsidP="00B241D8">
            <w:pPr>
              <w:cnfStyle w:val="000000000000" w:firstRow="0" w:lastRow="0" w:firstColumn="0" w:lastColumn="0" w:oddVBand="0" w:evenVBand="0" w:oddHBand="0" w:evenHBand="0" w:firstRowFirstColumn="0" w:firstRowLastColumn="0" w:lastRowFirstColumn="0" w:lastRowLastColumn="0"/>
              <w:rPr>
                <w:lang w:eastAsia="es-ES"/>
              </w:rPr>
            </w:pPr>
            <w:r w:rsidRPr="0066646E">
              <w:rPr>
                <w:lang w:eastAsia="es-ES"/>
              </w:rPr>
              <w:t>Dibujo en 3D</w:t>
            </w:r>
          </w:p>
        </w:tc>
        <w:tc>
          <w:tcPr>
            <w:tcW w:w="3020" w:type="dxa"/>
          </w:tcPr>
          <w:p w14:paraId="1F11E315" w14:textId="5264264E" w:rsidR="0066646E" w:rsidRPr="0066646E" w:rsidRDefault="0066646E" w:rsidP="00B241D8">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Introducir el STL en Gaze</w:t>
            </w:r>
            <w:r w:rsidR="00FB65E8">
              <w:rPr>
                <w:lang w:eastAsia="es-ES"/>
              </w:rPr>
              <w:t>b</w:t>
            </w:r>
            <w:r>
              <w:rPr>
                <w:lang w:eastAsia="es-ES"/>
              </w:rPr>
              <w:t>o</w:t>
            </w:r>
            <w:r w:rsidR="00F01105">
              <w:rPr>
                <w:lang w:eastAsia="es-ES"/>
              </w:rPr>
              <w:t>, para simulación.</w:t>
            </w:r>
          </w:p>
        </w:tc>
      </w:tr>
      <w:tr w:rsidR="0066646E" w14:paraId="50413201" w14:textId="77777777" w:rsidTr="0066646E">
        <w:tc>
          <w:tcPr>
            <w:cnfStyle w:val="001000000000" w:firstRow="0" w:lastRow="0" w:firstColumn="1" w:lastColumn="0" w:oddVBand="0" w:evenVBand="0" w:oddHBand="0" w:evenHBand="0" w:firstRowFirstColumn="0" w:firstRowLastColumn="0" w:lastRowFirstColumn="0" w:lastRowLastColumn="0"/>
            <w:tcW w:w="3020" w:type="dxa"/>
          </w:tcPr>
          <w:p w14:paraId="45C9B282" w14:textId="089A28D2" w:rsidR="0066646E" w:rsidRPr="0066646E" w:rsidRDefault="00F01105" w:rsidP="0066646E">
            <w:pPr>
              <w:rPr>
                <w:b w:val="0"/>
                <w:bCs w:val="0"/>
                <w:lang w:eastAsia="es-ES"/>
              </w:rPr>
            </w:pPr>
            <w:r>
              <w:rPr>
                <w:b w:val="0"/>
                <w:bCs w:val="0"/>
                <w:lang w:eastAsia="es-ES"/>
              </w:rPr>
              <w:t>Detección de</w:t>
            </w:r>
            <w:r w:rsidR="0066646E" w:rsidRPr="0066646E">
              <w:rPr>
                <w:b w:val="0"/>
                <w:bCs w:val="0"/>
                <w:lang w:eastAsia="es-ES"/>
              </w:rPr>
              <w:t xml:space="preserve"> camino libre</w:t>
            </w:r>
          </w:p>
        </w:tc>
        <w:tc>
          <w:tcPr>
            <w:tcW w:w="3020" w:type="dxa"/>
          </w:tcPr>
          <w:p w14:paraId="79F3960E" w14:textId="77777777" w:rsidR="0066646E" w:rsidRDefault="0066646E" w:rsidP="0066646E">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Valor booleano:</w:t>
            </w:r>
          </w:p>
          <w:p w14:paraId="2EFD713A" w14:textId="64E199D6" w:rsidR="0066646E" w:rsidRDefault="0066646E" w:rsidP="0066646E">
            <w:pPr>
              <w:pStyle w:val="Prrafodelista"/>
              <w:numPr>
                <w:ilvl w:val="0"/>
                <w:numId w:val="6"/>
              </w:numPr>
              <w:cnfStyle w:val="000000000000" w:firstRow="0" w:lastRow="0" w:firstColumn="0" w:lastColumn="0" w:oddVBand="0" w:evenVBand="0" w:oddHBand="0" w:evenHBand="0" w:firstRowFirstColumn="0" w:firstRowLastColumn="0" w:lastRowFirstColumn="0" w:lastRowLastColumn="0"/>
              <w:rPr>
                <w:lang w:eastAsia="es-ES"/>
              </w:rPr>
            </w:pPr>
            <w:r>
              <w:rPr>
                <w:lang w:eastAsia="es-ES"/>
              </w:rPr>
              <w:t>Si</w:t>
            </w:r>
          </w:p>
          <w:p w14:paraId="3DD7853A" w14:textId="77777777" w:rsidR="0066646E" w:rsidRDefault="0066646E" w:rsidP="0066646E">
            <w:pPr>
              <w:cnfStyle w:val="000000000000" w:firstRow="0" w:lastRow="0" w:firstColumn="0" w:lastColumn="0" w:oddVBand="0" w:evenVBand="0" w:oddHBand="0" w:evenHBand="0" w:firstRowFirstColumn="0" w:firstRowLastColumn="0" w:lastRowFirstColumn="0" w:lastRowLastColumn="0"/>
              <w:rPr>
                <w:lang w:eastAsia="es-ES"/>
              </w:rPr>
            </w:pPr>
          </w:p>
          <w:p w14:paraId="65D1FF37" w14:textId="748ABB95" w:rsidR="0066646E" w:rsidRPr="0066646E" w:rsidRDefault="0066646E" w:rsidP="0066646E">
            <w:pPr>
              <w:pStyle w:val="Prrafodelista"/>
              <w:numPr>
                <w:ilvl w:val="0"/>
                <w:numId w:val="6"/>
              </w:numPr>
              <w:cnfStyle w:val="000000000000" w:firstRow="0" w:lastRow="0" w:firstColumn="0" w:lastColumn="0" w:oddVBand="0" w:evenVBand="0" w:oddHBand="0" w:evenHBand="0" w:firstRowFirstColumn="0" w:firstRowLastColumn="0" w:lastRowFirstColumn="0" w:lastRowLastColumn="0"/>
              <w:rPr>
                <w:lang w:eastAsia="es-ES"/>
              </w:rPr>
            </w:pPr>
            <w:r>
              <w:rPr>
                <w:lang w:eastAsia="es-ES"/>
              </w:rPr>
              <w:t>No</w:t>
            </w:r>
          </w:p>
        </w:tc>
        <w:tc>
          <w:tcPr>
            <w:tcW w:w="3020" w:type="dxa"/>
          </w:tcPr>
          <w:p w14:paraId="5382EB4D" w14:textId="77777777" w:rsidR="0066646E" w:rsidRDefault="0066646E" w:rsidP="0066646E">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Si se detecta suelo en la segmentación: Si</w:t>
            </w:r>
          </w:p>
          <w:p w14:paraId="217366AF" w14:textId="77777777" w:rsidR="0066646E" w:rsidRDefault="0066646E" w:rsidP="0066646E">
            <w:pPr>
              <w:cnfStyle w:val="000000000000" w:firstRow="0" w:lastRow="0" w:firstColumn="0" w:lastColumn="0" w:oddVBand="0" w:evenVBand="0" w:oddHBand="0" w:evenHBand="0" w:firstRowFirstColumn="0" w:firstRowLastColumn="0" w:lastRowFirstColumn="0" w:lastRowLastColumn="0"/>
              <w:rPr>
                <w:lang w:eastAsia="es-ES"/>
              </w:rPr>
            </w:pPr>
          </w:p>
          <w:p w14:paraId="4438C097" w14:textId="3B7DD1AC" w:rsidR="0066646E" w:rsidRPr="0066646E" w:rsidRDefault="0066646E" w:rsidP="0066646E">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Si se no detecta suelo en la segmentación: No</w:t>
            </w:r>
          </w:p>
        </w:tc>
      </w:tr>
      <w:tr w:rsidR="00F01105" w14:paraId="42942116" w14:textId="77777777" w:rsidTr="0066646E">
        <w:tc>
          <w:tcPr>
            <w:cnfStyle w:val="001000000000" w:firstRow="0" w:lastRow="0" w:firstColumn="1" w:lastColumn="0" w:oddVBand="0" w:evenVBand="0" w:oddHBand="0" w:evenHBand="0" w:firstRowFirstColumn="0" w:firstRowLastColumn="0" w:lastRowFirstColumn="0" w:lastRowLastColumn="0"/>
            <w:tcW w:w="3020" w:type="dxa"/>
          </w:tcPr>
          <w:p w14:paraId="70281F56" w14:textId="68E89D3A" w:rsidR="00F01105" w:rsidRPr="0066646E" w:rsidRDefault="00F01105" w:rsidP="00F01105">
            <w:pPr>
              <w:rPr>
                <w:b w:val="0"/>
                <w:bCs w:val="0"/>
                <w:lang w:eastAsia="es-ES"/>
              </w:rPr>
            </w:pPr>
            <w:r>
              <w:rPr>
                <w:b w:val="0"/>
                <w:bCs w:val="0"/>
                <w:lang w:eastAsia="es-ES"/>
              </w:rPr>
              <w:t>Detección de personas</w:t>
            </w:r>
          </w:p>
        </w:tc>
        <w:tc>
          <w:tcPr>
            <w:tcW w:w="3020" w:type="dxa"/>
          </w:tcPr>
          <w:p w14:paraId="31C3EB32" w14:textId="77777777" w:rsidR="00F01105"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Valor booleano:</w:t>
            </w:r>
          </w:p>
          <w:p w14:paraId="4A98E251" w14:textId="77777777" w:rsidR="00F01105" w:rsidRDefault="00F01105" w:rsidP="00F01105">
            <w:pPr>
              <w:pStyle w:val="Prrafodelista"/>
              <w:numPr>
                <w:ilvl w:val="0"/>
                <w:numId w:val="6"/>
              </w:numPr>
              <w:cnfStyle w:val="000000000000" w:firstRow="0" w:lastRow="0" w:firstColumn="0" w:lastColumn="0" w:oddVBand="0" w:evenVBand="0" w:oddHBand="0" w:evenHBand="0" w:firstRowFirstColumn="0" w:firstRowLastColumn="0" w:lastRowFirstColumn="0" w:lastRowLastColumn="0"/>
              <w:rPr>
                <w:lang w:eastAsia="es-ES"/>
              </w:rPr>
            </w:pPr>
            <w:r>
              <w:rPr>
                <w:lang w:eastAsia="es-ES"/>
              </w:rPr>
              <w:t>Si</w:t>
            </w:r>
          </w:p>
          <w:p w14:paraId="4E471150" w14:textId="16A4C7FD" w:rsidR="00F01105" w:rsidRPr="0066646E" w:rsidRDefault="00F01105" w:rsidP="00F01105">
            <w:pPr>
              <w:pStyle w:val="Prrafodelista"/>
              <w:numPr>
                <w:ilvl w:val="0"/>
                <w:numId w:val="6"/>
              </w:numPr>
              <w:cnfStyle w:val="000000000000" w:firstRow="0" w:lastRow="0" w:firstColumn="0" w:lastColumn="0" w:oddVBand="0" w:evenVBand="0" w:oddHBand="0" w:evenHBand="0" w:firstRowFirstColumn="0" w:firstRowLastColumn="0" w:lastRowFirstColumn="0" w:lastRowLastColumn="0"/>
              <w:rPr>
                <w:lang w:eastAsia="es-ES"/>
              </w:rPr>
            </w:pPr>
            <w:r>
              <w:rPr>
                <w:lang w:eastAsia="es-ES"/>
              </w:rPr>
              <w:t>No</w:t>
            </w:r>
          </w:p>
        </w:tc>
        <w:tc>
          <w:tcPr>
            <w:tcW w:w="3020" w:type="dxa"/>
          </w:tcPr>
          <w:p w14:paraId="0D82C58E" w14:textId="5BFA46AF" w:rsidR="00F01105"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Si se detecta persona: Si</w:t>
            </w:r>
          </w:p>
          <w:p w14:paraId="6CE1949A" w14:textId="77777777" w:rsidR="00F01105"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p>
          <w:p w14:paraId="177019A2" w14:textId="00957091" w:rsidR="00F01105" w:rsidRPr="0066646E"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Si se no detecta persona: No</w:t>
            </w:r>
          </w:p>
        </w:tc>
      </w:tr>
      <w:tr w:rsidR="00F01105" w14:paraId="24C700BB" w14:textId="77777777" w:rsidTr="0066646E">
        <w:tc>
          <w:tcPr>
            <w:cnfStyle w:val="001000000000" w:firstRow="0" w:lastRow="0" w:firstColumn="1" w:lastColumn="0" w:oddVBand="0" w:evenVBand="0" w:oddHBand="0" w:evenHBand="0" w:firstRowFirstColumn="0" w:firstRowLastColumn="0" w:lastRowFirstColumn="0" w:lastRowLastColumn="0"/>
            <w:tcW w:w="3020" w:type="dxa"/>
          </w:tcPr>
          <w:p w14:paraId="47C61C89" w14:textId="1A48D44C" w:rsidR="00F01105" w:rsidRPr="0066646E" w:rsidRDefault="00F01105" w:rsidP="00F01105">
            <w:pPr>
              <w:rPr>
                <w:b w:val="0"/>
                <w:bCs w:val="0"/>
                <w:lang w:eastAsia="es-ES"/>
              </w:rPr>
            </w:pPr>
            <w:r>
              <w:rPr>
                <w:b w:val="0"/>
                <w:bCs w:val="0"/>
                <w:lang w:eastAsia="es-ES"/>
              </w:rPr>
              <w:t>Detección de trayectoria de persona</w:t>
            </w:r>
          </w:p>
        </w:tc>
        <w:tc>
          <w:tcPr>
            <w:tcW w:w="3020" w:type="dxa"/>
          </w:tcPr>
          <w:p w14:paraId="1641A1EB" w14:textId="550A9462" w:rsidR="00F01105" w:rsidRPr="0066646E"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Dibujar trayectoria en la segmentacion</w:t>
            </w:r>
          </w:p>
        </w:tc>
        <w:tc>
          <w:tcPr>
            <w:tcW w:w="3020" w:type="dxa"/>
          </w:tcPr>
          <w:p w14:paraId="6EED684B" w14:textId="77777777" w:rsidR="00F01105" w:rsidRPr="0066646E"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p>
        </w:tc>
      </w:tr>
      <w:tr w:rsidR="00F01105" w14:paraId="484C11CD" w14:textId="77777777" w:rsidTr="0066646E">
        <w:tc>
          <w:tcPr>
            <w:cnfStyle w:val="001000000000" w:firstRow="0" w:lastRow="0" w:firstColumn="1" w:lastColumn="0" w:oddVBand="0" w:evenVBand="0" w:oddHBand="0" w:evenHBand="0" w:firstRowFirstColumn="0" w:firstRowLastColumn="0" w:lastRowFirstColumn="0" w:lastRowLastColumn="0"/>
            <w:tcW w:w="3020" w:type="dxa"/>
          </w:tcPr>
          <w:p w14:paraId="0173C69A" w14:textId="79A5B7A1" w:rsidR="00F01105" w:rsidRPr="0066646E" w:rsidRDefault="00F01105" w:rsidP="00F01105">
            <w:pPr>
              <w:rPr>
                <w:b w:val="0"/>
                <w:bCs w:val="0"/>
                <w:lang w:eastAsia="es-ES"/>
              </w:rPr>
            </w:pPr>
            <w:r>
              <w:rPr>
                <w:b w:val="0"/>
                <w:bCs w:val="0"/>
                <w:lang w:eastAsia="es-ES"/>
              </w:rPr>
              <w:t>Navegación</w:t>
            </w:r>
          </w:p>
        </w:tc>
        <w:tc>
          <w:tcPr>
            <w:tcW w:w="3020" w:type="dxa"/>
          </w:tcPr>
          <w:p w14:paraId="4E2B5007" w14:textId="77777777" w:rsidR="00F01105"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 xml:space="preserve">Se toman las decisiones </w:t>
            </w:r>
            <w:r w:rsidR="00C5633B">
              <w:rPr>
                <w:lang w:eastAsia="es-ES"/>
              </w:rPr>
              <w:t>necesarias para que el robot pueda llegar al lugar indicado.</w:t>
            </w:r>
          </w:p>
          <w:p w14:paraId="60BB2AD7" w14:textId="77777777" w:rsidR="00C5633B" w:rsidRDefault="00C5633B" w:rsidP="00C5633B">
            <w:pPr>
              <w:pStyle w:val="Prrafodelista"/>
              <w:numPr>
                <w:ilvl w:val="0"/>
                <w:numId w:val="6"/>
              </w:numPr>
              <w:cnfStyle w:val="000000000000" w:firstRow="0" w:lastRow="0" w:firstColumn="0" w:lastColumn="0" w:oddVBand="0" w:evenVBand="0" w:oddHBand="0" w:evenHBand="0" w:firstRowFirstColumn="0" w:firstRowLastColumn="0" w:lastRowFirstColumn="0" w:lastRowLastColumn="0"/>
              <w:rPr>
                <w:lang w:eastAsia="es-ES"/>
              </w:rPr>
            </w:pPr>
            <w:r>
              <w:rPr>
                <w:lang w:eastAsia="es-ES"/>
              </w:rPr>
              <w:t>Elegir la ruta</w:t>
            </w:r>
          </w:p>
          <w:p w14:paraId="69BC815E" w14:textId="77777777" w:rsidR="00C5633B" w:rsidRDefault="00C5633B" w:rsidP="00C5633B">
            <w:pPr>
              <w:pStyle w:val="Prrafodelista"/>
              <w:numPr>
                <w:ilvl w:val="0"/>
                <w:numId w:val="6"/>
              </w:numPr>
              <w:cnfStyle w:val="000000000000" w:firstRow="0" w:lastRow="0" w:firstColumn="0" w:lastColumn="0" w:oddVBand="0" w:evenVBand="0" w:oddHBand="0" w:evenHBand="0" w:firstRowFirstColumn="0" w:firstRowLastColumn="0" w:lastRowFirstColumn="0" w:lastRowLastColumn="0"/>
              <w:rPr>
                <w:lang w:eastAsia="es-ES"/>
              </w:rPr>
            </w:pPr>
            <w:r>
              <w:rPr>
                <w:lang w:eastAsia="es-ES"/>
              </w:rPr>
              <w:t>Cambio de ruta</w:t>
            </w:r>
          </w:p>
          <w:p w14:paraId="5196AC0E" w14:textId="57B8DB28" w:rsidR="00C5633B" w:rsidRPr="0066646E" w:rsidRDefault="00C5633B" w:rsidP="00C5633B">
            <w:pPr>
              <w:pStyle w:val="Prrafodelista"/>
              <w:cnfStyle w:val="000000000000" w:firstRow="0" w:lastRow="0" w:firstColumn="0" w:lastColumn="0" w:oddVBand="0" w:evenVBand="0" w:oddHBand="0" w:evenHBand="0" w:firstRowFirstColumn="0" w:firstRowLastColumn="0" w:lastRowFirstColumn="0" w:lastRowLastColumn="0"/>
              <w:rPr>
                <w:lang w:eastAsia="es-ES"/>
              </w:rPr>
            </w:pPr>
          </w:p>
        </w:tc>
        <w:tc>
          <w:tcPr>
            <w:tcW w:w="3020" w:type="dxa"/>
          </w:tcPr>
          <w:p w14:paraId="1C537213" w14:textId="77777777" w:rsidR="00F01105" w:rsidRPr="0066646E"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p>
        </w:tc>
      </w:tr>
    </w:tbl>
    <w:p w14:paraId="69FFA15D" w14:textId="77777777" w:rsidR="0066646E" w:rsidRDefault="0066646E" w:rsidP="00B241D8">
      <w:pPr>
        <w:rPr>
          <w:lang w:eastAsia="es-ES"/>
        </w:rPr>
      </w:pPr>
    </w:p>
    <w:p w14:paraId="0D1D2C58" w14:textId="6BC9C89F" w:rsidR="008228A5" w:rsidRDefault="0066646E" w:rsidP="00B241D8">
      <w:pPr>
        <w:rPr>
          <w:lang w:eastAsia="es-ES"/>
        </w:rPr>
      </w:pPr>
      <w:r>
        <w:rPr>
          <w:lang w:eastAsia="es-ES"/>
        </w:rPr>
        <w:t xml:space="preserve">Los requisitos del sistema se muestran en la Tabla </w:t>
      </w:r>
      <w:r w:rsidR="00F94772">
        <w:rPr>
          <w:lang w:eastAsia="es-ES"/>
        </w:rPr>
        <w:t>4</w:t>
      </w:r>
      <w:r>
        <w:rPr>
          <w:lang w:eastAsia="es-ES"/>
        </w:rPr>
        <w:t xml:space="preserve">, donde se muestran las funciones </w:t>
      </w:r>
      <w:r w:rsidR="00F01105">
        <w:rPr>
          <w:lang w:eastAsia="es-ES"/>
        </w:rPr>
        <w:t xml:space="preserve">iniciales requeridos. Es necesario tener un algoritmo de segmentación semántica para diferenciar los distintos elementos que se encuentran en el entorno y definir bien el camino que se encuentra a disposición del robot. Para realizar la segmentación, se requiere de un modelo de aprendizaje profundo que </w:t>
      </w:r>
      <w:r w:rsidR="002905CA">
        <w:rPr>
          <w:lang w:eastAsia="es-ES"/>
        </w:rPr>
        <w:t xml:space="preserve">debe ser capaz de diferenciar los elementos en colores para su posterior tratamiento de navegación. Debe tener un sistema o algoritmo de detección de personas que, al mismo tiempo, en caso de detectar una persona realice el seguimiento </w:t>
      </w:r>
      <w:r w:rsidR="002905CA">
        <w:rPr>
          <w:lang w:eastAsia="es-ES"/>
        </w:rPr>
        <w:lastRenderedPageBreak/>
        <w:t xml:space="preserve">para predecir su trayectoria. Para la predicción de trayectoria también se requiere de un modelo de aprendizaje profundo que prediga </w:t>
      </w:r>
      <w:r w:rsidR="00C5633B">
        <w:rPr>
          <w:lang w:eastAsia="es-ES"/>
        </w:rPr>
        <w:t xml:space="preserve">los pasos que puede dar esa persona y dibujar en el mapa el camino hacia donde pueda moverse. Al mismo tiempo que se realiza la segmentación y la predicción de la trayectoria, el robot tiene que navegar. Para la navegación </w:t>
      </w:r>
      <w:r w:rsidR="008228A5">
        <w:rPr>
          <w:lang w:eastAsia="es-ES"/>
        </w:rPr>
        <w:t xml:space="preserve">es necesario utilizar algoritmos de búsqueda y arboles de comportamiento. </w:t>
      </w:r>
    </w:p>
    <w:p w14:paraId="2BDC4D7E" w14:textId="3F84D54A" w:rsidR="005F4020" w:rsidRDefault="008228A5" w:rsidP="00B241D8">
      <w:pPr>
        <w:rPr>
          <w:lang w:eastAsia="es-ES"/>
        </w:rPr>
      </w:pPr>
      <w:r>
        <w:rPr>
          <w:lang w:eastAsia="es-ES"/>
        </w:rPr>
        <w:t xml:space="preserve">Los diferentes tipos de algoritmos van a ser analizados y en caso de que existan </w:t>
      </w:r>
      <w:r w:rsidR="005F4020">
        <w:rPr>
          <w:lang w:eastAsia="es-ES"/>
        </w:rPr>
        <w:t xml:space="preserve">o se puedan utilizar opciones externas que realicen el trabajo, se analizan y se elige el que mejor se adecua al sistema utilizado. Las especificaciones de los algoritmos se encuentran en la Tabla </w:t>
      </w:r>
      <w:r w:rsidR="00F94772">
        <w:rPr>
          <w:lang w:eastAsia="es-ES"/>
        </w:rPr>
        <w:t>5</w:t>
      </w:r>
      <w:r w:rsidR="005F4020">
        <w:rPr>
          <w:lang w:eastAsia="es-ES"/>
        </w:rPr>
        <w:t>.</w:t>
      </w:r>
    </w:p>
    <w:p w14:paraId="34855785" w14:textId="77777777" w:rsidR="006D7775" w:rsidRDefault="006D7775" w:rsidP="00B241D8">
      <w:pPr>
        <w:rPr>
          <w:lang w:eastAsia="es-ES"/>
        </w:rPr>
      </w:pPr>
    </w:p>
    <w:p w14:paraId="34DE5255" w14:textId="7E4FD417" w:rsidR="006D7775" w:rsidRDefault="006D7775" w:rsidP="006D7775">
      <w:pPr>
        <w:pStyle w:val="Descripcin"/>
        <w:keepNext/>
      </w:pPr>
      <w:bookmarkStart w:id="166" w:name="_Toc73645294"/>
      <w:r>
        <w:t xml:space="preserve">Tabla </w:t>
      </w:r>
      <w:r>
        <w:fldChar w:fldCharType="begin"/>
      </w:r>
      <w:r>
        <w:instrText xml:space="preserve"> SEQ Tabla \* ARABIC </w:instrText>
      </w:r>
      <w:r>
        <w:fldChar w:fldCharType="separate"/>
      </w:r>
      <w:r w:rsidR="00A12314">
        <w:rPr>
          <w:noProof/>
        </w:rPr>
        <w:t>5</w:t>
      </w:r>
      <w:r>
        <w:fldChar w:fldCharType="end"/>
      </w:r>
      <w:r>
        <w:t>. Técnicas de la herramienta</w:t>
      </w:r>
      <w:bookmarkEnd w:id="166"/>
    </w:p>
    <w:tbl>
      <w:tblPr>
        <w:tblStyle w:val="Tablaconcuadrcula1clara"/>
        <w:tblW w:w="0" w:type="auto"/>
        <w:tblLook w:val="04A0" w:firstRow="1" w:lastRow="0" w:firstColumn="1" w:lastColumn="0" w:noHBand="0" w:noVBand="1"/>
      </w:tblPr>
      <w:tblGrid>
        <w:gridCol w:w="3020"/>
        <w:gridCol w:w="3020"/>
        <w:gridCol w:w="3020"/>
      </w:tblGrid>
      <w:tr w:rsidR="005F4020" w14:paraId="1032C0FA" w14:textId="77777777" w:rsidTr="006D77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04E016FA" w14:textId="6E95E5E4" w:rsidR="005F4020" w:rsidRDefault="006D7775" w:rsidP="00B241D8">
            <w:pPr>
              <w:rPr>
                <w:lang w:eastAsia="es-ES"/>
              </w:rPr>
            </w:pPr>
            <w:r>
              <w:rPr>
                <w:lang w:eastAsia="es-ES"/>
              </w:rPr>
              <w:t>Etapa</w:t>
            </w:r>
          </w:p>
        </w:tc>
        <w:tc>
          <w:tcPr>
            <w:tcW w:w="3020" w:type="dxa"/>
          </w:tcPr>
          <w:p w14:paraId="23DE14D1" w14:textId="4E34007F" w:rsidR="005F4020" w:rsidRDefault="006D7775" w:rsidP="00B241D8">
            <w:pPr>
              <w:cnfStyle w:val="100000000000" w:firstRow="1" w:lastRow="0" w:firstColumn="0" w:lastColumn="0" w:oddVBand="0" w:evenVBand="0" w:oddHBand="0" w:evenHBand="0" w:firstRowFirstColumn="0" w:firstRowLastColumn="0" w:lastRowFirstColumn="0" w:lastRowLastColumn="0"/>
              <w:rPr>
                <w:lang w:eastAsia="es-ES"/>
              </w:rPr>
            </w:pPr>
            <w:r>
              <w:rPr>
                <w:lang w:eastAsia="es-ES"/>
              </w:rPr>
              <w:t xml:space="preserve">Algoritmo/Técnica </w:t>
            </w:r>
          </w:p>
        </w:tc>
        <w:tc>
          <w:tcPr>
            <w:tcW w:w="3020" w:type="dxa"/>
          </w:tcPr>
          <w:p w14:paraId="19D15EE9" w14:textId="0A131F3B" w:rsidR="005F4020" w:rsidRDefault="006D7775" w:rsidP="00B241D8">
            <w:pPr>
              <w:cnfStyle w:val="100000000000" w:firstRow="1" w:lastRow="0" w:firstColumn="0" w:lastColumn="0" w:oddVBand="0" w:evenVBand="0" w:oddHBand="0" w:evenHBand="0" w:firstRowFirstColumn="0" w:firstRowLastColumn="0" w:lastRowFirstColumn="0" w:lastRowLastColumn="0"/>
              <w:rPr>
                <w:lang w:eastAsia="es-ES"/>
              </w:rPr>
            </w:pPr>
            <w:r>
              <w:rPr>
                <w:lang w:eastAsia="es-ES"/>
              </w:rPr>
              <w:t>Fuente</w:t>
            </w:r>
          </w:p>
        </w:tc>
      </w:tr>
      <w:tr w:rsidR="005F4020" w14:paraId="2BAB8F83" w14:textId="77777777" w:rsidTr="006D7775">
        <w:tc>
          <w:tcPr>
            <w:cnfStyle w:val="001000000000" w:firstRow="0" w:lastRow="0" w:firstColumn="1" w:lastColumn="0" w:oddVBand="0" w:evenVBand="0" w:oddHBand="0" w:evenHBand="0" w:firstRowFirstColumn="0" w:firstRowLastColumn="0" w:lastRowFirstColumn="0" w:lastRowLastColumn="0"/>
            <w:tcW w:w="3020" w:type="dxa"/>
          </w:tcPr>
          <w:p w14:paraId="0621F05E" w14:textId="3EF0E064" w:rsidR="005F4020" w:rsidRPr="006D7775" w:rsidRDefault="006D7775" w:rsidP="00B241D8">
            <w:pPr>
              <w:rPr>
                <w:b w:val="0"/>
                <w:bCs w:val="0"/>
                <w:lang w:eastAsia="es-ES"/>
              </w:rPr>
            </w:pPr>
            <w:r w:rsidRPr="006D7775">
              <w:rPr>
                <w:b w:val="0"/>
                <w:bCs w:val="0"/>
                <w:lang w:eastAsia="es-ES"/>
              </w:rPr>
              <w:t>Segmentación semántica RGBD</w:t>
            </w:r>
            <w:r>
              <w:rPr>
                <w:b w:val="0"/>
                <w:bCs w:val="0"/>
                <w:lang w:eastAsia="es-ES"/>
              </w:rPr>
              <w:t>.</w:t>
            </w:r>
          </w:p>
        </w:tc>
        <w:tc>
          <w:tcPr>
            <w:tcW w:w="3020" w:type="dxa"/>
          </w:tcPr>
          <w:p w14:paraId="5F0F0CCE" w14:textId="744714FC" w:rsidR="005F4020" w:rsidRPr="006D7775" w:rsidRDefault="006D7775" w:rsidP="00B241D8">
            <w:pPr>
              <w:cnfStyle w:val="000000000000" w:firstRow="0" w:lastRow="0" w:firstColumn="0" w:lastColumn="0" w:oddVBand="0" w:evenVBand="0" w:oddHBand="0" w:evenHBand="0" w:firstRowFirstColumn="0" w:firstRowLastColumn="0" w:lastRowFirstColumn="0" w:lastRowLastColumn="0"/>
              <w:rPr>
                <w:lang w:eastAsia="es-ES"/>
              </w:rPr>
            </w:pPr>
            <w:r w:rsidRPr="006D7775">
              <w:rPr>
                <w:lang w:eastAsia="es-ES"/>
              </w:rPr>
              <w:t>Entrenamiento de una red neuronal profundo con encoder y decoder. Que realizara la segmentación en base a 2 entradas</w:t>
            </w:r>
            <w:r w:rsidR="008C644C">
              <w:rPr>
                <w:lang w:eastAsia="es-ES"/>
              </w:rPr>
              <w:t>,</w:t>
            </w:r>
            <w:r w:rsidRPr="006D7775">
              <w:rPr>
                <w:lang w:eastAsia="es-ES"/>
              </w:rPr>
              <w:t xml:space="preserve"> RGB y profundidad</w:t>
            </w:r>
            <w:r>
              <w:rPr>
                <w:lang w:eastAsia="es-ES"/>
              </w:rPr>
              <w:t>.</w:t>
            </w:r>
          </w:p>
        </w:tc>
        <w:tc>
          <w:tcPr>
            <w:tcW w:w="3020" w:type="dxa"/>
          </w:tcPr>
          <w:p w14:paraId="5F6B1FB0" w14:textId="73F89DDF" w:rsidR="005F4020" w:rsidRPr="006D7775" w:rsidRDefault="006D7775" w:rsidP="00B241D8">
            <w:pPr>
              <w:cnfStyle w:val="000000000000" w:firstRow="0" w:lastRow="0" w:firstColumn="0" w:lastColumn="0" w:oddVBand="0" w:evenVBand="0" w:oddHBand="0" w:evenHBand="0" w:firstRowFirstColumn="0" w:firstRowLastColumn="0" w:lastRowFirstColumn="0" w:lastRowLastColumn="0"/>
              <w:rPr>
                <w:lang w:eastAsia="es-ES"/>
              </w:rPr>
            </w:pPr>
            <w:r w:rsidRPr="006D7775">
              <w:rPr>
                <w:lang w:eastAsia="es-ES"/>
              </w:rPr>
              <w:t>ESANet</w:t>
            </w:r>
            <w:r>
              <w:rPr>
                <w:lang w:eastAsia="es-ES"/>
              </w:rPr>
              <w:t>.</w:t>
            </w:r>
          </w:p>
        </w:tc>
      </w:tr>
      <w:tr w:rsidR="006D7775" w14:paraId="63FE7048" w14:textId="77777777" w:rsidTr="006D7775">
        <w:tc>
          <w:tcPr>
            <w:cnfStyle w:val="001000000000" w:firstRow="0" w:lastRow="0" w:firstColumn="1" w:lastColumn="0" w:oddVBand="0" w:evenVBand="0" w:oddHBand="0" w:evenHBand="0" w:firstRowFirstColumn="0" w:firstRowLastColumn="0" w:lastRowFirstColumn="0" w:lastRowLastColumn="0"/>
            <w:tcW w:w="3020" w:type="dxa"/>
          </w:tcPr>
          <w:p w14:paraId="6FAD4FA1" w14:textId="39DD259C" w:rsidR="006D7775" w:rsidRPr="006D7775" w:rsidRDefault="006D7775" w:rsidP="006D7775">
            <w:pPr>
              <w:rPr>
                <w:b w:val="0"/>
                <w:bCs w:val="0"/>
                <w:lang w:eastAsia="es-ES"/>
              </w:rPr>
            </w:pPr>
            <w:r>
              <w:rPr>
                <w:b w:val="0"/>
                <w:bCs w:val="0"/>
                <w:lang w:eastAsia="es-ES"/>
              </w:rPr>
              <w:t>Reconocimiento y detección de trayectoria de personas.</w:t>
            </w:r>
          </w:p>
        </w:tc>
        <w:tc>
          <w:tcPr>
            <w:tcW w:w="3020" w:type="dxa"/>
          </w:tcPr>
          <w:p w14:paraId="66D4D8C9" w14:textId="3BCE4C04" w:rsidR="006D7775" w:rsidRPr="006D7775" w:rsidRDefault="006D7775" w:rsidP="006D7775">
            <w:pPr>
              <w:cnfStyle w:val="000000000000" w:firstRow="0" w:lastRow="0" w:firstColumn="0" w:lastColumn="0" w:oddVBand="0" w:evenVBand="0" w:oddHBand="0" w:evenHBand="0" w:firstRowFirstColumn="0" w:firstRowLastColumn="0" w:lastRowFirstColumn="0" w:lastRowLastColumn="0"/>
              <w:rPr>
                <w:lang w:eastAsia="es-ES"/>
              </w:rPr>
            </w:pPr>
            <w:r w:rsidRPr="006D7775">
              <w:rPr>
                <w:lang w:eastAsia="es-ES"/>
              </w:rPr>
              <w:t>Entrenamiento de una red neuronal profundo con encoder</w:t>
            </w:r>
            <w:r w:rsidR="008C644C">
              <w:rPr>
                <w:lang w:eastAsia="es-ES"/>
              </w:rPr>
              <w:t xml:space="preserve"> con LSTM</w:t>
            </w:r>
            <w:r w:rsidRPr="006D7775">
              <w:rPr>
                <w:lang w:eastAsia="es-ES"/>
              </w:rPr>
              <w:t xml:space="preserve"> y decoder. Que realizara la segmentación en base a 2 entradas</w:t>
            </w:r>
            <w:r w:rsidR="008C644C">
              <w:rPr>
                <w:lang w:eastAsia="es-ES"/>
              </w:rPr>
              <w:t>,</w:t>
            </w:r>
            <w:r w:rsidRPr="006D7775">
              <w:rPr>
                <w:lang w:eastAsia="es-ES"/>
              </w:rPr>
              <w:t xml:space="preserve"> RGB y profundidad</w:t>
            </w:r>
            <w:r>
              <w:rPr>
                <w:lang w:eastAsia="es-ES"/>
              </w:rPr>
              <w:t>.</w:t>
            </w:r>
          </w:p>
        </w:tc>
        <w:tc>
          <w:tcPr>
            <w:tcW w:w="3020" w:type="dxa"/>
          </w:tcPr>
          <w:p w14:paraId="0E8D7642" w14:textId="195B1B2F" w:rsidR="006D7775" w:rsidRPr="006D7775" w:rsidRDefault="006D7775" w:rsidP="006D777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Autoria propia.</w:t>
            </w:r>
          </w:p>
        </w:tc>
      </w:tr>
      <w:tr w:rsidR="006D7775" w14:paraId="2379D1F1" w14:textId="77777777" w:rsidTr="006D7775">
        <w:tc>
          <w:tcPr>
            <w:cnfStyle w:val="001000000000" w:firstRow="0" w:lastRow="0" w:firstColumn="1" w:lastColumn="0" w:oddVBand="0" w:evenVBand="0" w:oddHBand="0" w:evenHBand="0" w:firstRowFirstColumn="0" w:firstRowLastColumn="0" w:lastRowFirstColumn="0" w:lastRowLastColumn="0"/>
            <w:tcW w:w="3020" w:type="dxa"/>
          </w:tcPr>
          <w:p w14:paraId="33265DBD" w14:textId="5A37BBC3" w:rsidR="006D7775" w:rsidRPr="006D7775" w:rsidRDefault="006D7775" w:rsidP="006D7775">
            <w:pPr>
              <w:rPr>
                <w:b w:val="0"/>
                <w:bCs w:val="0"/>
                <w:lang w:eastAsia="es-ES"/>
              </w:rPr>
            </w:pPr>
            <w:r>
              <w:rPr>
                <w:b w:val="0"/>
                <w:bCs w:val="0"/>
                <w:lang w:eastAsia="es-ES"/>
              </w:rPr>
              <w:t>Navegación y toma de decisiones</w:t>
            </w:r>
          </w:p>
        </w:tc>
        <w:tc>
          <w:tcPr>
            <w:tcW w:w="3020" w:type="dxa"/>
          </w:tcPr>
          <w:p w14:paraId="61E6DE7F" w14:textId="2BF96316" w:rsidR="006D7775" w:rsidRPr="006D7775" w:rsidRDefault="006D7775" w:rsidP="006D777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Algoritmo de búsqueda para que un robot se mueva de un punto A a un punto B.</w:t>
            </w:r>
          </w:p>
        </w:tc>
        <w:tc>
          <w:tcPr>
            <w:tcW w:w="3020" w:type="dxa"/>
          </w:tcPr>
          <w:p w14:paraId="70F288DF" w14:textId="10A9D9D5" w:rsidR="006D7775" w:rsidRPr="006D7775" w:rsidRDefault="006D7775" w:rsidP="006D777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Nav2 (ROS Navigaiton Stack)</w:t>
            </w:r>
          </w:p>
        </w:tc>
      </w:tr>
    </w:tbl>
    <w:p w14:paraId="51ECF5BD" w14:textId="77777777" w:rsidR="006D7775" w:rsidRDefault="006D7775" w:rsidP="00B241D8">
      <w:pPr>
        <w:rPr>
          <w:lang w:eastAsia="es-ES"/>
        </w:rPr>
      </w:pPr>
    </w:p>
    <w:p w14:paraId="34C65D9A" w14:textId="152A8569" w:rsidR="008C644C" w:rsidRDefault="006D7775" w:rsidP="00B241D8">
      <w:pPr>
        <w:rPr>
          <w:lang w:eastAsia="es-ES"/>
        </w:rPr>
      </w:pPr>
      <w:r>
        <w:rPr>
          <w:lang w:eastAsia="es-ES"/>
        </w:rPr>
        <w:t xml:space="preserve">Es </w:t>
      </w:r>
      <w:r w:rsidR="00BA177D">
        <w:rPr>
          <w:lang w:eastAsia="es-ES"/>
        </w:rPr>
        <w:t xml:space="preserve">Imprescindible que la información recibida por la cámara se procese de forma adecuada para que el sistema de navegación pueda realizar un desempeño correcto a la hora de realizar la búsqueda. Por eso es por lo que </w:t>
      </w:r>
      <w:commentRangeStart w:id="167"/>
      <w:r w:rsidR="00BA177D">
        <w:rPr>
          <w:lang w:eastAsia="es-ES"/>
        </w:rPr>
        <w:t xml:space="preserve">se </w:t>
      </w:r>
      <w:r w:rsidR="00FF3330">
        <w:rPr>
          <w:lang w:eastAsia="es-ES"/>
        </w:rPr>
        <w:t>ha</w:t>
      </w:r>
      <w:r w:rsidR="00BA177D">
        <w:rPr>
          <w:lang w:eastAsia="es-ES"/>
        </w:rPr>
        <w:t xml:space="preserve"> </w:t>
      </w:r>
      <w:commentRangeEnd w:id="167"/>
      <w:r w:rsidR="005A6F8A">
        <w:rPr>
          <w:rStyle w:val="Refdecomentario"/>
        </w:rPr>
        <w:commentReference w:id="167"/>
      </w:r>
      <w:r w:rsidR="00BA177D">
        <w:rPr>
          <w:lang w:eastAsia="es-ES"/>
        </w:rPr>
        <w:t xml:space="preserve">escogido un algoritmo de segmentación realizada por expertos y que tiene por ahora los mejores resultados en código abierto. Además de eso, se decide utilizar este algoritmo porque trabajo con capturas de imágenes con profundidad para un mejor funcionamiento. </w:t>
      </w:r>
    </w:p>
    <w:p w14:paraId="46940E3F" w14:textId="6E495A1B" w:rsidR="006A6A78" w:rsidRDefault="00BA177D" w:rsidP="00B241D8">
      <w:pPr>
        <w:rPr>
          <w:lang w:eastAsia="es-ES"/>
        </w:rPr>
      </w:pPr>
      <w:r>
        <w:rPr>
          <w:lang w:eastAsia="es-ES"/>
        </w:rPr>
        <w:lastRenderedPageBreak/>
        <w:t xml:space="preserve">En cuanto a la detección de la trayectoria de las personas, es necesario definir </w:t>
      </w:r>
      <w:r w:rsidR="00FF3330">
        <w:rPr>
          <w:lang w:eastAsia="es-ES"/>
        </w:rPr>
        <w:t>cuál</w:t>
      </w:r>
      <w:r>
        <w:rPr>
          <w:lang w:eastAsia="es-ES"/>
        </w:rPr>
        <w:t xml:space="preserve"> es el resultado que se quiere obtener, utilizando para ello la profundidad como medidor de distancia. </w:t>
      </w:r>
      <w:r w:rsidR="008C644C">
        <w:rPr>
          <w:lang w:eastAsia="es-ES"/>
        </w:rPr>
        <w:t>De esta manera, con el procesado de la ejecución de secuencias, se puede predecir la dirección de la persona o las personas identificadas.</w:t>
      </w:r>
      <w:r w:rsidR="004F1822">
        <w:rPr>
          <w:lang w:eastAsia="es-ES"/>
        </w:rPr>
        <w:br w:type="page"/>
      </w:r>
    </w:p>
    <w:p w14:paraId="38F35E54" w14:textId="77777777" w:rsidR="004F1822" w:rsidRDefault="004F1822" w:rsidP="004F1822">
      <w:pPr>
        <w:pStyle w:val="Ttulo1"/>
      </w:pPr>
      <w:bookmarkStart w:id="168" w:name="_Toc73645276"/>
      <w:bookmarkStart w:id="169" w:name="_Toc432240309"/>
      <w:bookmarkStart w:id="170" w:name="_Toc432504698"/>
      <w:bookmarkStart w:id="171" w:name="_Toc435459317"/>
      <w:bookmarkStart w:id="172" w:name="_Toc435460091"/>
      <w:bookmarkStart w:id="173" w:name="_Toc435460324"/>
      <w:bookmarkStart w:id="174" w:name="_Toc435460389"/>
      <w:bookmarkStart w:id="175" w:name="_Toc435460653"/>
      <w:bookmarkStart w:id="176" w:name="_Toc435460772"/>
      <w:bookmarkStart w:id="177" w:name="_Toc435462179"/>
      <w:bookmarkStart w:id="178" w:name="_Toc437557504"/>
      <w:bookmarkStart w:id="179" w:name="_Toc439968623"/>
      <w:bookmarkStart w:id="180" w:name="_Toc439969758"/>
      <w:bookmarkStart w:id="181" w:name="_Toc441233912"/>
      <w:r>
        <w:lastRenderedPageBreak/>
        <w:t>5</w:t>
      </w:r>
      <w:r w:rsidRPr="008037ED">
        <w:t xml:space="preserve">. </w:t>
      </w:r>
      <w:r>
        <w:t xml:space="preserve">Descripción de </w:t>
      </w:r>
      <w:r w:rsidR="00DE7124">
        <w:t>la herramienta software desarrollada</w:t>
      </w:r>
      <w:bookmarkEnd w:id="168"/>
    </w:p>
    <w:p w14:paraId="0E6011B4" w14:textId="5CCD4EF4" w:rsidR="00D479CB" w:rsidRDefault="00B241D8" w:rsidP="00B34383">
      <w:pPr>
        <w:spacing w:after="240"/>
        <w:rPr>
          <w:lang w:val="es-ES" w:bidi="en-US"/>
        </w:rPr>
      </w:pPr>
      <w:r w:rsidRPr="00B241D8">
        <w:rPr>
          <w:lang w:val="es-ES" w:bidi="en-US"/>
        </w:rPr>
        <w:t>E</w:t>
      </w:r>
      <w:r w:rsidR="00D479CB">
        <w:rPr>
          <w:lang w:val="es-ES" w:bidi="en-US"/>
        </w:rPr>
        <w:t>l presente proyecto consiste en avanzar la segmentación semántica y contribuir en el apartado de previsión de los movimientos de las personas para un mejor funcionamiento de la navegación autónoma del robot utilizando el software libre ROS para facilitar el uso del software creado. Para la implementación del sistema se ha escogido la tarjera NVIDIA Jetson Nano con el que muchos desarrolladores realizan sus propios robots o prototipos de robótica</w:t>
      </w:r>
      <w:r w:rsidR="00351B45">
        <w:rPr>
          <w:lang w:val="es-ES" w:bidi="en-US"/>
        </w:rPr>
        <w:t xml:space="preserve">, sus especificaciones se indican en la Tabla </w:t>
      </w:r>
      <w:r w:rsidR="00F94772">
        <w:rPr>
          <w:lang w:val="es-ES" w:bidi="en-US"/>
        </w:rPr>
        <w:t>6</w:t>
      </w:r>
      <w:r w:rsidR="00D479CB">
        <w:rPr>
          <w:lang w:val="es-ES" w:bidi="en-US"/>
        </w:rPr>
        <w:t xml:space="preserve">. </w:t>
      </w:r>
    </w:p>
    <w:p w14:paraId="51F3CA7A" w14:textId="76E6FA34" w:rsidR="00D479CB" w:rsidRDefault="00D479CB" w:rsidP="00B34383">
      <w:pPr>
        <w:spacing w:after="240"/>
        <w:rPr>
          <w:lang w:val="es-ES" w:bidi="en-US"/>
        </w:rPr>
      </w:pPr>
      <w:r>
        <w:rPr>
          <w:lang w:val="es-ES" w:bidi="en-US"/>
        </w:rPr>
        <w:t xml:space="preserve">Para el apartado de visión, se utiliza la cámara Intel-Realsense D435i que permite </w:t>
      </w:r>
      <w:r w:rsidR="00DA0A8B">
        <w:rPr>
          <w:lang w:val="es-ES" w:bidi="en-US"/>
        </w:rPr>
        <w:t>realizar capturas en color y profundidad para detectar elementos del entorno y las distancias a las que se encuentra</w:t>
      </w:r>
      <w:r w:rsidR="00351B45">
        <w:rPr>
          <w:lang w:val="es-ES" w:bidi="en-US"/>
        </w:rPr>
        <w:t xml:space="preserve">, sus especificaciones indicadas en la Tabla </w:t>
      </w:r>
      <w:r w:rsidR="00F94772">
        <w:rPr>
          <w:lang w:val="es-ES" w:bidi="en-US"/>
        </w:rPr>
        <w:t>7</w:t>
      </w:r>
      <w:r w:rsidR="00DA0A8B">
        <w:rPr>
          <w:lang w:val="es-ES" w:bidi="en-US"/>
        </w:rPr>
        <w:t>. De esta manera se mide la distancia a la que se encuentra el humano para su posterior análisis secuencial para poder predecir el movimiento futuro.</w:t>
      </w:r>
    </w:p>
    <w:p w14:paraId="377ABDFE" w14:textId="732E2491" w:rsidR="00DA0A8B" w:rsidRDefault="00351B45" w:rsidP="00B34383">
      <w:pPr>
        <w:spacing w:after="240"/>
        <w:rPr>
          <w:lang w:val="es-ES" w:bidi="en-US"/>
        </w:rPr>
      </w:pPr>
      <w:r>
        <w:rPr>
          <w:lang w:val="es-ES" w:bidi="en-US"/>
        </w:rPr>
        <w:t>La herramienta desarrollada en Python utiliza algunas librerías externas para el procesamiento de imágenes en el entrenamiento y también para la creación de las redes neuronales para su posterior tratamiento.</w:t>
      </w:r>
      <w:r w:rsidR="00C15C1E">
        <w:rPr>
          <w:lang w:val="es-ES" w:bidi="en-US"/>
        </w:rPr>
        <w:t xml:space="preserve"> </w:t>
      </w:r>
    </w:p>
    <w:p w14:paraId="77E63A20" w14:textId="2176203F" w:rsidR="00C15C1E" w:rsidRDefault="00C15C1E" w:rsidP="00C15C1E">
      <w:r>
        <w:t>Lo ideal es tener un solo sistema que realice la segmentación y la predicción del movimiento, pero al no tener una base de datos con la segmentación y los movimientos segmentados todo en uno, se ha decidido realizar dos sistemas diferentes que funciones en paralelo.</w:t>
      </w:r>
    </w:p>
    <w:p w14:paraId="4C3DBF71" w14:textId="77777777" w:rsidR="00C15C1E" w:rsidRDefault="00C15C1E" w:rsidP="00B34383">
      <w:pPr>
        <w:spacing w:after="240"/>
        <w:rPr>
          <w:lang w:val="es-ES" w:bidi="en-US"/>
        </w:rPr>
      </w:pPr>
    </w:p>
    <w:p w14:paraId="6F4283BB" w14:textId="3232B99A" w:rsidR="00351B45" w:rsidRDefault="00351B45" w:rsidP="00351B45">
      <w:pPr>
        <w:pStyle w:val="Descripcin"/>
        <w:keepNext/>
      </w:pPr>
      <w:bookmarkStart w:id="182" w:name="_Toc73645295"/>
      <w:r>
        <w:t xml:space="preserve">Tabla </w:t>
      </w:r>
      <w:r>
        <w:fldChar w:fldCharType="begin"/>
      </w:r>
      <w:r>
        <w:instrText xml:space="preserve"> SEQ Tabla \* ARABIC </w:instrText>
      </w:r>
      <w:r>
        <w:fldChar w:fldCharType="separate"/>
      </w:r>
      <w:r w:rsidR="00A12314">
        <w:rPr>
          <w:noProof/>
        </w:rPr>
        <w:t>6</w:t>
      </w:r>
      <w:r>
        <w:fldChar w:fldCharType="end"/>
      </w:r>
      <w:r>
        <w:t>. Especificaciones de la tarjeta Jetson Nano</w:t>
      </w:r>
      <w:bookmarkEnd w:id="182"/>
    </w:p>
    <w:tbl>
      <w:tblPr>
        <w:tblStyle w:val="Tabladelista2"/>
        <w:tblW w:w="0" w:type="auto"/>
        <w:tblLook w:val="04A0" w:firstRow="1" w:lastRow="0" w:firstColumn="1" w:lastColumn="0" w:noHBand="0" w:noVBand="1"/>
      </w:tblPr>
      <w:tblGrid>
        <w:gridCol w:w="2800"/>
        <w:gridCol w:w="6270"/>
      </w:tblGrid>
      <w:tr w:rsidR="00AE6EC3" w:rsidRPr="00AE6EC3" w14:paraId="4907DC0A" w14:textId="77777777" w:rsidTr="00AE6E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045C299" w14:textId="77777777" w:rsidR="00AE6EC3" w:rsidRPr="00AE6EC3" w:rsidRDefault="00AE6EC3" w:rsidP="00AE6EC3">
            <w:pPr>
              <w:spacing w:line="240" w:lineRule="auto"/>
              <w:jc w:val="left"/>
              <w:rPr>
                <w:lang w:eastAsia="es-ES"/>
              </w:rPr>
            </w:pPr>
            <w:r w:rsidRPr="00AE6EC3">
              <w:rPr>
                <w:lang w:eastAsia="es-ES"/>
              </w:rPr>
              <w:t>GPU</w:t>
            </w:r>
          </w:p>
        </w:tc>
        <w:tc>
          <w:tcPr>
            <w:tcW w:w="0" w:type="auto"/>
            <w:hideMark/>
          </w:tcPr>
          <w:p w14:paraId="5F472FF6" w14:textId="77777777" w:rsidR="00AE6EC3" w:rsidRPr="00AE6EC3" w:rsidRDefault="00AE6EC3" w:rsidP="00AE6EC3">
            <w:pPr>
              <w:spacing w:line="240" w:lineRule="auto"/>
              <w:jc w:val="left"/>
              <w:cnfStyle w:val="100000000000" w:firstRow="1" w:lastRow="0" w:firstColumn="0" w:lastColumn="0" w:oddVBand="0" w:evenVBand="0" w:oddHBand="0" w:evenHBand="0" w:firstRowFirstColumn="0" w:firstRowLastColumn="0" w:lastRowFirstColumn="0" w:lastRowLastColumn="0"/>
              <w:rPr>
                <w:b w:val="0"/>
                <w:bCs w:val="0"/>
                <w:lang w:eastAsia="es-ES"/>
              </w:rPr>
            </w:pPr>
            <w:r w:rsidRPr="00AE6EC3">
              <w:rPr>
                <w:b w:val="0"/>
                <w:bCs w:val="0"/>
                <w:lang w:eastAsia="es-ES"/>
              </w:rPr>
              <w:t xml:space="preserve">Arquitectura NVIDIA Maxwell™ con 128 núcleos NVIDIA CUDA® </w:t>
            </w:r>
          </w:p>
        </w:tc>
      </w:tr>
      <w:tr w:rsidR="00AE6EC3" w:rsidRPr="00AE6EC3" w14:paraId="0FEF26E6" w14:textId="77777777" w:rsidTr="00AE6E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D914625" w14:textId="77777777" w:rsidR="00AE6EC3" w:rsidRPr="00AE6EC3" w:rsidRDefault="00AE6EC3" w:rsidP="00AE6EC3">
            <w:pPr>
              <w:spacing w:line="240" w:lineRule="auto"/>
              <w:jc w:val="left"/>
              <w:rPr>
                <w:lang w:eastAsia="es-ES"/>
              </w:rPr>
            </w:pPr>
            <w:r w:rsidRPr="00AE6EC3">
              <w:rPr>
                <w:lang w:eastAsia="es-ES"/>
              </w:rPr>
              <w:t>CPU</w:t>
            </w:r>
          </w:p>
        </w:tc>
        <w:tc>
          <w:tcPr>
            <w:tcW w:w="0" w:type="auto"/>
            <w:hideMark/>
          </w:tcPr>
          <w:p w14:paraId="593CE377" w14:textId="77777777" w:rsidR="00AE6EC3" w:rsidRPr="00AE6EC3" w:rsidRDefault="00AE6EC3" w:rsidP="00AE6EC3">
            <w:pPr>
              <w:spacing w:line="240" w:lineRule="auto"/>
              <w:jc w:val="left"/>
              <w:cnfStyle w:val="000000100000" w:firstRow="0" w:lastRow="0" w:firstColumn="0" w:lastColumn="0" w:oddVBand="0" w:evenVBand="0" w:oddHBand="1" w:evenHBand="0" w:firstRowFirstColumn="0" w:firstRowLastColumn="0" w:lastRowFirstColumn="0" w:lastRowLastColumn="0"/>
              <w:rPr>
                <w:lang w:eastAsia="es-ES"/>
              </w:rPr>
            </w:pPr>
            <w:r w:rsidRPr="00AE6EC3">
              <w:rPr>
                <w:lang w:eastAsia="es-ES"/>
              </w:rPr>
              <w:t>Procesador ARM® Cortex®-A57 MPCore de cuatro núcleos</w:t>
            </w:r>
          </w:p>
        </w:tc>
      </w:tr>
      <w:tr w:rsidR="00AE6EC3" w:rsidRPr="00AE6EC3" w14:paraId="58B47C2E" w14:textId="77777777" w:rsidTr="00AE6EC3">
        <w:tc>
          <w:tcPr>
            <w:cnfStyle w:val="001000000000" w:firstRow="0" w:lastRow="0" w:firstColumn="1" w:lastColumn="0" w:oddVBand="0" w:evenVBand="0" w:oddHBand="0" w:evenHBand="0" w:firstRowFirstColumn="0" w:firstRowLastColumn="0" w:lastRowFirstColumn="0" w:lastRowLastColumn="0"/>
            <w:tcW w:w="0" w:type="auto"/>
            <w:hideMark/>
          </w:tcPr>
          <w:p w14:paraId="64B3F0C9" w14:textId="77777777" w:rsidR="00AE6EC3" w:rsidRPr="00AE6EC3" w:rsidRDefault="00AE6EC3" w:rsidP="00AE6EC3">
            <w:pPr>
              <w:spacing w:line="240" w:lineRule="auto"/>
              <w:jc w:val="left"/>
              <w:rPr>
                <w:lang w:eastAsia="es-ES"/>
              </w:rPr>
            </w:pPr>
            <w:r w:rsidRPr="00AE6EC3">
              <w:rPr>
                <w:lang w:eastAsia="es-ES"/>
              </w:rPr>
              <w:t>Memoria</w:t>
            </w:r>
          </w:p>
        </w:tc>
        <w:tc>
          <w:tcPr>
            <w:tcW w:w="0" w:type="auto"/>
            <w:hideMark/>
          </w:tcPr>
          <w:p w14:paraId="662947CD" w14:textId="77777777" w:rsidR="00AE6EC3" w:rsidRPr="00AE6EC3" w:rsidRDefault="00AE6EC3" w:rsidP="00AE6EC3">
            <w:pPr>
              <w:spacing w:line="240" w:lineRule="auto"/>
              <w:jc w:val="left"/>
              <w:cnfStyle w:val="000000000000" w:firstRow="0" w:lastRow="0" w:firstColumn="0" w:lastColumn="0" w:oddVBand="0" w:evenVBand="0" w:oddHBand="0" w:evenHBand="0" w:firstRowFirstColumn="0" w:firstRowLastColumn="0" w:lastRowFirstColumn="0" w:lastRowLastColumn="0"/>
              <w:rPr>
                <w:lang w:eastAsia="es-ES"/>
              </w:rPr>
            </w:pPr>
            <w:r w:rsidRPr="00AE6EC3">
              <w:rPr>
                <w:lang w:eastAsia="es-ES"/>
              </w:rPr>
              <w:t>LPDDR4 de 4 GB y 64 bits</w:t>
            </w:r>
          </w:p>
        </w:tc>
      </w:tr>
      <w:tr w:rsidR="00AE6EC3" w:rsidRPr="00AE6EC3" w14:paraId="725AA1B3" w14:textId="77777777" w:rsidTr="00AE6E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F0CE274" w14:textId="77777777" w:rsidR="00AE6EC3" w:rsidRPr="00AE6EC3" w:rsidRDefault="00AE6EC3" w:rsidP="00AE6EC3">
            <w:pPr>
              <w:spacing w:line="240" w:lineRule="auto"/>
              <w:jc w:val="left"/>
              <w:rPr>
                <w:lang w:eastAsia="es-ES"/>
              </w:rPr>
            </w:pPr>
            <w:r w:rsidRPr="00AE6EC3">
              <w:rPr>
                <w:lang w:eastAsia="es-ES"/>
              </w:rPr>
              <w:t>Almacenamiento</w:t>
            </w:r>
          </w:p>
        </w:tc>
        <w:tc>
          <w:tcPr>
            <w:tcW w:w="0" w:type="auto"/>
            <w:hideMark/>
          </w:tcPr>
          <w:p w14:paraId="4C584BA4" w14:textId="77777777" w:rsidR="00AE6EC3" w:rsidRPr="00AE6EC3" w:rsidRDefault="00AE6EC3" w:rsidP="00AE6EC3">
            <w:pPr>
              <w:spacing w:line="240" w:lineRule="auto"/>
              <w:jc w:val="left"/>
              <w:cnfStyle w:val="000000100000" w:firstRow="0" w:lastRow="0" w:firstColumn="0" w:lastColumn="0" w:oddVBand="0" w:evenVBand="0" w:oddHBand="1" w:evenHBand="0" w:firstRowFirstColumn="0" w:firstRowLastColumn="0" w:lastRowFirstColumn="0" w:lastRowLastColumn="0"/>
              <w:rPr>
                <w:lang w:eastAsia="es-ES"/>
              </w:rPr>
            </w:pPr>
            <w:r w:rsidRPr="00AE6EC3">
              <w:rPr>
                <w:lang w:eastAsia="es-ES"/>
              </w:rPr>
              <w:t xml:space="preserve">16 GB de almacenamiento Flash eMMC 5.1 </w:t>
            </w:r>
          </w:p>
        </w:tc>
      </w:tr>
      <w:tr w:rsidR="00AE6EC3" w:rsidRPr="00AE6EC3" w14:paraId="31394491" w14:textId="77777777" w:rsidTr="00AE6EC3">
        <w:tc>
          <w:tcPr>
            <w:cnfStyle w:val="001000000000" w:firstRow="0" w:lastRow="0" w:firstColumn="1" w:lastColumn="0" w:oddVBand="0" w:evenVBand="0" w:oddHBand="0" w:evenHBand="0" w:firstRowFirstColumn="0" w:firstRowLastColumn="0" w:lastRowFirstColumn="0" w:lastRowLastColumn="0"/>
            <w:tcW w:w="0" w:type="auto"/>
            <w:hideMark/>
          </w:tcPr>
          <w:p w14:paraId="19FA490A" w14:textId="77777777" w:rsidR="00AE6EC3" w:rsidRPr="00AE6EC3" w:rsidRDefault="00AE6EC3" w:rsidP="00AE6EC3">
            <w:pPr>
              <w:spacing w:line="240" w:lineRule="auto"/>
              <w:jc w:val="left"/>
              <w:rPr>
                <w:lang w:eastAsia="es-ES"/>
              </w:rPr>
            </w:pPr>
            <w:r w:rsidRPr="00AE6EC3">
              <w:rPr>
                <w:lang w:eastAsia="es-ES"/>
              </w:rPr>
              <w:t>Codificación de vídeo</w:t>
            </w:r>
          </w:p>
        </w:tc>
        <w:tc>
          <w:tcPr>
            <w:tcW w:w="0" w:type="auto"/>
            <w:hideMark/>
          </w:tcPr>
          <w:p w14:paraId="31D0C599" w14:textId="77777777" w:rsidR="00AE6EC3" w:rsidRPr="00AE6EC3" w:rsidRDefault="00AE6EC3" w:rsidP="00AE6EC3">
            <w:pPr>
              <w:spacing w:line="240" w:lineRule="auto"/>
              <w:jc w:val="left"/>
              <w:cnfStyle w:val="000000000000" w:firstRow="0" w:lastRow="0" w:firstColumn="0" w:lastColumn="0" w:oddVBand="0" w:evenVBand="0" w:oddHBand="0" w:evenHBand="0" w:firstRowFirstColumn="0" w:firstRowLastColumn="0" w:lastRowFirstColumn="0" w:lastRowLastColumn="0"/>
              <w:rPr>
                <w:lang w:eastAsia="es-ES"/>
              </w:rPr>
            </w:pPr>
            <w:r w:rsidRPr="00AE6EC3">
              <w:rPr>
                <w:lang w:eastAsia="es-ES"/>
              </w:rPr>
              <w:t>4K a 30 cuadros (H.264/H.265)</w:t>
            </w:r>
          </w:p>
        </w:tc>
      </w:tr>
      <w:tr w:rsidR="00AE6EC3" w:rsidRPr="00AE6EC3" w14:paraId="20654FFB" w14:textId="77777777" w:rsidTr="00AE6E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D083B2D" w14:textId="77777777" w:rsidR="00AE6EC3" w:rsidRPr="00AE6EC3" w:rsidRDefault="00AE6EC3" w:rsidP="00AE6EC3">
            <w:pPr>
              <w:spacing w:line="240" w:lineRule="auto"/>
              <w:jc w:val="left"/>
              <w:rPr>
                <w:lang w:eastAsia="es-ES"/>
              </w:rPr>
            </w:pPr>
            <w:r w:rsidRPr="00AE6EC3">
              <w:rPr>
                <w:lang w:eastAsia="es-ES"/>
              </w:rPr>
              <w:t>Descodificación de vídeo</w:t>
            </w:r>
          </w:p>
        </w:tc>
        <w:tc>
          <w:tcPr>
            <w:tcW w:w="0" w:type="auto"/>
            <w:hideMark/>
          </w:tcPr>
          <w:p w14:paraId="3FD318A5" w14:textId="77777777" w:rsidR="00AE6EC3" w:rsidRPr="00AE6EC3" w:rsidRDefault="00AE6EC3" w:rsidP="00AE6EC3">
            <w:pPr>
              <w:spacing w:line="240" w:lineRule="auto"/>
              <w:jc w:val="left"/>
              <w:cnfStyle w:val="000000100000" w:firstRow="0" w:lastRow="0" w:firstColumn="0" w:lastColumn="0" w:oddVBand="0" w:evenVBand="0" w:oddHBand="1" w:evenHBand="0" w:firstRowFirstColumn="0" w:firstRowLastColumn="0" w:lastRowFirstColumn="0" w:lastRowLastColumn="0"/>
              <w:rPr>
                <w:lang w:eastAsia="es-ES"/>
              </w:rPr>
            </w:pPr>
            <w:r w:rsidRPr="00AE6EC3">
              <w:rPr>
                <w:lang w:eastAsia="es-ES"/>
              </w:rPr>
              <w:t>4K a 60 cuadros (H.264/H.265)</w:t>
            </w:r>
          </w:p>
        </w:tc>
      </w:tr>
      <w:tr w:rsidR="00AE6EC3" w:rsidRPr="00AE6EC3" w14:paraId="29E581DD" w14:textId="77777777" w:rsidTr="00AE6EC3">
        <w:tc>
          <w:tcPr>
            <w:cnfStyle w:val="001000000000" w:firstRow="0" w:lastRow="0" w:firstColumn="1" w:lastColumn="0" w:oddVBand="0" w:evenVBand="0" w:oddHBand="0" w:evenHBand="0" w:firstRowFirstColumn="0" w:firstRowLastColumn="0" w:lastRowFirstColumn="0" w:lastRowLastColumn="0"/>
            <w:tcW w:w="0" w:type="auto"/>
            <w:hideMark/>
          </w:tcPr>
          <w:p w14:paraId="69BA0215" w14:textId="77777777" w:rsidR="00AE6EC3" w:rsidRPr="00AE6EC3" w:rsidRDefault="00AE6EC3" w:rsidP="00AE6EC3">
            <w:pPr>
              <w:spacing w:line="240" w:lineRule="auto"/>
              <w:jc w:val="left"/>
              <w:rPr>
                <w:lang w:eastAsia="es-ES"/>
              </w:rPr>
            </w:pPr>
            <w:r w:rsidRPr="00AE6EC3">
              <w:rPr>
                <w:lang w:eastAsia="es-ES"/>
              </w:rPr>
              <w:t>Cámara</w:t>
            </w:r>
          </w:p>
        </w:tc>
        <w:tc>
          <w:tcPr>
            <w:tcW w:w="0" w:type="auto"/>
            <w:hideMark/>
          </w:tcPr>
          <w:p w14:paraId="1FEEDEC9" w14:textId="77777777" w:rsidR="00AE6EC3" w:rsidRPr="00AE6EC3" w:rsidRDefault="00AE6EC3" w:rsidP="00AE6EC3">
            <w:pPr>
              <w:spacing w:line="240" w:lineRule="auto"/>
              <w:jc w:val="left"/>
              <w:cnfStyle w:val="000000000000" w:firstRow="0" w:lastRow="0" w:firstColumn="0" w:lastColumn="0" w:oddVBand="0" w:evenVBand="0" w:oddHBand="0" w:evenHBand="0" w:firstRowFirstColumn="0" w:firstRowLastColumn="0" w:lastRowFirstColumn="0" w:lastRowLastColumn="0"/>
              <w:rPr>
                <w:lang w:eastAsia="es-ES"/>
              </w:rPr>
            </w:pPr>
            <w:r w:rsidRPr="00AE6EC3">
              <w:rPr>
                <w:lang w:eastAsia="es-ES"/>
              </w:rPr>
              <w:t>12 vías (3 x 4 o 4 x 2) MIPI CSI-2 DPHY 1.1 (18 Gbps)</w:t>
            </w:r>
          </w:p>
        </w:tc>
      </w:tr>
      <w:tr w:rsidR="00AE6EC3" w:rsidRPr="00AE6EC3" w14:paraId="4EBBF76D" w14:textId="77777777" w:rsidTr="00AE6E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4B3C1A4" w14:textId="77777777" w:rsidR="00AE6EC3" w:rsidRPr="00AE6EC3" w:rsidRDefault="00AE6EC3" w:rsidP="00AE6EC3">
            <w:pPr>
              <w:spacing w:line="240" w:lineRule="auto"/>
              <w:jc w:val="left"/>
              <w:rPr>
                <w:lang w:eastAsia="es-ES"/>
              </w:rPr>
            </w:pPr>
            <w:r w:rsidRPr="00AE6EC3">
              <w:rPr>
                <w:lang w:eastAsia="es-ES"/>
              </w:rPr>
              <w:t>Conectividad</w:t>
            </w:r>
          </w:p>
        </w:tc>
        <w:tc>
          <w:tcPr>
            <w:tcW w:w="0" w:type="auto"/>
            <w:hideMark/>
          </w:tcPr>
          <w:p w14:paraId="5F189FEC" w14:textId="77777777" w:rsidR="00AE6EC3" w:rsidRPr="00AE6EC3" w:rsidRDefault="00AE6EC3" w:rsidP="00AE6EC3">
            <w:pPr>
              <w:spacing w:line="240" w:lineRule="auto"/>
              <w:jc w:val="left"/>
              <w:cnfStyle w:val="000000100000" w:firstRow="0" w:lastRow="0" w:firstColumn="0" w:lastColumn="0" w:oddVBand="0" w:evenVBand="0" w:oddHBand="1" w:evenHBand="0" w:firstRowFirstColumn="0" w:firstRowLastColumn="0" w:lastRowFirstColumn="0" w:lastRowLastColumn="0"/>
              <w:rPr>
                <w:lang w:eastAsia="es-ES"/>
              </w:rPr>
            </w:pPr>
            <w:r w:rsidRPr="00AE6EC3">
              <w:rPr>
                <w:lang w:eastAsia="es-ES"/>
              </w:rPr>
              <w:t>Gigabit Ethernet</w:t>
            </w:r>
          </w:p>
        </w:tc>
      </w:tr>
      <w:tr w:rsidR="00AE6EC3" w:rsidRPr="00AE6EC3" w14:paraId="1C3FCFF5" w14:textId="77777777" w:rsidTr="00AE6EC3">
        <w:tc>
          <w:tcPr>
            <w:cnfStyle w:val="001000000000" w:firstRow="0" w:lastRow="0" w:firstColumn="1" w:lastColumn="0" w:oddVBand="0" w:evenVBand="0" w:oddHBand="0" w:evenHBand="0" w:firstRowFirstColumn="0" w:firstRowLastColumn="0" w:lastRowFirstColumn="0" w:lastRowLastColumn="0"/>
            <w:tcW w:w="0" w:type="auto"/>
            <w:hideMark/>
          </w:tcPr>
          <w:p w14:paraId="1C0FF082" w14:textId="77777777" w:rsidR="00AE6EC3" w:rsidRPr="00AE6EC3" w:rsidRDefault="00AE6EC3" w:rsidP="00AE6EC3">
            <w:pPr>
              <w:spacing w:line="240" w:lineRule="auto"/>
              <w:jc w:val="left"/>
              <w:rPr>
                <w:lang w:eastAsia="es-ES"/>
              </w:rPr>
            </w:pPr>
            <w:r w:rsidRPr="00AE6EC3">
              <w:rPr>
                <w:lang w:eastAsia="es-ES"/>
              </w:rPr>
              <w:t>Pantalla</w:t>
            </w:r>
          </w:p>
        </w:tc>
        <w:tc>
          <w:tcPr>
            <w:tcW w:w="0" w:type="auto"/>
            <w:hideMark/>
          </w:tcPr>
          <w:p w14:paraId="2A8A71E3" w14:textId="77777777" w:rsidR="00AE6EC3" w:rsidRPr="00AE6EC3" w:rsidRDefault="00AE6EC3" w:rsidP="00AE6EC3">
            <w:pPr>
              <w:spacing w:line="240" w:lineRule="auto"/>
              <w:jc w:val="left"/>
              <w:cnfStyle w:val="000000000000" w:firstRow="0" w:lastRow="0" w:firstColumn="0" w:lastColumn="0" w:oddVBand="0" w:evenVBand="0" w:oddHBand="0" w:evenHBand="0" w:firstRowFirstColumn="0" w:firstRowLastColumn="0" w:lastRowFirstColumn="0" w:lastRowLastColumn="0"/>
              <w:rPr>
                <w:lang w:eastAsia="es-ES"/>
              </w:rPr>
            </w:pPr>
            <w:r w:rsidRPr="00AE6EC3">
              <w:rPr>
                <w:lang w:eastAsia="es-ES"/>
              </w:rPr>
              <w:t>HDMI 2.0 o DP 1.2 | eDP 1.4 | DSI (1 x 2) 2 simultáneos</w:t>
            </w:r>
          </w:p>
        </w:tc>
      </w:tr>
      <w:tr w:rsidR="00AE6EC3" w:rsidRPr="00AE6EC3" w14:paraId="38BD6A1D" w14:textId="77777777" w:rsidTr="00AE6E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719B036" w14:textId="77777777" w:rsidR="00AE6EC3" w:rsidRPr="00AE6EC3" w:rsidRDefault="00AE6EC3" w:rsidP="00AE6EC3">
            <w:pPr>
              <w:spacing w:line="240" w:lineRule="auto"/>
              <w:jc w:val="left"/>
              <w:rPr>
                <w:lang w:eastAsia="es-ES"/>
              </w:rPr>
            </w:pPr>
            <w:r w:rsidRPr="00AE6EC3">
              <w:rPr>
                <w:lang w:eastAsia="es-ES"/>
              </w:rPr>
              <w:t xml:space="preserve">UPHY </w:t>
            </w:r>
          </w:p>
        </w:tc>
        <w:tc>
          <w:tcPr>
            <w:tcW w:w="0" w:type="auto"/>
            <w:hideMark/>
          </w:tcPr>
          <w:p w14:paraId="0F89E907" w14:textId="77777777" w:rsidR="00AE6EC3" w:rsidRPr="00AE6EC3" w:rsidRDefault="00AE6EC3" w:rsidP="00AE6EC3">
            <w:pPr>
              <w:spacing w:line="240" w:lineRule="auto"/>
              <w:jc w:val="left"/>
              <w:cnfStyle w:val="000000100000" w:firstRow="0" w:lastRow="0" w:firstColumn="0" w:lastColumn="0" w:oddVBand="0" w:evenVBand="0" w:oddHBand="1" w:evenHBand="0" w:firstRowFirstColumn="0" w:firstRowLastColumn="0" w:lastRowFirstColumn="0" w:lastRowLastColumn="0"/>
              <w:rPr>
                <w:lang w:eastAsia="es-ES"/>
              </w:rPr>
            </w:pPr>
            <w:r w:rsidRPr="00AE6EC3">
              <w:rPr>
                <w:lang w:eastAsia="es-ES"/>
              </w:rPr>
              <w:t>1 1/2/4 PCIE, 1 USB 3.0, 3 USB 2.0</w:t>
            </w:r>
          </w:p>
        </w:tc>
      </w:tr>
      <w:tr w:rsidR="00AE6EC3" w:rsidRPr="00AA3FD6" w14:paraId="48306A7C" w14:textId="77777777" w:rsidTr="00AE6EC3">
        <w:tc>
          <w:tcPr>
            <w:cnfStyle w:val="001000000000" w:firstRow="0" w:lastRow="0" w:firstColumn="1" w:lastColumn="0" w:oddVBand="0" w:evenVBand="0" w:oddHBand="0" w:evenHBand="0" w:firstRowFirstColumn="0" w:firstRowLastColumn="0" w:lastRowFirstColumn="0" w:lastRowLastColumn="0"/>
            <w:tcW w:w="0" w:type="auto"/>
            <w:hideMark/>
          </w:tcPr>
          <w:p w14:paraId="559CB9B1" w14:textId="77777777" w:rsidR="00AE6EC3" w:rsidRPr="00AE6EC3" w:rsidRDefault="00AE6EC3" w:rsidP="00AE6EC3">
            <w:pPr>
              <w:spacing w:line="240" w:lineRule="auto"/>
              <w:jc w:val="left"/>
              <w:rPr>
                <w:lang w:eastAsia="es-ES"/>
              </w:rPr>
            </w:pPr>
            <w:r w:rsidRPr="00AE6EC3">
              <w:rPr>
                <w:lang w:eastAsia="es-ES"/>
              </w:rPr>
              <w:t>E/S</w:t>
            </w:r>
          </w:p>
        </w:tc>
        <w:tc>
          <w:tcPr>
            <w:tcW w:w="0" w:type="auto"/>
            <w:hideMark/>
          </w:tcPr>
          <w:p w14:paraId="788CAF5D" w14:textId="77777777" w:rsidR="00AE6EC3" w:rsidRPr="00AA3FD6" w:rsidRDefault="00AE6EC3" w:rsidP="00AE6EC3">
            <w:pPr>
              <w:spacing w:line="240" w:lineRule="auto"/>
              <w:jc w:val="left"/>
              <w:cnfStyle w:val="000000000000" w:firstRow="0" w:lastRow="0" w:firstColumn="0" w:lastColumn="0" w:oddVBand="0" w:evenVBand="0" w:oddHBand="0" w:evenHBand="0" w:firstRowFirstColumn="0" w:firstRowLastColumn="0" w:lastRowFirstColumn="0" w:lastRowLastColumn="0"/>
              <w:rPr>
                <w:lang w:val="en-GB" w:eastAsia="es-ES"/>
              </w:rPr>
            </w:pPr>
            <w:r w:rsidRPr="00AA3FD6">
              <w:rPr>
                <w:lang w:val="en-GB" w:eastAsia="es-ES"/>
              </w:rPr>
              <w:t>1 SDIO / 2 SPI / 4 I2C / 2 I2S / GPIO</w:t>
            </w:r>
          </w:p>
        </w:tc>
      </w:tr>
      <w:tr w:rsidR="00AE6EC3" w:rsidRPr="00AE6EC3" w14:paraId="4182003D" w14:textId="77777777" w:rsidTr="00AE6E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471FFE0" w14:textId="77777777" w:rsidR="00AE6EC3" w:rsidRPr="00AE6EC3" w:rsidRDefault="00AE6EC3" w:rsidP="00AE6EC3">
            <w:pPr>
              <w:spacing w:line="240" w:lineRule="auto"/>
              <w:jc w:val="left"/>
              <w:rPr>
                <w:lang w:eastAsia="es-ES"/>
              </w:rPr>
            </w:pPr>
            <w:r w:rsidRPr="00AE6EC3">
              <w:rPr>
                <w:lang w:eastAsia="es-ES"/>
              </w:rPr>
              <w:t>Tamaño</w:t>
            </w:r>
          </w:p>
        </w:tc>
        <w:tc>
          <w:tcPr>
            <w:tcW w:w="0" w:type="auto"/>
            <w:hideMark/>
          </w:tcPr>
          <w:p w14:paraId="2471EC46" w14:textId="77777777" w:rsidR="00AE6EC3" w:rsidRPr="00AE6EC3" w:rsidRDefault="00AE6EC3" w:rsidP="00AE6EC3">
            <w:pPr>
              <w:spacing w:line="240" w:lineRule="auto"/>
              <w:jc w:val="left"/>
              <w:cnfStyle w:val="000000100000" w:firstRow="0" w:lastRow="0" w:firstColumn="0" w:lastColumn="0" w:oddVBand="0" w:evenVBand="0" w:oddHBand="1" w:evenHBand="0" w:firstRowFirstColumn="0" w:firstRowLastColumn="0" w:lastRowFirstColumn="0" w:lastRowLastColumn="0"/>
              <w:rPr>
                <w:lang w:eastAsia="es-ES"/>
              </w:rPr>
            </w:pPr>
            <w:r w:rsidRPr="00AE6EC3">
              <w:rPr>
                <w:lang w:eastAsia="es-ES"/>
              </w:rPr>
              <w:t>69,6 mm x 45 mm</w:t>
            </w:r>
          </w:p>
        </w:tc>
      </w:tr>
      <w:tr w:rsidR="00AE6EC3" w:rsidRPr="00AE6EC3" w14:paraId="14ECF073" w14:textId="77777777" w:rsidTr="00AE6EC3">
        <w:tc>
          <w:tcPr>
            <w:cnfStyle w:val="001000000000" w:firstRow="0" w:lastRow="0" w:firstColumn="1" w:lastColumn="0" w:oddVBand="0" w:evenVBand="0" w:oddHBand="0" w:evenHBand="0" w:firstRowFirstColumn="0" w:firstRowLastColumn="0" w:lastRowFirstColumn="0" w:lastRowLastColumn="0"/>
            <w:tcW w:w="0" w:type="auto"/>
            <w:hideMark/>
          </w:tcPr>
          <w:p w14:paraId="334FF097" w14:textId="77777777" w:rsidR="00AE6EC3" w:rsidRPr="00AE6EC3" w:rsidRDefault="00AE6EC3" w:rsidP="00AE6EC3">
            <w:pPr>
              <w:spacing w:line="240" w:lineRule="auto"/>
              <w:jc w:val="left"/>
              <w:rPr>
                <w:lang w:eastAsia="es-ES"/>
              </w:rPr>
            </w:pPr>
            <w:r w:rsidRPr="00AE6EC3">
              <w:rPr>
                <w:lang w:eastAsia="es-ES"/>
              </w:rPr>
              <w:t>Mecánicas</w:t>
            </w:r>
          </w:p>
        </w:tc>
        <w:tc>
          <w:tcPr>
            <w:tcW w:w="0" w:type="auto"/>
            <w:hideMark/>
          </w:tcPr>
          <w:p w14:paraId="1CCD8ED3" w14:textId="77777777" w:rsidR="00AE6EC3" w:rsidRPr="00AE6EC3" w:rsidRDefault="00AE6EC3" w:rsidP="00AE6EC3">
            <w:pPr>
              <w:spacing w:line="240" w:lineRule="auto"/>
              <w:jc w:val="left"/>
              <w:cnfStyle w:val="000000000000" w:firstRow="0" w:lastRow="0" w:firstColumn="0" w:lastColumn="0" w:oddVBand="0" w:evenVBand="0" w:oddHBand="0" w:evenHBand="0" w:firstRowFirstColumn="0" w:firstRowLastColumn="0" w:lastRowFirstColumn="0" w:lastRowLastColumn="0"/>
              <w:rPr>
                <w:lang w:eastAsia="es-ES"/>
              </w:rPr>
            </w:pPr>
            <w:r w:rsidRPr="00AE6EC3">
              <w:rPr>
                <w:lang w:eastAsia="es-ES"/>
              </w:rPr>
              <w:t xml:space="preserve">Conector de 260 pines </w:t>
            </w:r>
          </w:p>
        </w:tc>
      </w:tr>
    </w:tbl>
    <w:p w14:paraId="30F1254E" w14:textId="608D1E3B" w:rsidR="00B34383" w:rsidRDefault="00B34383" w:rsidP="00B34383">
      <w:pPr>
        <w:spacing w:after="240"/>
        <w:rPr>
          <w:lang w:val="es-ES" w:bidi="en-US"/>
        </w:rPr>
      </w:pPr>
    </w:p>
    <w:p w14:paraId="20CD9B52" w14:textId="0ACC631F" w:rsidR="00AE6EC3" w:rsidRDefault="00AE6EC3" w:rsidP="00B34383">
      <w:pPr>
        <w:spacing w:after="240"/>
        <w:rPr>
          <w:lang w:val="es-ES" w:bidi="en-US"/>
        </w:rPr>
      </w:pPr>
    </w:p>
    <w:p w14:paraId="48639C64" w14:textId="660DE222" w:rsidR="00351B45" w:rsidRDefault="00351B45" w:rsidP="00351B45">
      <w:pPr>
        <w:pStyle w:val="Descripcin"/>
        <w:keepNext/>
      </w:pPr>
      <w:bookmarkStart w:id="183" w:name="_Toc73645296"/>
      <w:r>
        <w:t xml:space="preserve">Tabla </w:t>
      </w:r>
      <w:r>
        <w:fldChar w:fldCharType="begin"/>
      </w:r>
      <w:r>
        <w:instrText xml:space="preserve"> SEQ Tabla \* ARABIC </w:instrText>
      </w:r>
      <w:r>
        <w:fldChar w:fldCharType="separate"/>
      </w:r>
      <w:r w:rsidR="00A12314">
        <w:rPr>
          <w:noProof/>
        </w:rPr>
        <w:t>7</w:t>
      </w:r>
      <w:r>
        <w:fldChar w:fldCharType="end"/>
      </w:r>
      <w:r>
        <w:t xml:space="preserve">. </w:t>
      </w:r>
      <w:r w:rsidRPr="00F932C2">
        <w:t xml:space="preserve">Especificaciones de la </w:t>
      </w:r>
      <w:r>
        <w:t>cámara Intel-Realsense D435i</w:t>
      </w:r>
      <w:bookmarkEnd w:id="183"/>
    </w:p>
    <w:tbl>
      <w:tblPr>
        <w:tblStyle w:val="Tabladelista2"/>
        <w:tblW w:w="0" w:type="auto"/>
        <w:tblLook w:val="04A0" w:firstRow="1" w:lastRow="0" w:firstColumn="1" w:lastColumn="0" w:noHBand="0" w:noVBand="1"/>
      </w:tblPr>
      <w:tblGrid>
        <w:gridCol w:w="2223"/>
        <w:gridCol w:w="6616"/>
        <w:gridCol w:w="222"/>
      </w:tblGrid>
      <w:tr w:rsidR="00AE6EC3" w:rsidRPr="00AA3FD6" w14:paraId="750D5F99" w14:textId="77777777" w:rsidTr="00AE6E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5CC17DE" w14:textId="77777777" w:rsidR="00AE6EC3" w:rsidRPr="00AE6EC3" w:rsidRDefault="00AE6EC3" w:rsidP="00AE6EC3">
            <w:pPr>
              <w:spacing w:line="240" w:lineRule="auto"/>
              <w:jc w:val="left"/>
              <w:rPr>
                <w:rFonts w:ascii="Times New Roman" w:eastAsia="Times New Roman" w:hAnsi="Times New Roman" w:cs="Times New Roman"/>
                <w:sz w:val="24"/>
                <w:szCs w:val="24"/>
                <w:lang w:val="es-ES" w:eastAsia="es-ES"/>
              </w:rPr>
            </w:pPr>
            <w:r w:rsidRPr="00AE6EC3">
              <w:rPr>
                <w:rFonts w:ascii="Times New Roman" w:eastAsia="Times New Roman" w:hAnsi="Times New Roman" w:cs="Times New Roman"/>
                <w:sz w:val="24"/>
                <w:szCs w:val="24"/>
                <w:lang w:val="es-ES" w:eastAsia="es-ES"/>
              </w:rPr>
              <w:t>Features</w:t>
            </w:r>
          </w:p>
        </w:tc>
        <w:tc>
          <w:tcPr>
            <w:tcW w:w="0" w:type="auto"/>
            <w:hideMark/>
          </w:tcPr>
          <w:p w14:paraId="01BC4245" w14:textId="5A6FFCAB" w:rsidR="00AE6EC3" w:rsidRPr="00AA3FD6" w:rsidRDefault="00AE6EC3" w:rsidP="00AE6EC3">
            <w:pPr>
              <w:spacing w:line="240" w:lineRule="auto"/>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eastAsia="es-ES"/>
              </w:rPr>
            </w:pPr>
            <w:r w:rsidRPr="00AA3FD6">
              <w:rPr>
                <w:rFonts w:ascii="Times New Roman" w:eastAsia="Times New Roman" w:hAnsi="Times New Roman" w:cs="Times New Roman"/>
                <w:sz w:val="24"/>
                <w:szCs w:val="24"/>
                <w:lang w:val="en-GB" w:eastAsia="es-ES"/>
              </w:rPr>
              <w:t>Use environment:</w:t>
            </w:r>
            <w:r w:rsidRPr="00AA3FD6">
              <w:rPr>
                <w:rFonts w:ascii="Times New Roman" w:eastAsia="Times New Roman" w:hAnsi="Times New Roman" w:cs="Times New Roman"/>
                <w:b w:val="0"/>
                <w:bCs w:val="0"/>
                <w:sz w:val="24"/>
                <w:szCs w:val="24"/>
                <w:lang w:val="en-GB" w:eastAsia="es-ES"/>
              </w:rPr>
              <w:t>Indoor/Outdoor</w:t>
            </w:r>
            <w:r w:rsidRPr="00AA3FD6">
              <w:rPr>
                <w:rFonts w:ascii="Times New Roman" w:eastAsia="Times New Roman" w:hAnsi="Times New Roman" w:cs="Times New Roman"/>
                <w:sz w:val="24"/>
                <w:szCs w:val="24"/>
                <w:lang w:val="en-GB" w:eastAsia="es-ES"/>
              </w:rPr>
              <w:t xml:space="preserve"> </w:t>
            </w:r>
            <w:r w:rsidRPr="00AA3FD6">
              <w:rPr>
                <w:rFonts w:ascii="Times New Roman" w:eastAsia="Times New Roman" w:hAnsi="Times New Roman" w:cs="Times New Roman"/>
                <w:sz w:val="24"/>
                <w:szCs w:val="24"/>
                <w:lang w:val="en-GB" w:eastAsia="es-ES"/>
              </w:rPr>
              <w:br/>
            </w:r>
            <w:r w:rsidR="008E5480" w:rsidRPr="00AA3FD6">
              <w:rPr>
                <w:rFonts w:ascii="Times New Roman" w:eastAsia="Times New Roman" w:hAnsi="Times New Roman" w:cs="Times New Roman"/>
                <w:sz w:val="24"/>
                <w:szCs w:val="24"/>
                <w:lang w:val="en-GB" w:eastAsia="es-ES"/>
              </w:rPr>
              <w:t>Ideal range:</w:t>
            </w:r>
            <w:r w:rsidR="008E5480" w:rsidRPr="00AA3FD6">
              <w:rPr>
                <w:rFonts w:ascii="Times New Roman" w:eastAsia="Times New Roman" w:hAnsi="Times New Roman" w:cs="Times New Roman"/>
                <w:b w:val="0"/>
                <w:bCs w:val="0"/>
                <w:sz w:val="24"/>
                <w:szCs w:val="24"/>
                <w:lang w:val="en-GB" w:eastAsia="es-ES"/>
              </w:rPr>
              <w:t>.3 m to 3 m</w:t>
            </w:r>
            <w:r w:rsidRPr="00AA3FD6">
              <w:rPr>
                <w:rFonts w:ascii="Times New Roman" w:eastAsia="Times New Roman" w:hAnsi="Times New Roman" w:cs="Times New Roman"/>
                <w:sz w:val="24"/>
                <w:szCs w:val="24"/>
                <w:lang w:val="en-GB" w:eastAsia="es-ES"/>
              </w:rPr>
              <w:br/>
              <w:t>Image sensor technology:</w:t>
            </w:r>
            <w:r w:rsidRPr="00AA3FD6">
              <w:rPr>
                <w:rFonts w:ascii="Times New Roman" w:eastAsia="Times New Roman" w:hAnsi="Times New Roman" w:cs="Times New Roman"/>
                <w:b w:val="0"/>
                <w:bCs w:val="0"/>
                <w:sz w:val="24"/>
                <w:szCs w:val="24"/>
                <w:lang w:val="en-GB" w:eastAsia="es-ES"/>
              </w:rPr>
              <w:t>Global Shutter</w:t>
            </w:r>
          </w:p>
        </w:tc>
        <w:tc>
          <w:tcPr>
            <w:tcW w:w="0" w:type="auto"/>
            <w:hideMark/>
          </w:tcPr>
          <w:p w14:paraId="2E470166" w14:textId="12BF92D0" w:rsidR="00AE6EC3" w:rsidRPr="00AA3FD6" w:rsidRDefault="00AE6EC3" w:rsidP="00AE6EC3">
            <w:pPr>
              <w:spacing w:line="240" w:lineRule="auto"/>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eastAsia="es-ES"/>
              </w:rPr>
            </w:pPr>
          </w:p>
        </w:tc>
      </w:tr>
      <w:tr w:rsidR="00AE6EC3" w:rsidRPr="00AA3FD6" w14:paraId="2E3545CD" w14:textId="77777777" w:rsidTr="00AE6E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D19749C" w14:textId="77777777" w:rsidR="00AE6EC3" w:rsidRPr="00AE6EC3" w:rsidRDefault="00AE6EC3" w:rsidP="00AE6EC3">
            <w:pPr>
              <w:spacing w:line="240" w:lineRule="auto"/>
              <w:jc w:val="left"/>
              <w:rPr>
                <w:rFonts w:ascii="Times New Roman" w:eastAsia="Times New Roman" w:hAnsi="Times New Roman" w:cs="Times New Roman"/>
                <w:sz w:val="24"/>
                <w:szCs w:val="24"/>
                <w:lang w:val="es-ES" w:eastAsia="es-ES"/>
              </w:rPr>
            </w:pPr>
            <w:r w:rsidRPr="00AE6EC3">
              <w:rPr>
                <w:rFonts w:ascii="Times New Roman" w:eastAsia="Times New Roman" w:hAnsi="Times New Roman" w:cs="Times New Roman"/>
                <w:sz w:val="24"/>
                <w:szCs w:val="24"/>
                <w:lang w:val="es-ES" w:eastAsia="es-ES"/>
              </w:rPr>
              <w:t>Depth</w:t>
            </w:r>
          </w:p>
        </w:tc>
        <w:tc>
          <w:tcPr>
            <w:tcW w:w="0" w:type="auto"/>
            <w:hideMark/>
          </w:tcPr>
          <w:p w14:paraId="07E82259" w14:textId="4D3BD362" w:rsidR="00AE6EC3" w:rsidRPr="00AA3FD6" w:rsidRDefault="00AE6EC3" w:rsidP="00AE6EC3">
            <w:pPr>
              <w:spacing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vertAlign w:val="superscript"/>
                <w:lang w:val="en-GB" w:eastAsia="es-ES"/>
              </w:rPr>
            </w:pPr>
            <w:r w:rsidRPr="00AA3FD6">
              <w:rPr>
                <w:rFonts w:ascii="Times New Roman" w:eastAsia="Times New Roman" w:hAnsi="Times New Roman" w:cs="Times New Roman"/>
                <w:b/>
                <w:bCs/>
                <w:sz w:val="24"/>
                <w:szCs w:val="24"/>
                <w:lang w:val="en-GB" w:eastAsia="es-ES"/>
              </w:rPr>
              <w:t>Depth technology:</w:t>
            </w:r>
            <w:r w:rsidRPr="00AA3FD6">
              <w:rPr>
                <w:rFonts w:ascii="Times New Roman" w:eastAsia="Times New Roman" w:hAnsi="Times New Roman" w:cs="Times New Roman"/>
                <w:sz w:val="24"/>
                <w:szCs w:val="24"/>
                <w:lang w:val="en-GB" w:eastAsia="es-ES"/>
              </w:rPr>
              <w:t xml:space="preserve">Active IR Stereo </w:t>
            </w:r>
            <w:r w:rsidRPr="00AA3FD6">
              <w:rPr>
                <w:rFonts w:ascii="Times New Roman" w:eastAsia="Times New Roman" w:hAnsi="Times New Roman" w:cs="Times New Roman"/>
                <w:sz w:val="24"/>
                <w:szCs w:val="24"/>
                <w:lang w:val="en-GB" w:eastAsia="es-ES"/>
              </w:rPr>
              <w:br/>
            </w:r>
            <w:r w:rsidRPr="00AA3FD6">
              <w:rPr>
                <w:rFonts w:ascii="Times New Roman" w:eastAsia="Times New Roman" w:hAnsi="Times New Roman" w:cs="Times New Roman"/>
                <w:b/>
                <w:bCs/>
                <w:sz w:val="24"/>
                <w:szCs w:val="24"/>
                <w:lang w:val="en-GB" w:eastAsia="es-ES"/>
              </w:rPr>
              <w:t>Minimum depth distance (Min</w:t>
            </w:r>
            <w:r w:rsidRPr="00AA3FD6">
              <w:rPr>
                <w:rFonts w:ascii="Times New Roman" w:eastAsia="Times New Roman" w:hAnsi="Times New Roman" w:cs="Times New Roman"/>
                <w:b/>
                <w:bCs/>
                <w:sz w:val="24"/>
                <w:szCs w:val="24"/>
                <w:lang w:val="en-GB" w:eastAsia="es-ES"/>
              </w:rPr>
              <w:noBreakHyphen/>
              <w:t>Z) at max resolution:</w:t>
            </w:r>
            <w:r w:rsidRPr="00AA3FD6">
              <w:rPr>
                <w:rFonts w:ascii="Times New Roman" w:eastAsia="Times New Roman" w:hAnsi="Times New Roman" w:cs="Times New Roman"/>
                <w:sz w:val="24"/>
                <w:szCs w:val="24"/>
                <w:lang w:val="en-GB" w:eastAsia="es-ES"/>
              </w:rPr>
              <w:t xml:space="preserve">~28 cm </w:t>
            </w:r>
            <w:r w:rsidRPr="00AA3FD6">
              <w:rPr>
                <w:rFonts w:ascii="Times New Roman" w:eastAsia="Times New Roman" w:hAnsi="Times New Roman" w:cs="Times New Roman"/>
                <w:sz w:val="24"/>
                <w:szCs w:val="24"/>
                <w:lang w:val="en-GB" w:eastAsia="es-ES"/>
              </w:rPr>
              <w:br/>
            </w:r>
            <w:r w:rsidRPr="00AA3FD6">
              <w:rPr>
                <w:rFonts w:ascii="Times New Roman" w:eastAsia="Times New Roman" w:hAnsi="Times New Roman" w:cs="Times New Roman"/>
                <w:b/>
                <w:bCs/>
                <w:sz w:val="24"/>
                <w:szCs w:val="24"/>
                <w:lang w:val="en-GB" w:eastAsia="es-ES"/>
              </w:rPr>
              <w:t>Depth Accuracy:</w:t>
            </w:r>
            <w:r w:rsidRPr="00AA3FD6">
              <w:rPr>
                <w:rFonts w:ascii="Times New Roman" w:eastAsia="Times New Roman" w:hAnsi="Times New Roman" w:cs="Times New Roman"/>
                <w:sz w:val="24"/>
                <w:szCs w:val="24"/>
                <w:lang w:val="en-GB" w:eastAsia="es-ES"/>
              </w:rPr>
              <w:t>&lt;2% at 2 m</w:t>
            </w:r>
            <w:r w:rsidRPr="00AA3FD6">
              <w:rPr>
                <w:rFonts w:ascii="Times New Roman" w:eastAsia="Times New Roman" w:hAnsi="Times New Roman" w:cs="Times New Roman"/>
                <w:sz w:val="24"/>
                <w:szCs w:val="24"/>
                <w:vertAlign w:val="superscript"/>
                <w:lang w:val="en-GB" w:eastAsia="es-ES"/>
              </w:rPr>
              <w:t>1</w:t>
            </w:r>
          </w:p>
          <w:p w14:paraId="749B3A3E" w14:textId="49B5085F" w:rsidR="008E5480" w:rsidRPr="00AA3FD6" w:rsidRDefault="008E5480" w:rsidP="00AE6EC3">
            <w:pPr>
              <w:spacing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eastAsia="es-ES"/>
              </w:rPr>
            </w:pPr>
            <w:r w:rsidRPr="00AA3FD6">
              <w:rPr>
                <w:rFonts w:ascii="Times New Roman" w:eastAsia="Times New Roman" w:hAnsi="Times New Roman" w:cs="Times New Roman"/>
                <w:b/>
                <w:bCs/>
                <w:sz w:val="24"/>
                <w:szCs w:val="24"/>
                <w:lang w:val="en-GB" w:eastAsia="es-ES"/>
              </w:rPr>
              <w:t>Depth Field of View (FOV):</w:t>
            </w:r>
            <w:r w:rsidRPr="00AA3FD6">
              <w:rPr>
                <w:rFonts w:ascii="Times New Roman" w:eastAsia="Times New Roman" w:hAnsi="Times New Roman" w:cs="Times New Roman"/>
                <w:sz w:val="24"/>
                <w:szCs w:val="24"/>
                <w:lang w:val="en-GB" w:eastAsia="es-ES"/>
              </w:rPr>
              <w:t xml:space="preserve">87° × 58° </w:t>
            </w:r>
            <w:r w:rsidRPr="00AA3FD6">
              <w:rPr>
                <w:rFonts w:ascii="Times New Roman" w:eastAsia="Times New Roman" w:hAnsi="Times New Roman" w:cs="Times New Roman"/>
                <w:sz w:val="24"/>
                <w:szCs w:val="24"/>
                <w:lang w:val="en-GB" w:eastAsia="es-ES"/>
              </w:rPr>
              <w:br/>
            </w:r>
            <w:r w:rsidRPr="00AA3FD6">
              <w:rPr>
                <w:rFonts w:ascii="Times New Roman" w:eastAsia="Times New Roman" w:hAnsi="Times New Roman" w:cs="Times New Roman"/>
                <w:b/>
                <w:bCs/>
                <w:sz w:val="24"/>
                <w:szCs w:val="24"/>
                <w:lang w:val="en-GB" w:eastAsia="es-ES"/>
              </w:rPr>
              <w:t>Depth output resolution:</w:t>
            </w:r>
            <w:r w:rsidRPr="00AA3FD6">
              <w:rPr>
                <w:rFonts w:ascii="Times New Roman" w:eastAsia="Times New Roman" w:hAnsi="Times New Roman" w:cs="Times New Roman"/>
                <w:sz w:val="24"/>
                <w:szCs w:val="24"/>
                <w:lang w:val="en-GB" w:eastAsia="es-ES"/>
              </w:rPr>
              <w:t xml:space="preserve">Up to 1280 × 720 </w:t>
            </w:r>
            <w:r w:rsidRPr="00AA3FD6">
              <w:rPr>
                <w:rFonts w:ascii="Times New Roman" w:eastAsia="Times New Roman" w:hAnsi="Times New Roman" w:cs="Times New Roman"/>
                <w:sz w:val="24"/>
                <w:szCs w:val="24"/>
                <w:lang w:val="en-GB" w:eastAsia="es-ES"/>
              </w:rPr>
              <w:br/>
            </w:r>
            <w:r w:rsidRPr="00AA3FD6">
              <w:rPr>
                <w:rFonts w:ascii="Times New Roman" w:eastAsia="Times New Roman" w:hAnsi="Times New Roman" w:cs="Times New Roman"/>
                <w:b/>
                <w:bCs/>
                <w:sz w:val="24"/>
                <w:szCs w:val="24"/>
                <w:lang w:val="en-GB" w:eastAsia="es-ES"/>
              </w:rPr>
              <w:t>Depth frame rate:</w:t>
            </w:r>
            <w:r w:rsidRPr="00AA3FD6">
              <w:rPr>
                <w:rFonts w:ascii="Times New Roman" w:eastAsia="Times New Roman" w:hAnsi="Times New Roman" w:cs="Times New Roman"/>
                <w:sz w:val="24"/>
                <w:szCs w:val="24"/>
                <w:lang w:val="en-GB" w:eastAsia="es-ES"/>
              </w:rPr>
              <w:t>Up to 90 fps</w:t>
            </w:r>
          </w:p>
        </w:tc>
        <w:tc>
          <w:tcPr>
            <w:tcW w:w="0" w:type="auto"/>
            <w:hideMark/>
          </w:tcPr>
          <w:p w14:paraId="021657DC" w14:textId="4625A46E" w:rsidR="00AE6EC3" w:rsidRPr="00AA3FD6" w:rsidRDefault="00AE6EC3" w:rsidP="00AE6EC3">
            <w:pPr>
              <w:spacing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eastAsia="es-ES"/>
              </w:rPr>
            </w:pPr>
          </w:p>
        </w:tc>
      </w:tr>
      <w:tr w:rsidR="00AE6EC3" w:rsidRPr="00AA3FD6" w14:paraId="62501373" w14:textId="77777777" w:rsidTr="00AE6EC3">
        <w:tc>
          <w:tcPr>
            <w:cnfStyle w:val="001000000000" w:firstRow="0" w:lastRow="0" w:firstColumn="1" w:lastColumn="0" w:oddVBand="0" w:evenVBand="0" w:oddHBand="0" w:evenHBand="0" w:firstRowFirstColumn="0" w:firstRowLastColumn="0" w:lastRowFirstColumn="0" w:lastRowLastColumn="0"/>
            <w:tcW w:w="0" w:type="auto"/>
            <w:hideMark/>
          </w:tcPr>
          <w:p w14:paraId="4CC389C3" w14:textId="77777777" w:rsidR="00AE6EC3" w:rsidRPr="00AE6EC3" w:rsidRDefault="00AE6EC3" w:rsidP="00AE6EC3">
            <w:pPr>
              <w:spacing w:line="240" w:lineRule="auto"/>
              <w:jc w:val="left"/>
              <w:rPr>
                <w:rFonts w:ascii="Times New Roman" w:eastAsia="Times New Roman" w:hAnsi="Times New Roman" w:cs="Times New Roman"/>
                <w:sz w:val="24"/>
                <w:szCs w:val="24"/>
                <w:lang w:val="es-ES" w:eastAsia="es-ES"/>
              </w:rPr>
            </w:pPr>
            <w:r w:rsidRPr="00AE6EC3">
              <w:rPr>
                <w:rFonts w:ascii="Times New Roman" w:eastAsia="Times New Roman" w:hAnsi="Times New Roman" w:cs="Times New Roman"/>
                <w:sz w:val="24"/>
                <w:szCs w:val="24"/>
                <w:lang w:val="es-ES" w:eastAsia="es-ES"/>
              </w:rPr>
              <w:t>RGB</w:t>
            </w:r>
          </w:p>
        </w:tc>
        <w:tc>
          <w:tcPr>
            <w:tcW w:w="0" w:type="auto"/>
            <w:hideMark/>
          </w:tcPr>
          <w:p w14:paraId="0488E8D7" w14:textId="6E9EF4B0" w:rsidR="00AE6EC3" w:rsidRPr="00AA3FD6" w:rsidRDefault="00AE6EC3" w:rsidP="00AE6EC3">
            <w:pPr>
              <w:spacing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eastAsia="es-ES"/>
              </w:rPr>
            </w:pPr>
            <w:r w:rsidRPr="00AA3FD6">
              <w:rPr>
                <w:rFonts w:ascii="Times New Roman" w:eastAsia="Times New Roman" w:hAnsi="Times New Roman" w:cs="Times New Roman"/>
                <w:b/>
                <w:bCs/>
                <w:sz w:val="24"/>
                <w:szCs w:val="24"/>
                <w:lang w:val="en-GB" w:eastAsia="es-ES"/>
              </w:rPr>
              <w:t>RGB frame resolution:</w:t>
            </w:r>
            <w:r w:rsidRPr="00AA3FD6">
              <w:rPr>
                <w:rFonts w:ascii="Times New Roman" w:eastAsia="Times New Roman" w:hAnsi="Times New Roman" w:cs="Times New Roman"/>
                <w:sz w:val="24"/>
                <w:szCs w:val="24"/>
                <w:lang w:val="en-GB" w:eastAsia="es-ES"/>
              </w:rPr>
              <w:t xml:space="preserve">1920 × 1080 </w:t>
            </w:r>
            <w:r w:rsidRPr="00AA3FD6">
              <w:rPr>
                <w:rFonts w:ascii="Times New Roman" w:eastAsia="Times New Roman" w:hAnsi="Times New Roman" w:cs="Times New Roman"/>
                <w:sz w:val="24"/>
                <w:szCs w:val="24"/>
                <w:lang w:val="en-GB" w:eastAsia="es-ES"/>
              </w:rPr>
              <w:br/>
            </w:r>
            <w:r w:rsidRPr="00AA3FD6">
              <w:rPr>
                <w:rFonts w:ascii="Times New Roman" w:eastAsia="Times New Roman" w:hAnsi="Times New Roman" w:cs="Times New Roman"/>
                <w:b/>
                <w:bCs/>
                <w:sz w:val="24"/>
                <w:szCs w:val="24"/>
                <w:lang w:val="en-GB" w:eastAsia="es-ES"/>
              </w:rPr>
              <w:t>RGB frame rate:</w:t>
            </w:r>
            <w:r w:rsidRPr="00AA3FD6">
              <w:rPr>
                <w:rFonts w:ascii="Times New Roman" w:eastAsia="Times New Roman" w:hAnsi="Times New Roman" w:cs="Times New Roman"/>
                <w:sz w:val="24"/>
                <w:szCs w:val="24"/>
                <w:lang w:val="en-GB" w:eastAsia="es-ES"/>
              </w:rPr>
              <w:t xml:space="preserve">30 fps </w:t>
            </w:r>
            <w:r w:rsidRPr="00AA3FD6">
              <w:rPr>
                <w:rFonts w:ascii="Times New Roman" w:eastAsia="Times New Roman" w:hAnsi="Times New Roman" w:cs="Times New Roman"/>
                <w:sz w:val="24"/>
                <w:szCs w:val="24"/>
                <w:lang w:val="en-GB" w:eastAsia="es-ES"/>
              </w:rPr>
              <w:br/>
            </w:r>
            <w:r w:rsidR="008E5480" w:rsidRPr="00AA3FD6">
              <w:rPr>
                <w:rFonts w:ascii="Times New Roman" w:eastAsia="Times New Roman" w:hAnsi="Times New Roman" w:cs="Times New Roman"/>
                <w:b/>
                <w:bCs/>
                <w:sz w:val="24"/>
                <w:szCs w:val="24"/>
                <w:lang w:val="en-GB" w:eastAsia="es-ES"/>
              </w:rPr>
              <w:t>RGB sensor FOV (H × V):</w:t>
            </w:r>
            <w:r w:rsidR="008E5480" w:rsidRPr="00AA3FD6">
              <w:rPr>
                <w:rFonts w:ascii="Times New Roman" w:eastAsia="Times New Roman" w:hAnsi="Times New Roman" w:cs="Times New Roman"/>
                <w:sz w:val="24"/>
                <w:szCs w:val="24"/>
                <w:lang w:val="en-GB" w:eastAsia="es-ES"/>
              </w:rPr>
              <w:t xml:space="preserve">69° × 42° </w:t>
            </w:r>
            <w:r w:rsidR="008E5480" w:rsidRPr="00AA3FD6">
              <w:rPr>
                <w:rFonts w:ascii="Times New Roman" w:eastAsia="Times New Roman" w:hAnsi="Times New Roman" w:cs="Times New Roman"/>
                <w:sz w:val="24"/>
                <w:szCs w:val="24"/>
                <w:lang w:val="en-GB" w:eastAsia="es-ES"/>
              </w:rPr>
              <w:br/>
            </w:r>
            <w:r w:rsidR="008E5480" w:rsidRPr="00AA3FD6">
              <w:rPr>
                <w:rFonts w:ascii="Times New Roman" w:eastAsia="Times New Roman" w:hAnsi="Times New Roman" w:cs="Times New Roman"/>
                <w:b/>
                <w:bCs/>
                <w:sz w:val="24"/>
                <w:szCs w:val="24"/>
                <w:lang w:val="en-GB" w:eastAsia="es-ES"/>
              </w:rPr>
              <w:t>RGB sensor resolution:</w:t>
            </w:r>
            <w:r w:rsidR="008E5480" w:rsidRPr="00AA3FD6">
              <w:rPr>
                <w:rFonts w:ascii="Times New Roman" w:eastAsia="Times New Roman" w:hAnsi="Times New Roman" w:cs="Times New Roman"/>
                <w:sz w:val="24"/>
                <w:szCs w:val="24"/>
                <w:lang w:val="en-GB" w:eastAsia="es-ES"/>
              </w:rPr>
              <w:t>2 MP</w:t>
            </w:r>
            <w:r w:rsidRPr="00AA3FD6">
              <w:rPr>
                <w:rFonts w:ascii="Times New Roman" w:eastAsia="Times New Roman" w:hAnsi="Times New Roman" w:cs="Times New Roman"/>
                <w:sz w:val="24"/>
                <w:szCs w:val="24"/>
                <w:lang w:val="en-GB" w:eastAsia="es-ES"/>
              </w:rPr>
              <w:br/>
            </w:r>
            <w:r w:rsidRPr="00AA3FD6">
              <w:rPr>
                <w:rFonts w:ascii="Times New Roman" w:eastAsia="Times New Roman" w:hAnsi="Times New Roman" w:cs="Times New Roman"/>
                <w:b/>
                <w:bCs/>
                <w:sz w:val="24"/>
                <w:szCs w:val="24"/>
                <w:lang w:val="en-GB" w:eastAsia="es-ES"/>
              </w:rPr>
              <w:t>RGB sensor technology:</w:t>
            </w:r>
            <w:r w:rsidRPr="00AA3FD6">
              <w:rPr>
                <w:rFonts w:ascii="Times New Roman" w:eastAsia="Times New Roman" w:hAnsi="Times New Roman" w:cs="Times New Roman"/>
                <w:sz w:val="24"/>
                <w:szCs w:val="24"/>
                <w:lang w:val="en-GB" w:eastAsia="es-ES"/>
              </w:rPr>
              <w:t>Rolling Shutter</w:t>
            </w:r>
          </w:p>
        </w:tc>
        <w:tc>
          <w:tcPr>
            <w:tcW w:w="0" w:type="auto"/>
            <w:hideMark/>
          </w:tcPr>
          <w:p w14:paraId="13594245" w14:textId="7CEBE785" w:rsidR="00AE6EC3" w:rsidRPr="00AA3FD6" w:rsidRDefault="00AE6EC3" w:rsidP="00AE6EC3">
            <w:pPr>
              <w:spacing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eastAsia="es-ES"/>
              </w:rPr>
            </w:pPr>
          </w:p>
        </w:tc>
      </w:tr>
      <w:tr w:rsidR="00AE6EC3" w:rsidRPr="00AA3FD6" w14:paraId="1B635BB0" w14:textId="77777777" w:rsidTr="00AE6E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507206F" w14:textId="77777777" w:rsidR="00AE6EC3" w:rsidRPr="00AE6EC3" w:rsidRDefault="00AE6EC3" w:rsidP="00AE6EC3">
            <w:pPr>
              <w:spacing w:line="240" w:lineRule="auto"/>
              <w:jc w:val="left"/>
              <w:rPr>
                <w:rFonts w:ascii="Times New Roman" w:eastAsia="Times New Roman" w:hAnsi="Times New Roman" w:cs="Times New Roman"/>
                <w:sz w:val="24"/>
                <w:szCs w:val="24"/>
                <w:lang w:val="es-ES" w:eastAsia="es-ES"/>
              </w:rPr>
            </w:pPr>
            <w:r w:rsidRPr="00AE6EC3">
              <w:rPr>
                <w:rFonts w:ascii="Times New Roman" w:eastAsia="Times New Roman" w:hAnsi="Times New Roman" w:cs="Times New Roman"/>
                <w:sz w:val="24"/>
                <w:szCs w:val="24"/>
                <w:lang w:val="es-ES" w:eastAsia="es-ES"/>
              </w:rPr>
              <w:t>Major Components</w:t>
            </w:r>
          </w:p>
        </w:tc>
        <w:tc>
          <w:tcPr>
            <w:tcW w:w="0" w:type="auto"/>
            <w:hideMark/>
          </w:tcPr>
          <w:p w14:paraId="1AD8C93A" w14:textId="631DFF6B" w:rsidR="00AE6EC3" w:rsidRPr="00AA3FD6" w:rsidRDefault="00AE6EC3" w:rsidP="00AE6EC3">
            <w:pPr>
              <w:spacing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eastAsia="es-ES"/>
              </w:rPr>
            </w:pPr>
            <w:r w:rsidRPr="00AA3FD6">
              <w:rPr>
                <w:rFonts w:ascii="Times New Roman" w:eastAsia="Times New Roman" w:hAnsi="Times New Roman" w:cs="Times New Roman"/>
                <w:b/>
                <w:bCs/>
                <w:sz w:val="24"/>
                <w:szCs w:val="24"/>
                <w:lang w:val="en-GB" w:eastAsia="es-ES"/>
              </w:rPr>
              <w:t>Camera module:</w:t>
            </w:r>
            <w:r w:rsidRPr="00AA3FD6">
              <w:rPr>
                <w:rFonts w:ascii="Times New Roman" w:eastAsia="Times New Roman" w:hAnsi="Times New Roman" w:cs="Times New Roman"/>
                <w:sz w:val="24"/>
                <w:szCs w:val="24"/>
                <w:lang w:val="en-GB" w:eastAsia="es-ES"/>
              </w:rPr>
              <w:t>Intel RealSense Module D430 + RGB Camera</w:t>
            </w:r>
          </w:p>
          <w:p w14:paraId="6D740D40" w14:textId="10DC92E7" w:rsidR="008E5480" w:rsidRPr="00AA3FD6" w:rsidRDefault="008E5480" w:rsidP="00AE6EC3">
            <w:pPr>
              <w:spacing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eastAsia="es-ES"/>
              </w:rPr>
            </w:pPr>
            <w:r w:rsidRPr="00AA3FD6">
              <w:rPr>
                <w:rFonts w:ascii="Times New Roman" w:eastAsia="Times New Roman" w:hAnsi="Times New Roman" w:cs="Times New Roman"/>
                <w:b/>
                <w:bCs/>
                <w:sz w:val="24"/>
                <w:szCs w:val="24"/>
                <w:lang w:val="en-GB" w:eastAsia="es-ES"/>
              </w:rPr>
              <w:t>Vision processor board:</w:t>
            </w:r>
            <w:r w:rsidRPr="00AA3FD6">
              <w:rPr>
                <w:rFonts w:ascii="Times New Roman" w:eastAsia="Times New Roman" w:hAnsi="Times New Roman" w:cs="Times New Roman"/>
                <w:sz w:val="24"/>
                <w:szCs w:val="24"/>
                <w:lang w:val="en-GB" w:eastAsia="es-ES"/>
              </w:rPr>
              <w:t>Intel RealSense Vision Processor D4</w:t>
            </w:r>
          </w:p>
        </w:tc>
        <w:tc>
          <w:tcPr>
            <w:tcW w:w="0" w:type="auto"/>
            <w:hideMark/>
          </w:tcPr>
          <w:p w14:paraId="182D42AB" w14:textId="7FC3848A" w:rsidR="00AE6EC3" w:rsidRPr="00AA3FD6" w:rsidRDefault="00AE6EC3" w:rsidP="00AE6EC3">
            <w:pPr>
              <w:spacing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eastAsia="es-ES"/>
              </w:rPr>
            </w:pPr>
          </w:p>
        </w:tc>
      </w:tr>
      <w:tr w:rsidR="00AE6EC3" w:rsidRPr="00AE6EC3" w14:paraId="265D60FB" w14:textId="77777777" w:rsidTr="00AE6EC3">
        <w:tc>
          <w:tcPr>
            <w:cnfStyle w:val="001000000000" w:firstRow="0" w:lastRow="0" w:firstColumn="1" w:lastColumn="0" w:oddVBand="0" w:evenVBand="0" w:oddHBand="0" w:evenHBand="0" w:firstRowFirstColumn="0" w:firstRowLastColumn="0" w:lastRowFirstColumn="0" w:lastRowLastColumn="0"/>
            <w:tcW w:w="0" w:type="auto"/>
            <w:hideMark/>
          </w:tcPr>
          <w:p w14:paraId="4DC11FF1" w14:textId="77777777" w:rsidR="00AE6EC3" w:rsidRPr="00AE6EC3" w:rsidRDefault="00AE6EC3" w:rsidP="00AE6EC3">
            <w:pPr>
              <w:spacing w:line="240" w:lineRule="auto"/>
              <w:jc w:val="left"/>
              <w:rPr>
                <w:rFonts w:ascii="Times New Roman" w:eastAsia="Times New Roman" w:hAnsi="Times New Roman" w:cs="Times New Roman"/>
                <w:sz w:val="24"/>
                <w:szCs w:val="24"/>
                <w:lang w:val="es-ES" w:eastAsia="es-ES"/>
              </w:rPr>
            </w:pPr>
            <w:r w:rsidRPr="00AE6EC3">
              <w:rPr>
                <w:rFonts w:ascii="Times New Roman" w:eastAsia="Times New Roman" w:hAnsi="Times New Roman" w:cs="Times New Roman"/>
                <w:sz w:val="24"/>
                <w:szCs w:val="24"/>
                <w:lang w:val="es-ES" w:eastAsia="es-ES"/>
              </w:rPr>
              <w:t>Physical</w:t>
            </w:r>
          </w:p>
        </w:tc>
        <w:tc>
          <w:tcPr>
            <w:tcW w:w="0" w:type="auto"/>
            <w:hideMark/>
          </w:tcPr>
          <w:p w14:paraId="5F4554F4" w14:textId="746B2BEA" w:rsidR="00AE6EC3" w:rsidRPr="00AA3FD6" w:rsidRDefault="00AE6EC3" w:rsidP="00AE6EC3">
            <w:pPr>
              <w:spacing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eastAsia="es-ES"/>
              </w:rPr>
            </w:pPr>
            <w:r w:rsidRPr="00AA3FD6">
              <w:rPr>
                <w:rFonts w:ascii="Times New Roman" w:eastAsia="Times New Roman" w:hAnsi="Times New Roman" w:cs="Times New Roman"/>
                <w:b/>
                <w:bCs/>
                <w:sz w:val="24"/>
                <w:szCs w:val="24"/>
                <w:lang w:val="en-GB" w:eastAsia="es-ES"/>
              </w:rPr>
              <w:t>Form factor:</w:t>
            </w:r>
            <w:r w:rsidRPr="00AA3FD6">
              <w:rPr>
                <w:rFonts w:ascii="Times New Roman" w:eastAsia="Times New Roman" w:hAnsi="Times New Roman" w:cs="Times New Roman"/>
                <w:sz w:val="24"/>
                <w:szCs w:val="24"/>
                <w:lang w:val="en-GB" w:eastAsia="es-ES"/>
              </w:rPr>
              <w:t xml:space="preserve">Camera Peripheral </w:t>
            </w:r>
            <w:r w:rsidRPr="00AA3FD6">
              <w:rPr>
                <w:rFonts w:ascii="Times New Roman" w:eastAsia="Times New Roman" w:hAnsi="Times New Roman" w:cs="Times New Roman"/>
                <w:sz w:val="24"/>
                <w:szCs w:val="24"/>
                <w:lang w:val="en-GB" w:eastAsia="es-ES"/>
              </w:rPr>
              <w:br/>
            </w:r>
            <w:r w:rsidRPr="00AA3FD6">
              <w:rPr>
                <w:rFonts w:ascii="Times New Roman" w:eastAsia="Times New Roman" w:hAnsi="Times New Roman" w:cs="Times New Roman"/>
                <w:b/>
                <w:bCs/>
                <w:sz w:val="24"/>
                <w:szCs w:val="24"/>
                <w:lang w:val="en-GB" w:eastAsia="es-ES"/>
              </w:rPr>
              <w:t>Length × Depth × Height:</w:t>
            </w:r>
            <w:r w:rsidRPr="00AA3FD6">
              <w:rPr>
                <w:rFonts w:ascii="Times New Roman" w:eastAsia="Times New Roman" w:hAnsi="Times New Roman" w:cs="Times New Roman"/>
                <w:sz w:val="24"/>
                <w:szCs w:val="24"/>
                <w:lang w:val="en-GB" w:eastAsia="es-ES"/>
              </w:rPr>
              <w:t>90 mm × 25 mm × 25 mm</w:t>
            </w:r>
          </w:p>
          <w:p w14:paraId="04F33274" w14:textId="2C343AB5" w:rsidR="008E5480" w:rsidRPr="00AE6EC3" w:rsidRDefault="008E5480" w:rsidP="00AE6EC3">
            <w:pPr>
              <w:spacing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s-ES" w:eastAsia="es-ES"/>
              </w:rPr>
            </w:pPr>
            <w:r w:rsidRPr="00AA3FD6">
              <w:rPr>
                <w:rFonts w:ascii="Times New Roman" w:eastAsia="Times New Roman" w:hAnsi="Times New Roman" w:cs="Times New Roman"/>
                <w:b/>
                <w:bCs/>
                <w:sz w:val="24"/>
                <w:szCs w:val="24"/>
                <w:lang w:val="en-GB" w:eastAsia="es-ES"/>
              </w:rPr>
              <w:t>Connectors:</w:t>
            </w:r>
            <w:r w:rsidRPr="00AA3FD6">
              <w:rPr>
                <w:rFonts w:ascii="Times New Roman" w:eastAsia="Times New Roman" w:hAnsi="Times New Roman" w:cs="Times New Roman"/>
                <w:sz w:val="24"/>
                <w:szCs w:val="24"/>
                <w:lang w:val="en-GB" w:eastAsia="es-ES"/>
              </w:rPr>
              <w:t>USB</w:t>
            </w:r>
            <w:r w:rsidRPr="00AA3FD6">
              <w:rPr>
                <w:rFonts w:ascii="Times New Roman" w:eastAsia="Times New Roman" w:hAnsi="Times New Roman" w:cs="Times New Roman"/>
                <w:sz w:val="24"/>
                <w:szCs w:val="24"/>
                <w:lang w:val="en-GB" w:eastAsia="es-ES"/>
              </w:rPr>
              <w:noBreakHyphen/>
              <w:t xml:space="preserve">C* 3.1 Gen 1* </w:t>
            </w:r>
            <w:r w:rsidRPr="00AA3FD6">
              <w:rPr>
                <w:rFonts w:ascii="Times New Roman" w:eastAsia="Times New Roman" w:hAnsi="Times New Roman" w:cs="Times New Roman"/>
                <w:sz w:val="24"/>
                <w:szCs w:val="24"/>
                <w:lang w:val="en-GB" w:eastAsia="es-ES"/>
              </w:rPr>
              <w:br/>
            </w:r>
            <w:r w:rsidRPr="00AA3FD6">
              <w:rPr>
                <w:rFonts w:ascii="Times New Roman" w:eastAsia="Times New Roman" w:hAnsi="Times New Roman" w:cs="Times New Roman"/>
                <w:b/>
                <w:bCs/>
                <w:sz w:val="24"/>
                <w:szCs w:val="24"/>
                <w:lang w:val="en-GB" w:eastAsia="es-ES"/>
              </w:rPr>
              <w:t>Mounting mechanism:</w:t>
            </w:r>
            <w:r w:rsidRPr="00AA3FD6">
              <w:rPr>
                <w:rFonts w:ascii="Times New Roman" w:eastAsia="Times New Roman" w:hAnsi="Times New Roman" w:cs="Times New Roman"/>
                <w:sz w:val="24"/>
                <w:szCs w:val="24"/>
                <w:lang w:val="en-GB" w:eastAsia="es-ES"/>
              </w:rPr>
              <w:t>– One 1/4</w:t>
            </w:r>
            <w:r w:rsidRPr="00AA3FD6">
              <w:rPr>
                <w:rFonts w:ascii="Times New Roman" w:eastAsia="Times New Roman" w:hAnsi="Times New Roman" w:cs="Times New Roman"/>
                <w:sz w:val="24"/>
                <w:szCs w:val="24"/>
                <w:lang w:val="en-GB" w:eastAsia="es-ES"/>
              </w:rPr>
              <w:noBreakHyphen/>
              <w:t>20 UNC thread mounting point.</w:t>
            </w:r>
            <w:r w:rsidRPr="00AA3FD6">
              <w:rPr>
                <w:rFonts w:ascii="Times New Roman" w:eastAsia="Times New Roman" w:hAnsi="Times New Roman" w:cs="Times New Roman"/>
                <w:sz w:val="24"/>
                <w:szCs w:val="24"/>
                <w:lang w:val="en-GB" w:eastAsia="es-ES"/>
              </w:rPr>
              <w:br/>
              <w:t xml:space="preserve">                                       </w:t>
            </w:r>
            <w:r w:rsidRPr="00AE6EC3">
              <w:rPr>
                <w:rFonts w:ascii="Times New Roman" w:eastAsia="Times New Roman" w:hAnsi="Times New Roman" w:cs="Times New Roman"/>
                <w:sz w:val="24"/>
                <w:szCs w:val="24"/>
                <w:lang w:val="es-ES" w:eastAsia="es-ES"/>
              </w:rPr>
              <w:t>– Two M3 thread mounting points.</w:t>
            </w:r>
          </w:p>
        </w:tc>
        <w:tc>
          <w:tcPr>
            <w:tcW w:w="0" w:type="auto"/>
            <w:hideMark/>
          </w:tcPr>
          <w:p w14:paraId="00E32DB6" w14:textId="5CE3FB9C" w:rsidR="00AE6EC3" w:rsidRPr="00AE6EC3" w:rsidRDefault="00AE6EC3" w:rsidP="00AE6EC3">
            <w:pPr>
              <w:spacing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s-ES" w:eastAsia="es-ES"/>
              </w:rPr>
            </w:pPr>
          </w:p>
        </w:tc>
      </w:tr>
    </w:tbl>
    <w:p w14:paraId="5E0356EE" w14:textId="77777777" w:rsidR="00AE6EC3" w:rsidRPr="004F1822" w:rsidRDefault="00AE6EC3" w:rsidP="00B34383">
      <w:pPr>
        <w:spacing w:after="240"/>
        <w:rPr>
          <w:lang w:val="es-ES" w:bidi="en-US"/>
        </w:rPr>
      </w:pPr>
    </w:p>
    <w:p w14:paraId="4AA9660F" w14:textId="4BC39770" w:rsidR="00DB35CF" w:rsidRDefault="00351B45" w:rsidP="00351B45">
      <w:pPr>
        <w:pStyle w:val="Ttulo2"/>
      </w:pPr>
      <w:bookmarkStart w:id="184" w:name="_Toc73645277"/>
      <w:r>
        <w:t xml:space="preserve">5.1. </w:t>
      </w:r>
      <w:r w:rsidR="00FF6C96">
        <w:t>Arquitectura del hardware</w:t>
      </w:r>
      <w:bookmarkEnd w:id="184"/>
    </w:p>
    <w:p w14:paraId="2A6ACF1A" w14:textId="6BA481D1" w:rsidR="0053043B" w:rsidRDefault="00DB35CF" w:rsidP="0053043B">
      <w:r>
        <w:t>E</w:t>
      </w:r>
      <w:r w:rsidR="00122DFC">
        <w:t xml:space="preserve">l robot con el que se realizan todas las pruebas es Jetbot, el robot educacional creado por los desarrolladores de NVIDIA. Este robot consta de la tarjeta Jetson Nano mencionada anteriormente, con una cámara monocular que se ha decidido cambiar por la cámara Intel-Realsense D435i para un mejor funcionamiento del sistema de segmentación. También contiene dos motores con su controlador de puente H para poder hacer el control de velocidad de estos motores. Se puede ver el Jetbot configurado a nuestra manera en la Figura </w:t>
      </w:r>
      <w:r w:rsidR="00791088">
        <w:t>2</w:t>
      </w:r>
      <w:r w:rsidR="00F94772">
        <w:t>2</w:t>
      </w:r>
      <w:r w:rsidR="00122DFC">
        <w:t>.</w:t>
      </w:r>
    </w:p>
    <w:p w14:paraId="0734B5B2" w14:textId="77777777" w:rsidR="0053043B" w:rsidRDefault="0053043B" w:rsidP="0053043B">
      <w:pPr>
        <w:keepNext/>
        <w:jc w:val="center"/>
      </w:pPr>
      <w:r>
        <w:rPr>
          <w:noProof/>
        </w:rPr>
        <w:lastRenderedPageBreak/>
        <w:drawing>
          <wp:inline distT="0" distB="0" distL="0" distR="0" wp14:anchorId="10AC7969" wp14:editId="566AEF81">
            <wp:extent cx="2143125" cy="2070735"/>
            <wp:effectExtent l="0" t="0" r="9525" b="5715"/>
            <wp:docPr id="30" name="Imagen 30" descr="Imagen que contiene interior, pequeño, pastel,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30" descr="Imagen que contiene interior, pequeño, pastel, tabla&#10;&#10;Descripción generada automáticamente"/>
                    <pic:cNvPicPr/>
                  </pic:nvPicPr>
                  <pic:blipFill rotWithShape="1">
                    <a:blip r:embed="rId37"/>
                    <a:srcRect l="14702" t="6855" r="31072"/>
                    <a:stretch/>
                  </pic:blipFill>
                  <pic:spPr bwMode="auto">
                    <a:xfrm>
                      <a:off x="0" y="0"/>
                      <a:ext cx="2147509" cy="2074971"/>
                    </a:xfrm>
                    <a:prstGeom prst="rect">
                      <a:avLst/>
                    </a:prstGeom>
                    <a:ln>
                      <a:noFill/>
                    </a:ln>
                    <a:extLst>
                      <a:ext uri="{53640926-AAD7-44D8-BBD7-CCE9431645EC}">
                        <a14:shadowObscured xmlns:a14="http://schemas.microsoft.com/office/drawing/2010/main"/>
                      </a:ext>
                    </a:extLst>
                  </pic:spPr>
                </pic:pic>
              </a:graphicData>
            </a:graphic>
          </wp:inline>
        </w:drawing>
      </w:r>
    </w:p>
    <w:p w14:paraId="2C541BD2" w14:textId="3D24FF42" w:rsidR="0053043B" w:rsidRDefault="0053043B" w:rsidP="0053043B">
      <w:pPr>
        <w:pStyle w:val="Descripcin"/>
        <w:jc w:val="center"/>
      </w:pPr>
      <w:bookmarkStart w:id="185" w:name="_Toc73645318"/>
      <w:r>
        <w:t xml:space="preserve">Figura </w:t>
      </w:r>
      <w:r>
        <w:fldChar w:fldCharType="begin"/>
      </w:r>
      <w:r>
        <w:instrText xml:space="preserve"> SEQ Figura \* ARABIC </w:instrText>
      </w:r>
      <w:r>
        <w:fldChar w:fldCharType="separate"/>
      </w:r>
      <w:r w:rsidR="009A2548">
        <w:rPr>
          <w:noProof/>
        </w:rPr>
        <w:t>22</w:t>
      </w:r>
      <w:r>
        <w:fldChar w:fldCharType="end"/>
      </w:r>
      <w:r>
        <w:t>. Imagen de Jetbot con la camara integrada.</w:t>
      </w:r>
      <w:bookmarkEnd w:id="185"/>
    </w:p>
    <w:p w14:paraId="1602BDB0" w14:textId="518C24FA" w:rsidR="0053043B" w:rsidRDefault="00066551" w:rsidP="0053043B">
      <w:r>
        <w:t xml:space="preserve">El procesador Jetson Nano tiene instalado el sistema operativo Ubuntu 18.04 LST para poder utilizarlo como un ordenador. Esta tarjeta se utiliza modo embebido para un funcionamiento </w:t>
      </w:r>
      <w:r w:rsidR="003A3385">
        <w:t>más</w:t>
      </w:r>
      <w:r>
        <w:t xml:space="preserve"> rápido. En caso de utilizar sistemas en la nube hay que tener en cuenta que el robot debe tener en todo momento buena conexión a internet, por lo que se descarta esa opción.</w:t>
      </w:r>
    </w:p>
    <w:p w14:paraId="3CBD0B25" w14:textId="551CD178" w:rsidR="00066551" w:rsidRDefault="00066551" w:rsidP="0053043B">
      <w:r>
        <w:t xml:space="preserve">Al tener instalado el sistema operativo Ubuntu, </w:t>
      </w:r>
      <w:r w:rsidR="000D3ABC">
        <w:t>se pueden instalar paquetes adicionales para su mejor funcionamiento. Por eso, se instalan los paquetes de ROS necesarios. Algunos de los paquetes instalados son los que en la actualidad no se soportan en Ubuntu 18, pero los desarrolladores han puesto contenedores Docker que se pueden utilizar para la instalación de cualquier versión de ROS que tenga soporte.</w:t>
      </w:r>
    </w:p>
    <w:p w14:paraId="2A20C9D4" w14:textId="474E72C9" w:rsidR="000D3ABC" w:rsidRPr="00DB35CF" w:rsidRDefault="000D3ABC" w:rsidP="0053043B"/>
    <w:p w14:paraId="61391802" w14:textId="6E9E62C4" w:rsidR="00DB35CF" w:rsidRDefault="00DB35CF" w:rsidP="00351B45">
      <w:pPr>
        <w:pStyle w:val="Ttulo2"/>
      </w:pPr>
      <w:bookmarkStart w:id="186" w:name="_Toc73645278"/>
      <w:r>
        <w:t>5.2. Utilización de la cámara Intel-Realsense</w:t>
      </w:r>
      <w:bookmarkEnd w:id="186"/>
    </w:p>
    <w:p w14:paraId="4D3FED31" w14:textId="2B594139" w:rsidR="00122DFC" w:rsidRDefault="0053043B" w:rsidP="00122DFC">
      <w:r>
        <w:t xml:space="preserve">Las cámaras creadas para la </w:t>
      </w:r>
      <w:r w:rsidR="00FF6C96">
        <w:t>visión</w:t>
      </w:r>
      <w:r>
        <w:t xml:space="preserve"> </w:t>
      </w:r>
      <w:r w:rsidR="00FF6C96">
        <w:t>RGB-D suelen tener su propio funcionamiento y adquieren los datos de una manera particular.</w:t>
      </w:r>
      <w:r w:rsidR="00FB65E8">
        <w:t xml:space="preserve"> Las cámaras monoculares adquieren una imagen en tres colores, rojo, verde y azul, y con la mezcla de estas tres se construye la imagen. La “D” hace referencia a la profundidad de una imagen, que se representa con la distancia desde la cámara hasta donde se encuentra el objeto o el elemento capturado.</w:t>
      </w:r>
      <w:r w:rsidR="00FF6C96">
        <w:t xml:space="preserve"> Por ello se va a utilizar la librería del fabricante</w:t>
      </w:r>
      <w:r w:rsidR="00402B47">
        <w:t xml:space="preserve"> pyrealsense2</w:t>
      </w:r>
      <w:r w:rsidR="00FB65E8">
        <w:t xml:space="preserve"> y las librerías creadas en ROS para obtener las imágenes a tiempo real</w:t>
      </w:r>
      <w:r w:rsidR="00FF6C96">
        <w:t>,</w:t>
      </w:r>
      <w:r w:rsidR="00FB65E8">
        <w:t xml:space="preserve"> las cuales son</w:t>
      </w:r>
      <w:r w:rsidR="00FF6C96">
        <w:t xml:space="preserve"> especializada</w:t>
      </w:r>
      <w:r w:rsidR="00FB65E8">
        <w:t>s</w:t>
      </w:r>
      <w:r w:rsidR="00FF6C96">
        <w:t xml:space="preserve"> en capturas de la cámara por separado, por un </w:t>
      </w:r>
      <w:r w:rsidR="00FB65E8">
        <w:t>lado,</w:t>
      </w:r>
      <w:r w:rsidR="00FF6C96">
        <w:t xml:space="preserve"> </w:t>
      </w:r>
      <w:r w:rsidR="00066551">
        <w:t xml:space="preserve">la captura RGB y por otro la profundidad o directamente la captura de la imagen en </w:t>
      </w:r>
      <w:commentRangeStart w:id="187"/>
      <w:r w:rsidR="00066551">
        <w:t>RGB-D.</w:t>
      </w:r>
      <w:r w:rsidR="00FF6C96">
        <w:t xml:space="preserve"> </w:t>
      </w:r>
      <w:commentRangeEnd w:id="187"/>
      <w:r w:rsidR="005A6F8A">
        <w:rPr>
          <w:rStyle w:val="Refdecomentario"/>
        </w:rPr>
        <w:commentReference w:id="187"/>
      </w:r>
    </w:p>
    <w:p w14:paraId="7C31B4A3" w14:textId="4DBF5BD6" w:rsidR="00066551" w:rsidRDefault="00066551" w:rsidP="00122DFC">
      <w:r>
        <w:t>Esta cámara adquiere también información sobre la inercia para detectar la posición en la que se encuentra el dispositivo en cada momento. Esta son dos variables, aceleración y giroscopio, que se adquieren también por la librería del fabricante.</w:t>
      </w:r>
    </w:p>
    <w:p w14:paraId="41330A77" w14:textId="729CFBBF" w:rsidR="007924C5" w:rsidRDefault="007924C5" w:rsidP="00122DFC">
      <w:r>
        <w:lastRenderedPageBreak/>
        <w:t xml:space="preserve">Para realizar las pruebas de la velocidad de captura de imágenes se ha realizado un script en Python para medir el FPS (Frames Per Second) que mide cuantas fotos es capaz de sacar en un segundo. </w:t>
      </w:r>
    </w:p>
    <w:p w14:paraId="0B72BE42" w14:textId="5387135A" w:rsidR="007924C5" w:rsidRDefault="007924C5" w:rsidP="00122DFC">
      <w:r>
        <w:t>Se han probado distintas dimensiones de captura de imágenes para saber a qué velocidad es posible realizar esta captura.</w:t>
      </w:r>
    </w:p>
    <w:p w14:paraId="7FFE3FEE" w14:textId="4094F94C" w:rsidR="007924C5" w:rsidRDefault="007924C5" w:rsidP="00122DFC">
      <w:r>
        <w:t xml:space="preserve">- </w:t>
      </w:r>
      <w:r w:rsidR="00FF3330">
        <w:t xml:space="preserve">Si se pone </w:t>
      </w:r>
      <w:commentRangeStart w:id="188"/>
      <w:commentRangeEnd w:id="188"/>
      <w:r w:rsidR="00FF3330">
        <w:rPr>
          <w:rStyle w:val="Refdecomentario"/>
        </w:rPr>
        <w:commentReference w:id="188"/>
      </w:r>
      <w:r>
        <w:t xml:space="preserve">la captura de las dimensiones en 1920x1080, </w:t>
      </w:r>
      <w:r w:rsidR="00FF3330">
        <w:t xml:space="preserve">se puede ver </w:t>
      </w:r>
      <w:r>
        <w:t xml:space="preserve">que la cámara RGB realiza la captura de 8 imágenes por segundo, pero la cámara infrarroja no puede detectar tantos pixeles ya que su máximo es </w:t>
      </w:r>
      <w:r w:rsidR="00FF3330">
        <w:t>1280x960</w:t>
      </w:r>
      <w:r>
        <w:t xml:space="preserve">. Los resultados se muestran en la Figura </w:t>
      </w:r>
      <w:r w:rsidR="003E2B7E">
        <w:t>2</w:t>
      </w:r>
      <w:r w:rsidR="00F94772">
        <w:t>3</w:t>
      </w:r>
      <w:r>
        <w:t>.</w:t>
      </w:r>
    </w:p>
    <w:p w14:paraId="33528E3D" w14:textId="7EC4EF77" w:rsidR="003E2B7E" w:rsidRDefault="003E2B7E" w:rsidP="003E2B7E">
      <w:pPr>
        <w:keepNext/>
        <w:jc w:val="center"/>
      </w:pPr>
      <w:r>
        <w:rPr>
          <w:noProof/>
        </w:rPr>
        <mc:AlternateContent>
          <mc:Choice Requires="wps">
            <w:drawing>
              <wp:anchor distT="0" distB="0" distL="114300" distR="114300" simplePos="0" relativeHeight="251679744" behindDoc="0" locked="0" layoutInCell="1" allowOverlap="1" wp14:anchorId="39FF3E7D" wp14:editId="696920C6">
                <wp:simplePos x="0" y="0"/>
                <wp:positionH relativeFrom="column">
                  <wp:posOffset>1311275</wp:posOffset>
                </wp:positionH>
                <wp:positionV relativeFrom="paragraph">
                  <wp:posOffset>117475</wp:posOffset>
                </wp:positionV>
                <wp:extent cx="1276350" cy="1019175"/>
                <wp:effectExtent l="38100" t="38100" r="19050" b="28575"/>
                <wp:wrapNone/>
                <wp:docPr id="39" name="Conector recto de flecha 39"/>
                <wp:cNvGraphicFramePr/>
                <a:graphic xmlns:a="http://schemas.openxmlformats.org/drawingml/2006/main">
                  <a:graphicData uri="http://schemas.microsoft.com/office/word/2010/wordprocessingShape">
                    <wps:wsp>
                      <wps:cNvCnPr/>
                      <wps:spPr>
                        <a:xfrm flipH="1" flipV="1">
                          <a:off x="0" y="0"/>
                          <a:ext cx="1276350" cy="1019175"/>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w:pict>
              <v:shapetype w14:anchorId="29FC927F" id="_x0000_t32" coordsize="21600,21600" o:spt="32" o:oned="t" path="m,l21600,21600e" filled="f">
                <v:path arrowok="t" fillok="f" o:connecttype="none"/>
                <o:lock v:ext="edit" shapetype="t"/>
              </v:shapetype>
              <v:shape id="Conector recto de flecha 39" o:spid="_x0000_s1026" type="#_x0000_t32" style="position:absolute;margin-left:103.25pt;margin-top:9.25pt;width:100.5pt;height:80.25pt;flip:x y;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" strokecolor="black [3040]" strokeweight="3pt">
                <v:stroke endarrow="block"/>
              </v:shape>
            </w:pict>
          </mc:Fallback>
        </mc:AlternateContent>
      </w:r>
      <w:r>
        <w:rPr>
          <w:noProof/>
        </w:rPr>
        <w:drawing>
          <wp:inline distT="0" distB="0" distL="0" distR="0" wp14:anchorId="395BE589" wp14:editId="3DB10899">
            <wp:extent cx="3514725" cy="1925582"/>
            <wp:effectExtent l="0" t="0" r="0" b="0"/>
            <wp:docPr id="38" name="Imagen 38" descr="Un hombre con una camisa azu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38" descr="Un hombre con una camisa azul&#10;&#10;Descripción generada automáticamente"/>
                    <pic:cNvPicPr/>
                  </pic:nvPicPr>
                  <pic:blipFill rotWithShape="1">
                    <a:blip r:embed="rId38"/>
                    <a:srcRect l="4631" t="7060"/>
                    <a:stretch/>
                  </pic:blipFill>
                  <pic:spPr bwMode="auto">
                    <a:xfrm>
                      <a:off x="0" y="0"/>
                      <a:ext cx="3539833" cy="1939338"/>
                    </a:xfrm>
                    <a:prstGeom prst="rect">
                      <a:avLst/>
                    </a:prstGeom>
                    <a:ln>
                      <a:noFill/>
                    </a:ln>
                    <a:extLst>
                      <a:ext uri="{53640926-AAD7-44D8-BBD7-CCE9431645EC}">
                        <a14:shadowObscured xmlns:a14="http://schemas.microsoft.com/office/drawing/2010/main"/>
                      </a:ext>
                    </a:extLst>
                  </pic:spPr>
                </pic:pic>
              </a:graphicData>
            </a:graphic>
          </wp:inline>
        </w:drawing>
      </w:r>
    </w:p>
    <w:p w14:paraId="27ED5721" w14:textId="13DD9908" w:rsidR="003E2B7E" w:rsidRDefault="003E2B7E" w:rsidP="003E2B7E">
      <w:pPr>
        <w:pStyle w:val="Descripcin"/>
        <w:jc w:val="center"/>
      </w:pPr>
      <w:bookmarkStart w:id="189" w:name="_Toc73645319"/>
      <w:r>
        <w:t xml:space="preserve">Figura </w:t>
      </w:r>
      <w:r>
        <w:fldChar w:fldCharType="begin"/>
      </w:r>
      <w:r>
        <w:instrText xml:space="preserve"> SEQ Figura \* ARABIC </w:instrText>
      </w:r>
      <w:r>
        <w:fldChar w:fldCharType="separate"/>
      </w:r>
      <w:r w:rsidR="009A2548">
        <w:rPr>
          <w:noProof/>
        </w:rPr>
        <w:t>23</w:t>
      </w:r>
      <w:r>
        <w:fldChar w:fldCharType="end"/>
      </w:r>
      <w:r>
        <w:t>. Imagen RGB de resolución 1920x1080</w:t>
      </w:r>
      <w:bookmarkEnd w:id="189"/>
    </w:p>
    <w:p w14:paraId="60909F49" w14:textId="6663B4FF" w:rsidR="003E2B7E" w:rsidRPr="003E2B7E" w:rsidRDefault="003E2B7E" w:rsidP="003E2B7E">
      <w:pPr>
        <w:rPr>
          <w:lang w:val="es-ES"/>
        </w:rPr>
      </w:pPr>
      <w:commentRangeStart w:id="190"/>
    </w:p>
    <w:p w14:paraId="04A57CDE" w14:textId="4C6D4BFC" w:rsidR="007924C5" w:rsidRDefault="007924C5" w:rsidP="007924C5">
      <w:r>
        <w:t xml:space="preserve">- Si </w:t>
      </w:r>
      <w:r w:rsidR="00FF3330">
        <w:t xml:space="preserve">se </w:t>
      </w:r>
      <w:r>
        <w:t xml:space="preserve">pone </w:t>
      </w:r>
      <w:commentRangeEnd w:id="190"/>
      <w:r w:rsidR="002A3E13">
        <w:rPr>
          <w:rStyle w:val="Refdecomentario"/>
        </w:rPr>
        <w:commentReference w:id="190"/>
      </w:r>
      <w:r>
        <w:t>la captura de las dimensiones en 1280x960,</w:t>
      </w:r>
      <w:r w:rsidRPr="007924C5">
        <w:t xml:space="preserve"> </w:t>
      </w:r>
      <w:r w:rsidR="00FF3330">
        <w:t>se puede</w:t>
      </w:r>
      <w:r>
        <w:t xml:space="preserve"> ver que la cámara RGB realiza la captura de 1</w:t>
      </w:r>
      <w:r w:rsidR="00416896">
        <w:t>5</w:t>
      </w:r>
      <w:r>
        <w:t xml:space="preserve"> imágenes por segundo, pero la cámara infrarroja realiza la captura de </w:t>
      </w:r>
      <w:r w:rsidR="00416896">
        <w:t>6</w:t>
      </w:r>
      <w:r>
        <w:t xml:space="preserve"> imágenes por segundo. Los resultados se muestran en la Figura </w:t>
      </w:r>
      <w:r w:rsidR="003E2B7E">
        <w:t>2</w:t>
      </w:r>
      <w:r w:rsidR="00F94772">
        <w:t>4</w:t>
      </w:r>
      <w:r>
        <w:t xml:space="preserve"> y </w:t>
      </w:r>
      <w:r w:rsidR="003E2B7E">
        <w:t>2</w:t>
      </w:r>
      <w:r w:rsidR="00F94772">
        <w:t>5</w:t>
      </w:r>
      <w:r>
        <w:t>.</w:t>
      </w:r>
    </w:p>
    <w:p w14:paraId="4790EEF7" w14:textId="77777777" w:rsidR="00416896" w:rsidRDefault="00416896" w:rsidP="00416896">
      <w:pPr>
        <w:keepNext/>
        <w:jc w:val="center"/>
      </w:pPr>
      <w:r>
        <w:rPr>
          <w:noProof/>
        </w:rPr>
        <mc:AlternateContent>
          <mc:Choice Requires="wps">
            <w:drawing>
              <wp:anchor distT="0" distB="0" distL="114300" distR="114300" simplePos="0" relativeHeight="251681792" behindDoc="0" locked="0" layoutInCell="1" allowOverlap="1" wp14:anchorId="233A72F7" wp14:editId="3068AD60">
                <wp:simplePos x="0" y="0"/>
                <wp:positionH relativeFrom="column">
                  <wp:posOffset>1473200</wp:posOffset>
                </wp:positionH>
                <wp:positionV relativeFrom="paragraph">
                  <wp:posOffset>109855</wp:posOffset>
                </wp:positionV>
                <wp:extent cx="1276350" cy="1019175"/>
                <wp:effectExtent l="38100" t="38100" r="19050" b="28575"/>
                <wp:wrapNone/>
                <wp:docPr id="50" name="Conector recto de flecha 50"/>
                <wp:cNvGraphicFramePr/>
                <a:graphic xmlns:a="http://schemas.openxmlformats.org/drawingml/2006/main">
                  <a:graphicData uri="http://schemas.microsoft.com/office/word/2010/wordprocessingShape">
                    <wps:wsp>
                      <wps:cNvCnPr/>
                      <wps:spPr>
                        <a:xfrm flipH="1" flipV="1">
                          <a:off x="0" y="0"/>
                          <a:ext cx="1276350" cy="1019175"/>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w:pict>
              <v:shape w14:anchorId="7FFD0271" id="Conector recto de flecha 50" o:spid="_x0000_s1026" type="#_x0000_t32" style="position:absolute;margin-left:116pt;margin-top:8.65pt;width:100.5pt;height:80.25pt;flip:x y;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" strokecolor="black [3040]" strokeweight="3pt">
                <v:stroke endarrow="block"/>
              </v:shape>
            </w:pict>
          </mc:Fallback>
        </mc:AlternateContent>
      </w:r>
      <w:r w:rsidR="003E2B7E">
        <w:rPr>
          <w:noProof/>
        </w:rPr>
        <w:drawing>
          <wp:inline distT="0" distB="0" distL="0" distR="0" wp14:anchorId="625CC278" wp14:editId="682D1F1B">
            <wp:extent cx="3381375" cy="1896762"/>
            <wp:effectExtent l="0" t="0" r="0" b="8255"/>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46"/>
                    <pic:cNvPicPr/>
                  </pic:nvPicPr>
                  <pic:blipFill rotWithShape="1">
                    <a:blip r:embed="rId39"/>
                    <a:srcRect l="4796" t="6766" r="1765"/>
                    <a:stretch/>
                  </pic:blipFill>
                  <pic:spPr bwMode="auto">
                    <a:xfrm>
                      <a:off x="0" y="0"/>
                      <a:ext cx="3390199" cy="1901712"/>
                    </a:xfrm>
                    <a:prstGeom prst="rect">
                      <a:avLst/>
                    </a:prstGeom>
                    <a:ln>
                      <a:noFill/>
                    </a:ln>
                    <a:extLst>
                      <a:ext uri="{53640926-AAD7-44D8-BBD7-CCE9431645EC}">
                        <a14:shadowObscured xmlns:a14="http://schemas.microsoft.com/office/drawing/2010/main"/>
                      </a:ext>
                    </a:extLst>
                  </pic:spPr>
                </pic:pic>
              </a:graphicData>
            </a:graphic>
          </wp:inline>
        </w:drawing>
      </w:r>
    </w:p>
    <w:p w14:paraId="3EBD8116" w14:textId="3161E450" w:rsidR="003E2B7E" w:rsidRDefault="00416896" w:rsidP="00416896">
      <w:pPr>
        <w:pStyle w:val="Descripcin"/>
        <w:jc w:val="center"/>
      </w:pPr>
      <w:bookmarkStart w:id="191" w:name="_Toc73645320"/>
      <w:r>
        <w:t xml:space="preserve">Figura </w:t>
      </w:r>
      <w:r>
        <w:fldChar w:fldCharType="begin"/>
      </w:r>
      <w:r>
        <w:instrText xml:space="preserve"> SEQ Figura \* ARABIC </w:instrText>
      </w:r>
      <w:r>
        <w:fldChar w:fldCharType="separate"/>
      </w:r>
      <w:r w:rsidR="009A2548">
        <w:rPr>
          <w:noProof/>
        </w:rPr>
        <w:t>24</w:t>
      </w:r>
      <w:r>
        <w:fldChar w:fldCharType="end"/>
      </w:r>
      <w:r>
        <w:t>. Imagen RGB de resolución 1280x960</w:t>
      </w:r>
      <w:bookmarkEnd w:id="191"/>
    </w:p>
    <w:p w14:paraId="20C57495" w14:textId="77777777" w:rsidR="00416896" w:rsidRDefault="00416896" w:rsidP="00416896">
      <w:pPr>
        <w:keepNext/>
        <w:jc w:val="center"/>
      </w:pPr>
      <w:r>
        <w:rPr>
          <w:noProof/>
        </w:rPr>
        <w:lastRenderedPageBreak/>
        <mc:AlternateContent>
          <mc:Choice Requires="wps">
            <w:drawing>
              <wp:anchor distT="0" distB="0" distL="114300" distR="114300" simplePos="0" relativeHeight="251683840" behindDoc="0" locked="0" layoutInCell="1" allowOverlap="1" wp14:anchorId="4ACB0A03" wp14:editId="60EB1F8F">
                <wp:simplePos x="0" y="0"/>
                <wp:positionH relativeFrom="column">
                  <wp:posOffset>1377950</wp:posOffset>
                </wp:positionH>
                <wp:positionV relativeFrom="paragraph">
                  <wp:posOffset>175895</wp:posOffset>
                </wp:positionV>
                <wp:extent cx="1276350" cy="1019175"/>
                <wp:effectExtent l="38100" t="38100" r="19050" b="28575"/>
                <wp:wrapNone/>
                <wp:docPr id="51" name="Conector recto de flecha 51"/>
                <wp:cNvGraphicFramePr/>
                <a:graphic xmlns:a="http://schemas.openxmlformats.org/drawingml/2006/main">
                  <a:graphicData uri="http://schemas.microsoft.com/office/word/2010/wordprocessingShape">
                    <wps:wsp>
                      <wps:cNvCnPr/>
                      <wps:spPr>
                        <a:xfrm flipH="1" flipV="1">
                          <a:off x="0" y="0"/>
                          <a:ext cx="1276350" cy="1019175"/>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w:pict>
              <v:shape w14:anchorId="44F0ABA5" id="Conector recto de flecha 51" o:spid="_x0000_s1026" type="#_x0000_t32" style="position:absolute;margin-left:108.5pt;margin-top:13.85pt;width:100.5pt;height:80.25pt;flip:x y;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" strokecolor="black [3040]" strokeweight="3pt">
                <v:stroke endarrow="block"/>
              </v:shape>
            </w:pict>
          </mc:Fallback>
        </mc:AlternateContent>
      </w:r>
      <w:r w:rsidR="003E2B7E">
        <w:rPr>
          <w:noProof/>
        </w:rPr>
        <w:drawing>
          <wp:inline distT="0" distB="0" distL="0" distR="0" wp14:anchorId="46438DDE" wp14:editId="1097EA9E">
            <wp:extent cx="3343275" cy="1887225"/>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4"/>
                    <pic:cNvPicPr/>
                  </pic:nvPicPr>
                  <pic:blipFill rotWithShape="1">
                    <a:blip r:embed="rId40"/>
                    <a:srcRect l="4465" t="6177" r="2095"/>
                    <a:stretch/>
                  </pic:blipFill>
                  <pic:spPr bwMode="auto">
                    <a:xfrm>
                      <a:off x="0" y="0"/>
                      <a:ext cx="3363398" cy="1898584"/>
                    </a:xfrm>
                    <a:prstGeom prst="rect">
                      <a:avLst/>
                    </a:prstGeom>
                    <a:ln>
                      <a:noFill/>
                    </a:ln>
                    <a:extLst>
                      <a:ext uri="{53640926-AAD7-44D8-BBD7-CCE9431645EC}">
                        <a14:shadowObscured xmlns:a14="http://schemas.microsoft.com/office/drawing/2010/main"/>
                      </a:ext>
                    </a:extLst>
                  </pic:spPr>
                </pic:pic>
              </a:graphicData>
            </a:graphic>
          </wp:inline>
        </w:drawing>
      </w:r>
    </w:p>
    <w:p w14:paraId="740A1B83" w14:textId="1C91DD86" w:rsidR="003E2B7E" w:rsidRPr="00122DFC" w:rsidRDefault="00416896" w:rsidP="00416896">
      <w:pPr>
        <w:pStyle w:val="Descripcin"/>
        <w:jc w:val="center"/>
      </w:pPr>
      <w:bookmarkStart w:id="192" w:name="_Toc73645321"/>
      <w:r>
        <w:t xml:space="preserve">Figura </w:t>
      </w:r>
      <w:r>
        <w:fldChar w:fldCharType="begin"/>
      </w:r>
      <w:r>
        <w:instrText xml:space="preserve"> SEQ Figura \* ARABIC </w:instrText>
      </w:r>
      <w:r>
        <w:fldChar w:fldCharType="separate"/>
      </w:r>
      <w:r w:rsidR="009A2548">
        <w:rPr>
          <w:noProof/>
        </w:rPr>
        <w:t>25</w:t>
      </w:r>
      <w:r>
        <w:fldChar w:fldCharType="end"/>
      </w:r>
      <w:r>
        <w:t xml:space="preserve">. </w:t>
      </w:r>
      <w:r w:rsidRPr="00560C6B">
        <w:t xml:space="preserve">Imagen </w:t>
      </w:r>
      <w:r>
        <w:t>de profundidad</w:t>
      </w:r>
      <w:r w:rsidRPr="00560C6B">
        <w:t xml:space="preserve"> de resolución 1280x960</w:t>
      </w:r>
      <w:bookmarkEnd w:id="192"/>
    </w:p>
    <w:p w14:paraId="4FEF70A7" w14:textId="3DD782B2" w:rsidR="007924C5" w:rsidRDefault="007924C5" w:rsidP="007924C5">
      <w:r>
        <w:t xml:space="preserve">- </w:t>
      </w:r>
      <w:r w:rsidR="00FF3330">
        <w:t xml:space="preserve">Si se pone </w:t>
      </w:r>
      <w:commentRangeStart w:id="193"/>
      <w:commentRangeEnd w:id="193"/>
      <w:r w:rsidR="00FF3330">
        <w:rPr>
          <w:rStyle w:val="Refdecomentario"/>
        </w:rPr>
        <w:commentReference w:id="193"/>
      </w:r>
      <w:r>
        <w:t xml:space="preserve">la captura de las dimensiones en 640x480, </w:t>
      </w:r>
      <w:r w:rsidR="00FF3330">
        <w:t xml:space="preserve">se puede ver </w:t>
      </w:r>
      <w:r>
        <w:t xml:space="preserve">que la cámara RGB realiza la captura de 16 imágenes por segundo, pero la cámara infrarroja realiza la captura de 16 imágenes por segundo. Los resultados se muestran en la Figura </w:t>
      </w:r>
      <w:r w:rsidR="003E2B7E">
        <w:t>2</w:t>
      </w:r>
      <w:r w:rsidR="00F94772">
        <w:t>6</w:t>
      </w:r>
      <w:r>
        <w:t xml:space="preserve"> y </w:t>
      </w:r>
      <w:r w:rsidR="003E2B7E">
        <w:t>2</w:t>
      </w:r>
      <w:r w:rsidR="00F94772">
        <w:t>7</w:t>
      </w:r>
      <w:r w:rsidR="003E2B7E">
        <w:t>.</w:t>
      </w:r>
    </w:p>
    <w:p w14:paraId="177D6A9E" w14:textId="77777777" w:rsidR="00416896" w:rsidRDefault="00416896" w:rsidP="00416896">
      <w:pPr>
        <w:keepNext/>
        <w:jc w:val="center"/>
      </w:pPr>
      <w:r>
        <w:rPr>
          <w:noProof/>
        </w:rPr>
        <mc:AlternateContent>
          <mc:Choice Requires="wps">
            <w:drawing>
              <wp:anchor distT="0" distB="0" distL="114300" distR="114300" simplePos="0" relativeHeight="251685888" behindDoc="0" locked="0" layoutInCell="1" allowOverlap="1" wp14:anchorId="4F35C2FD" wp14:editId="726177C6">
                <wp:simplePos x="0" y="0"/>
                <wp:positionH relativeFrom="page">
                  <wp:align>center</wp:align>
                </wp:positionH>
                <wp:positionV relativeFrom="paragraph">
                  <wp:posOffset>189865</wp:posOffset>
                </wp:positionV>
                <wp:extent cx="1276350" cy="1019175"/>
                <wp:effectExtent l="38100" t="38100" r="19050" b="28575"/>
                <wp:wrapNone/>
                <wp:docPr id="52" name="Conector recto de flecha 52"/>
                <wp:cNvGraphicFramePr/>
                <a:graphic xmlns:a="http://schemas.openxmlformats.org/drawingml/2006/main">
                  <a:graphicData uri="http://schemas.microsoft.com/office/word/2010/wordprocessingShape">
                    <wps:wsp>
                      <wps:cNvCnPr/>
                      <wps:spPr>
                        <a:xfrm flipH="1" flipV="1">
                          <a:off x="0" y="0"/>
                          <a:ext cx="1276350" cy="1019175"/>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w:pict>
              <v:shape w14:anchorId="1461C3CA" id="Conector recto de flecha 52" o:spid="_x0000_s1026" type="#_x0000_t32" style="position:absolute;margin-left:0;margin-top:14.95pt;width:100.5pt;height:80.25pt;flip:x y;z-index:251685888;visibility:visible;mso-wrap-style:square;mso-wrap-distance-left:9pt;mso-wrap-distance-top:0;mso-wrap-distance-right:9pt;mso-wrap-distance-bottom:0;mso-position-horizontal:center;mso-position-horizontal-relative:page;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" strokecolor="black [3040]" strokeweight="3pt">
                <v:stroke endarrow="block"/>
                <w10:wrap anchorx="page"/>
              </v:shape>
            </w:pict>
          </mc:Fallback>
        </mc:AlternateContent>
      </w:r>
      <w:r w:rsidR="003E2B7E">
        <w:rPr>
          <w:noProof/>
        </w:rPr>
        <w:drawing>
          <wp:inline distT="0" distB="0" distL="0" distR="0" wp14:anchorId="705B3B46" wp14:editId="12EC6E5E">
            <wp:extent cx="2705100" cy="2028825"/>
            <wp:effectExtent l="0" t="0" r="0" b="9525"/>
            <wp:docPr id="48" name="Imagen 48" descr="Captura de pantalla de una person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n 48" descr="Captura de pantalla de una persona&#10;&#10;Descripción generada automáticamente"/>
                    <pic:cNvPicPr/>
                  </pic:nvPicPr>
                  <pic:blipFill rotWithShape="1">
                    <a:blip r:embed="rId41"/>
                    <a:srcRect l="4631" t="6472" r="48401" b="30869"/>
                    <a:stretch/>
                  </pic:blipFill>
                  <pic:spPr bwMode="auto">
                    <a:xfrm>
                      <a:off x="0" y="0"/>
                      <a:ext cx="2705100" cy="2028825"/>
                    </a:xfrm>
                    <a:prstGeom prst="rect">
                      <a:avLst/>
                    </a:prstGeom>
                    <a:ln>
                      <a:noFill/>
                    </a:ln>
                    <a:extLst>
                      <a:ext uri="{53640926-AAD7-44D8-BBD7-CCE9431645EC}">
                        <a14:shadowObscured xmlns:a14="http://schemas.microsoft.com/office/drawing/2010/main"/>
                      </a:ext>
                    </a:extLst>
                  </pic:spPr>
                </pic:pic>
              </a:graphicData>
            </a:graphic>
          </wp:inline>
        </w:drawing>
      </w:r>
    </w:p>
    <w:p w14:paraId="43C55B96" w14:textId="46658D66" w:rsidR="003E2B7E" w:rsidRDefault="00416896" w:rsidP="00416896">
      <w:pPr>
        <w:pStyle w:val="Descripcin"/>
        <w:jc w:val="center"/>
      </w:pPr>
      <w:bookmarkStart w:id="194" w:name="_Toc73645322"/>
      <w:r>
        <w:t xml:space="preserve">Figura </w:t>
      </w:r>
      <w:r>
        <w:fldChar w:fldCharType="begin"/>
      </w:r>
      <w:r>
        <w:instrText xml:space="preserve"> SEQ Figura \* ARABIC </w:instrText>
      </w:r>
      <w:r>
        <w:fldChar w:fldCharType="separate"/>
      </w:r>
      <w:r w:rsidR="009A2548">
        <w:rPr>
          <w:noProof/>
        </w:rPr>
        <w:t>26</w:t>
      </w:r>
      <w:r>
        <w:fldChar w:fldCharType="end"/>
      </w:r>
      <w:r>
        <w:t xml:space="preserve">. </w:t>
      </w:r>
      <w:r w:rsidRPr="006D48E1">
        <w:t xml:space="preserve">Imagen RGB de resolución </w:t>
      </w:r>
      <w:r>
        <w:t>640</w:t>
      </w:r>
      <w:r w:rsidRPr="006D48E1">
        <w:t>x</w:t>
      </w:r>
      <w:r>
        <w:t>480</w:t>
      </w:r>
      <w:bookmarkEnd w:id="194"/>
    </w:p>
    <w:p w14:paraId="26CF9C44" w14:textId="77777777" w:rsidR="00416896" w:rsidRDefault="00416896" w:rsidP="00416896">
      <w:pPr>
        <w:keepNext/>
        <w:jc w:val="center"/>
      </w:pPr>
      <w:r>
        <w:rPr>
          <w:noProof/>
        </w:rPr>
        <mc:AlternateContent>
          <mc:Choice Requires="wps">
            <w:drawing>
              <wp:anchor distT="0" distB="0" distL="114300" distR="114300" simplePos="0" relativeHeight="251687936" behindDoc="0" locked="0" layoutInCell="1" allowOverlap="1" wp14:anchorId="24533CA9" wp14:editId="2B558848">
                <wp:simplePos x="0" y="0"/>
                <wp:positionH relativeFrom="page">
                  <wp:align>center</wp:align>
                </wp:positionH>
                <wp:positionV relativeFrom="paragraph">
                  <wp:posOffset>216535</wp:posOffset>
                </wp:positionV>
                <wp:extent cx="1276350" cy="1019175"/>
                <wp:effectExtent l="38100" t="38100" r="19050" b="28575"/>
                <wp:wrapNone/>
                <wp:docPr id="53" name="Conector recto de flecha 53"/>
                <wp:cNvGraphicFramePr/>
                <a:graphic xmlns:a="http://schemas.openxmlformats.org/drawingml/2006/main">
                  <a:graphicData uri="http://schemas.microsoft.com/office/word/2010/wordprocessingShape">
                    <wps:wsp>
                      <wps:cNvCnPr/>
                      <wps:spPr>
                        <a:xfrm flipH="1" flipV="1">
                          <a:off x="0" y="0"/>
                          <a:ext cx="1276350" cy="1019175"/>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w:pict>
              <v:shape w14:anchorId="23C25CA4" id="Conector recto de flecha 53" o:spid="_x0000_s1026" type="#_x0000_t32" style="position:absolute;margin-left:0;margin-top:17.05pt;width:100.5pt;height:80.25pt;flip:x y;z-index:251687936;visibility:visible;mso-wrap-style:square;mso-wrap-distance-left:9pt;mso-wrap-distance-top:0;mso-wrap-distance-right:9pt;mso-wrap-distance-bottom:0;mso-position-horizontal:center;mso-position-horizontal-relative:page;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" strokecolor="black [3040]" strokeweight="3pt">
                <v:stroke endarrow="block"/>
                <w10:wrap anchorx="page"/>
              </v:shape>
            </w:pict>
          </mc:Fallback>
        </mc:AlternateContent>
      </w:r>
      <w:r w:rsidR="003E2B7E">
        <w:rPr>
          <w:noProof/>
        </w:rPr>
        <w:drawing>
          <wp:inline distT="0" distB="0" distL="0" distR="0" wp14:anchorId="1DC90FB0" wp14:editId="14127451">
            <wp:extent cx="2838450" cy="2133600"/>
            <wp:effectExtent l="0" t="0" r="0" b="0"/>
            <wp:docPr id="49" name="Imagen 49" descr="Captura de pantalla de un celular con la imagen de un hombre&#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49" descr="Captura de pantalla de un celular con la imagen de un hombre&#10;&#10;Descripción generada automáticamente"/>
                    <pic:cNvPicPr/>
                  </pic:nvPicPr>
                  <pic:blipFill rotWithShape="1">
                    <a:blip r:embed="rId42"/>
                    <a:srcRect l="8765" t="3762" r="41952" b="31410"/>
                    <a:stretch/>
                  </pic:blipFill>
                  <pic:spPr bwMode="auto">
                    <a:xfrm>
                      <a:off x="0" y="0"/>
                      <a:ext cx="2838450" cy="2133600"/>
                    </a:xfrm>
                    <a:prstGeom prst="rect">
                      <a:avLst/>
                    </a:prstGeom>
                    <a:ln>
                      <a:noFill/>
                    </a:ln>
                    <a:extLst>
                      <a:ext uri="{53640926-AAD7-44D8-BBD7-CCE9431645EC}">
                        <a14:shadowObscured xmlns:a14="http://schemas.microsoft.com/office/drawing/2010/main"/>
                      </a:ext>
                    </a:extLst>
                  </pic:spPr>
                </pic:pic>
              </a:graphicData>
            </a:graphic>
          </wp:inline>
        </w:drawing>
      </w:r>
    </w:p>
    <w:p w14:paraId="1D69EA38" w14:textId="56B8DEED" w:rsidR="003E2B7E" w:rsidRPr="00122DFC" w:rsidRDefault="00416896" w:rsidP="00416896">
      <w:pPr>
        <w:pStyle w:val="Descripcin"/>
        <w:jc w:val="center"/>
      </w:pPr>
      <w:bookmarkStart w:id="195" w:name="_Toc73645323"/>
      <w:r>
        <w:t xml:space="preserve">Figura </w:t>
      </w:r>
      <w:r>
        <w:fldChar w:fldCharType="begin"/>
      </w:r>
      <w:r>
        <w:instrText xml:space="preserve"> SEQ Figura \* ARABIC </w:instrText>
      </w:r>
      <w:r>
        <w:fldChar w:fldCharType="separate"/>
      </w:r>
      <w:r w:rsidR="009A2548">
        <w:rPr>
          <w:noProof/>
        </w:rPr>
        <w:t>27</w:t>
      </w:r>
      <w:r>
        <w:fldChar w:fldCharType="end"/>
      </w:r>
      <w:r>
        <w:t xml:space="preserve">. </w:t>
      </w:r>
      <w:r w:rsidRPr="00A876CE">
        <w:t xml:space="preserve">Imagen </w:t>
      </w:r>
      <w:r>
        <w:t>de profundidad</w:t>
      </w:r>
      <w:r w:rsidRPr="00A876CE">
        <w:t xml:space="preserve"> de resolución </w:t>
      </w:r>
      <w:r>
        <w:t>64</w:t>
      </w:r>
      <w:r w:rsidRPr="00A876CE">
        <w:t>0x</w:t>
      </w:r>
      <w:r>
        <w:t>480</w:t>
      </w:r>
      <w:bookmarkEnd w:id="195"/>
    </w:p>
    <w:p w14:paraId="24D8483F" w14:textId="6A9216D5" w:rsidR="007924C5" w:rsidRDefault="00416896" w:rsidP="00122DFC">
      <w:r>
        <w:t xml:space="preserve">En las imágenes capturadas se muestra la velocidad de captura de imagen que </w:t>
      </w:r>
      <w:r w:rsidR="00FF3330">
        <w:t>se obtiene</w:t>
      </w:r>
      <w:r>
        <w:t xml:space="preserve"> para las diferentes cámaras utilizando para ello la librería OpneCV. Pero existe la opción de </w:t>
      </w:r>
      <w:r>
        <w:lastRenderedPageBreak/>
        <w:t xml:space="preserve">realizar lo mismo y </w:t>
      </w:r>
      <w:r w:rsidR="00C97285">
        <w:t>más</w:t>
      </w:r>
      <w:r>
        <w:t xml:space="preserve"> cosas utilizando la librería pyrealsense2 que proporciona la facilidad de realizar la adquisición de las distancias, cámara RGB, la imagen RGB-D y también los datos proporcionados por los sensores de inercia.</w:t>
      </w:r>
    </w:p>
    <w:p w14:paraId="17A36F38" w14:textId="787080DB" w:rsidR="00416896" w:rsidRPr="004129C3" w:rsidRDefault="004129C3" w:rsidP="00122DFC">
      <w:pPr>
        <w:rPr>
          <w:color w:val="FF0000"/>
        </w:rPr>
      </w:pPr>
      <w:r>
        <w:rPr>
          <w:color w:val="FF0000"/>
        </w:rPr>
        <w:t>Pruebas pyrealsense</w:t>
      </w:r>
      <w:r w:rsidR="000F6209">
        <w:rPr>
          <w:color w:val="FF0000"/>
        </w:rPr>
        <w:t xml:space="preserve"> o ROS</w:t>
      </w:r>
    </w:p>
    <w:p w14:paraId="7143CAB1" w14:textId="287B5189" w:rsidR="00DB35CF" w:rsidRDefault="00DB35CF" w:rsidP="00351B45">
      <w:pPr>
        <w:pStyle w:val="Ttulo2"/>
      </w:pPr>
      <w:bookmarkStart w:id="196" w:name="_Toc73645279"/>
      <w:r>
        <w:t>5.3. Elección del algoritmo de segmentación semántica RGB-D</w:t>
      </w:r>
      <w:bookmarkEnd w:id="196"/>
    </w:p>
    <w:p w14:paraId="2EF4756C" w14:textId="77777777" w:rsidR="00C97285" w:rsidRDefault="00FF6C96" w:rsidP="00122DFC">
      <w:r>
        <w:t xml:space="preserve">Para elegir el algoritmo de segmentación se ha </w:t>
      </w:r>
      <w:r w:rsidR="00402B47">
        <w:t>de</w:t>
      </w:r>
      <w:r>
        <w:t xml:space="preserve"> realizar la búsqueda de algunos algoritmos de código abierto</w:t>
      </w:r>
      <w:r w:rsidR="00C15C1E">
        <w:t xml:space="preserve">. Esto se hace por causa de que estas redes neuronales están bastante logradas y su creación </w:t>
      </w:r>
      <w:r w:rsidR="00402B47">
        <w:t>y entrenamiento de una red neuronal es compleja y podría tardar mucho en entrenarse. Antes de realizar ninguna selección se ha realizado la búsqueda de diferentes algoritmos</w:t>
      </w:r>
      <w:r w:rsidR="00C97285">
        <w:t xml:space="preserve"> y se ha visto que los que obtienen mejores resultados son </w:t>
      </w:r>
      <w:r w:rsidR="00374DCF">
        <w:t>l</w:t>
      </w:r>
      <w:r w:rsidR="00C15C1E">
        <w:t>os siguientes</w:t>
      </w:r>
      <w:r w:rsidR="00C97285">
        <w:t>:</w:t>
      </w:r>
    </w:p>
    <w:p w14:paraId="573E9382" w14:textId="1158639C" w:rsidR="00402B47" w:rsidRPr="00F31FAF" w:rsidRDefault="00F31FAF" w:rsidP="00C97285">
      <w:pPr>
        <w:pStyle w:val="Prrafodelista"/>
        <w:numPr>
          <w:ilvl w:val="0"/>
          <w:numId w:val="6"/>
        </w:numPr>
      </w:pPr>
      <w:r w:rsidRPr="00F31FAF">
        <w:t>ESANet-R34-NBt1D</w:t>
      </w:r>
      <w:r w:rsidR="00402B47" w:rsidRPr="00F31FAF">
        <w:t xml:space="preserve">. </w:t>
      </w:r>
    </w:p>
    <w:p w14:paraId="06F21F28" w14:textId="59981349" w:rsidR="00F31FAF" w:rsidRDefault="00F31FAF" w:rsidP="00C97285">
      <w:pPr>
        <w:pStyle w:val="Prrafodelista"/>
        <w:numPr>
          <w:ilvl w:val="0"/>
          <w:numId w:val="6"/>
        </w:numPr>
      </w:pPr>
      <w:r w:rsidRPr="00F31FAF">
        <w:t>SA-Gate</w:t>
      </w:r>
      <w:r>
        <w:t>.</w:t>
      </w:r>
    </w:p>
    <w:p w14:paraId="099127DA" w14:textId="19ACCA6E" w:rsidR="00F31FAF" w:rsidRDefault="00F31FAF" w:rsidP="00C97285">
      <w:pPr>
        <w:pStyle w:val="Prrafodelista"/>
        <w:numPr>
          <w:ilvl w:val="0"/>
          <w:numId w:val="6"/>
        </w:numPr>
      </w:pPr>
      <w:r>
        <w:t>RDFNet.</w:t>
      </w:r>
    </w:p>
    <w:p w14:paraId="62220F31" w14:textId="14DE92F0" w:rsidR="00F31FAF" w:rsidRDefault="00F31FAF" w:rsidP="00C97285">
      <w:pPr>
        <w:pStyle w:val="Prrafodelista"/>
        <w:numPr>
          <w:ilvl w:val="0"/>
          <w:numId w:val="6"/>
        </w:numPr>
      </w:pPr>
      <w:r>
        <w:t>SGNet.</w:t>
      </w:r>
    </w:p>
    <w:p w14:paraId="117559CB" w14:textId="39B7C4C6" w:rsidR="00F31FAF" w:rsidRDefault="00F31FAF" w:rsidP="00C97285">
      <w:pPr>
        <w:pStyle w:val="Prrafodelista"/>
        <w:numPr>
          <w:ilvl w:val="0"/>
          <w:numId w:val="6"/>
        </w:numPr>
      </w:pPr>
      <w:r>
        <w:t>ACNet.</w:t>
      </w:r>
    </w:p>
    <w:p w14:paraId="58F231AD" w14:textId="49225644" w:rsidR="00D0347E" w:rsidRDefault="00D0347E" w:rsidP="00122DFC">
      <w:r>
        <w:t>L</w:t>
      </w:r>
      <w:r w:rsidR="003D1324">
        <w:t>os resultados de l</w:t>
      </w:r>
      <w:r>
        <w:t xml:space="preserve">as pruebas de estos algoritmos se </w:t>
      </w:r>
      <w:r w:rsidR="003D1324">
        <w:t xml:space="preserve">recogen del </w:t>
      </w:r>
      <w:r w:rsidR="003C5C79">
        <w:t>artículo</w:t>
      </w:r>
      <w:r w:rsidR="003D1324">
        <w:t xml:space="preserve"> de ESANet</w:t>
      </w:r>
      <w:r w:rsidR="003C5C79">
        <w:t xml:space="preserve"> </w:t>
      </w:r>
      <w:r w:rsidR="003C5C79">
        <w:fldChar w:fldCharType="begin" w:fldLock="1"/>
      </w:r>
      <w:r w:rsidR="002C7F32">
        <w:instrText>ADDIN CSL_CITATION {"citationItems":[{"id":"ITEM-1","itemData":{"abstract":"Analyzing scenes thoroughly is crucial for mobile robots acting in different environments. Semantic segmentation can enhance various subsequent tasks, such as (semantically assisted) person perception, (semantic) free space detection, (semantic) mapping, and (semantic) navigation. In this paper, we propose an efficient and robust RGB-D segmentation approach that can be optimized to a high degree using NVIDIA TensorRT and, thus, is well suited as a common initial processing step in a complex system for scene analysis on mobile robots. We show that RGB-D segmentation is superior to processing RGB images solely and that it can still be performed in real time if the network architecture is carefully designed. We evaluate our proposed Efficient Scene Analysis Network (ESANet) on the common indoor datasets NYUv2 and SUNRGB-D and show that we reach state-of-the-art performance while enabling faster inference. Furthermore, our evaluation on the outdoor dataset Cityscapes shows that our approach is suitable for other areas of application as well. Finally, instead of presenting benchmark results only, we also show qualitative results in one of our indoor application scenarios.","author":[{"dropping-particle":"","family":"Seichter","given":"Daniel","non-dropping-particle":"","parse-names":false,"suffix":""},{"dropping-particle":"","family":"Köhler","given":"Mona","non-dropping-particle":"","parse-names":false,"suffix":""},{"dropping-particle":"","family":"Lewandowski","given":"Benjamin","non-dropping-particle":"","parse-names":false,"suffix":""},{"dropping-particle":"","family":"Wengefeld","given":"Tim","non-dropping-particle":"","parse-names":false,"suffix":""},{"dropping-particle":"","family":"Gross","given":"Horst-Michael","non-dropping-particle":"","parse-names":false,"suffix":""}],"container-title":"arXiv","id":"ITEM-1","issued":{"date-parts":[["2020","11","13"]]},"publisher":"arXiv","title":"Efficient RGB-D Semantic Segmentation for Indoor Scene Analysis","type":"article-journal"},"uris":["http://www.mendeley.com/documents/?uuid=89020583-340d-3b05-8127-d29d10416521"]}],"mendeley":{"formattedCitation":"(Seichter et al., 2020)","plainTextFormattedCitation":"(Seichter et al., 2020)","previouslyFormattedCitation":"(Seichter et al., 2020)"},"properties":{"noteIndex":0},"schema":"https://github.com/citation-style-language/schema/raw/master/csl-citation.json"}</w:instrText>
      </w:r>
      <w:r w:rsidR="003C5C79">
        <w:fldChar w:fldCharType="separate"/>
      </w:r>
      <w:r w:rsidR="003C5C79" w:rsidRPr="003C5C79">
        <w:rPr>
          <w:noProof/>
        </w:rPr>
        <w:t>(Seichter et al., 2020)</w:t>
      </w:r>
      <w:r w:rsidR="003C5C79">
        <w:fldChar w:fldCharType="end"/>
      </w:r>
      <w:r w:rsidR="003C5C79">
        <w:t xml:space="preserve">, pero se </w:t>
      </w:r>
      <w:r>
        <w:t xml:space="preserve">han </w:t>
      </w:r>
      <w:r w:rsidR="003C5C79">
        <w:t>vuelto a realizar</w:t>
      </w:r>
      <w:r>
        <w:t xml:space="preserve"> en el Jetson Nano asum</w:t>
      </w:r>
      <w:r w:rsidR="00C97285">
        <w:t>i</w:t>
      </w:r>
      <w:r>
        <w:t>e</w:t>
      </w:r>
      <w:r w:rsidR="00C97285">
        <w:t>ndo</w:t>
      </w:r>
      <w:r>
        <w:t xml:space="preserve"> que los resultados obtenidos serán proporcionales en cuanto a exigencias de computación. </w:t>
      </w:r>
      <w:r w:rsidR="00374DCF">
        <w:t>Aun y todo, se realiza la prueba y se</w:t>
      </w:r>
      <w:r>
        <w:t>gún la asunción realizada, se escoge el que mejor resultados obtenga</w:t>
      </w:r>
      <w:r w:rsidR="003C5C79">
        <w:t xml:space="preserve"> y se</w:t>
      </w:r>
      <w:r w:rsidR="00374DCF">
        <w:t>a</w:t>
      </w:r>
      <w:r w:rsidR="003C5C79">
        <w:t xml:space="preserve"> más rápido en la captura de imágenes por segundo.</w:t>
      </w:r>
      <w:r>
        <w:t xml:space="preserve"> </w:t>
      </w:r>
    </w:p>
    <w:p w14:paraId="549848BC" w14:textId="32925663" w:rsidR="00C97285" w:rsidRDefault="00C97285" w:rsidP="00122DFC">
      <w:r>
        <w:t>Para realizar las pruebas se ha</w:t>
      </w:r>
      <w:r w:rsidR="00516764">
        <w:t>n</w:t>
      </w:r>
      <w:r>
        <w:t xml:space="preserve"> utilizado </w:t>
      </w:r>
      <w:r w:rsidR="00516764">
        <w:t xml:space="preserve">las bases de datos </w:t>
      </w:r>
      <w:r>
        <w:t>SunRGBD</w:t>
      </w:r>
      <w:r w:rsidR="002C7F32">
        <w:t xml:space="preserve"> </w:t>
      </w:r>
      <w:r w:rsidR="002C7F32">
        <w:fldChar w:fldCharType="begin" w:fldLock="1"/>
      </w:r>
      <w:r w:rsidR="00AB3840">
        <w:instrText>ADDIN CSL_CITATION {"citationItems":[{"id":"ITEM-1","itemData":{"DOI":"10.1109/CVPR.2015.7298655","ISBN":"9781467369640","ISSN":"10636919","abstract":"Although RGB-D sensors have enabled major break-throughs for several vision tasks, such as 3D reconstruction, we have not attained the same level of success in high-level scene understanding. Perhaps one of the main reasons is the lack of a large-scale benchmark with 3D annotations and 3D evaluation metrics. In this paper, we introduce an RGB-D benchmark suite for the goal of advancing the state-of-the-arts in all major scene understanding tasks. Our dataset is captured by four different sensors and contains 10,335 RGB-D images, at a similar scale as PASCAL VOC. The whole dataset is densely annotated and includes 146,617 2D polygons and 64,595 3D bounding boxes with accurate object orientations, as well as a 3D room layout and scene category for each image. This dataset enables us to train data-hungry algorithms for scene-understanding tasks, evaluate them using meaningful 3D metrics, avoid overfitting to a small testing set, and study cross-sensor bias.","author":[{"dropping-particle":"","family":"Song","given":"Shuran","non-dropping-particle":"","parse-names":false,"suffix":""},{"dropping-particle":"","family":"Lichtenberg","given":"Samuel P.","non-dropping-particle":"","parse-names":false,"suffix":""},{"dropping-particle":"","family":"Xiao","given":"Jianxiong","non-dropping-particle":"","parse-names":false,"suffix":""}],"container-title":"Proceedings of the IEEE Computer Society Conference on Computer Vision and Pattern Recognition","id":"ITEM-1","issued":{"date-parts":[["2015"]]},"number-of-pages":"567-576","title":"SUN RGB-D: A RGB-D scene understanding benchmark suite","type":"report","volume":"07-12-June"},"uris":["http://www.mendeley.com/documents/?uuid=59ebf149-c6db-3256-9290-4a682eb8fa23"]}],"mendeley":{"formattedCitation":"(Song et al., 2015)","plainTextFormattedCitation":"(Song et al., 2015)","previouslyFormattedCitation":"(Song et al., 2015)"},"properties":{"noteIndex":0},"schema":"https://github.com/citation-style-language/schema/raw/master/csl-citation.json"}</w:instrText>
      </w:r>
      <w:r w:rsidR="002C7F32">
        <w:fldChar w:fldCharType="separate"/>
      </w:r>
      <w:r w:rsidR="00AB3840" w:rsidRPr="00AB3840">
        <w:rPr>
          <w:noProof/>
        </w:rPr>
        <w:t>(Song et al., 2015)</w:t>
      </w:r>
      <w:r w:rsidR="002C7F32">
        <w:fldChar w:fldCharType="end"/>
      </w:r>
      <w:r w:rsidR="00516764">
        <w:t xml:space="preserve"> y NYUv2 </w:t>
      </w:r>
      <w:r w:rsidR="00804658">
        <w:fldChar w:fldCharType="begin" w:fldLock="1"/>
      </w:r>
      <w:r w:rsidR="00AB3840">
        <w:instrText>ADDIN CSL_CITATION {"citationItems":[{"id":"ITEM-1","itemData":{"DOI":"10.1007/978-3-642-33715-4_54","ISBN":"9783642337147","ISSN":"03029743","abstract":"We present an approach to interpret the major surfaces, objects, and support relations of an indoor scene from an RGBD image. Most existing work ignores physical interactions or is applied only to tidy rooms and hallways. Our goal is to parse typical, often messy, indoor scenes into floor, walls, supporting surfaces, and object regions, and to recover support relationships. One of our main interests is to better understand how 3D cues can best inform a structured 3D interpretation. We also contribute a novel integer programming formulation to infer physical support relations. We offer a new dataset of 1449 RGBD images, capturing 464 diverse indoor scenes, with detailed annotations. Our experiments demonstrate our ability to infer support relations in complex scenes and verify that our 3D scene cues and inferred support lead to better object segmentation. © 2012 Springer-Verlag.","author":[{"dropping-particle":"","family":"Silberman","given":"Nathan","non-dropping-particle":"","parse-names":false,"suffix":""},{"dropping-particle":"","family":"Hoiem","given":"Derek","non-dropping-particle":"","parse-names":false,"suffix":""},{"dropping-particle":"","family":"Kohli","given":"Pushmeet","non-dropping-particle":"","parse-names":false,"suffix":""},{"dropping-particle":"","family":"Fergus","given":"Rob","non-dropping-particle":"","parse-names":false,"suffix":""}],"container-title":"Lecture Notes in Computer Science (including subseries Lecture Notes in Artificial Intelligence and Lecture Notes in Bioinformatics)","id":"ITEM-1","issue":"PART 5","issued":{"date-parts":[["2012"]]},"number-of-pages":"746-760","title":"Indoor segmentation and support inference from RGBD images","type":"report","volume":"7576 LNCS"},"uris":["http://www.mendeley.com/documents/?uuid=eabf7006-62b8-326b-be17-407dfc2cccc1"]}],"mendeley":{"formattedCitation":"(Silberman et al., 2012)","plainTextFormattedCitation":"(Silberman et al., 2012)","previouslyFormattedCitation":"(Silberman et al., 2012)"},"properties":{"noteIndex":0},"schema":"https://github.com/citation-style-language/schema/raw/master/csl-citation.json"}</w:instrText>
      </w:r>
      <w:r w:rsidR="00804658">
        <w:fldChar w:fldCharType="separate"/>
      </w:r>
      <w:r w:rsidR="00804658" w:rsidRPr="00804658">
        <w:rPr>
          <w:noProof/>
        </w:rPr>
        <w:t>(Silberman et al., 2012)</w:t>
      </w:r>
      <w:r w:rsidR="00804658">
        <w:fldChar w:fldCharType="end"/>
      </w:r>
      <w:r w:rsidR="002C7F32">
        <w:t xml:space="preserve">, que es </w:t>
      </w:r>
      <w:r w:rsidR="00516764">
        <w:t xml:space="preserve">la base de datos </w:t>
      </w:r>
      <w:r w:rsidR="002C7F32">
        <w:t xml:space="preserve">de </w:t>
      </w:r>
      <w:r w:rsidR="00516764">
        <w:t xml:space="preserve">entornos </w:t>
      </w:r>
      <w:r w:rsidR="002C7F32">
        <w:t>interior</w:t>
      </w:r>
      <w:r w:rsidR="00516764">
        <w:t>es</w:t>
      </w:r>
      <w:r>
        <w:t>.</w:t>
      </w:r>
      <w:r w:rsidR="002C7F32">
        <w:t xml:space="preserve"> Se pueden utilizar otr</w:t>
      </w:r>
      <w:r w:rsidR="00516764">
        <w:t xml:space="preserve">as bases de datos </w:t>
      </w:r>
      <w:r w:rsidR="002C7F32">
        <w:t>como</w:t>
      </w:r>
      <w:r w:rsidR="00516764">
        <w:t xml:space="preserve"> Cityscapes</w:t>
      </w:r>
      <w:r w:rsidR="00804658">
        <w:t xml:space="preserve"> </w:t>
      </w:r>
      <w:r w:rsidR="00804658">
        <w:fldChar w:fldCharType="begin" w:fldLock="1"/>
      </w:r>
      <w:r w:rsidR="00AB3840">
        <w:instrText>ADDIN CSL_CITATION {"citationItems":[{"id":"ITEM-1","itemData":{"DOI":"10.1109/CVPR.2016.350","ISBN":"9781467388504","ISSN":"10636919","abstract":"Visual understanding of complex urban street scenes is an enabling factor for a wide range of applications. Object detection has benefited enormously from large-scale datasets, especially in the context of deep learning. For semantic urban scene understanding, however, no current dataset adequately captures the complexity of real-world urban scenes. To address this, we introduce Cityscapes, a benchmark suite and large-scale dataset to train and test approaches for pixel-level and instance-level semantic labeling. Cityscapes is comprised of a large, diverse set of stereo video sequences recorded in streets from 50 different cities. 5000 of these images have high quality pixel-level annotations, 20 000 additional images have coarse annotations to enable methods that leverage large volumes of weakly-labeled data. Crucially, our effort exceeds previous attempts in terms of dataset size, annotation richness, scene variability, and complexity. Our accompanying empirical study provides an in-depth analysis of the dataset characteristics, as well as a performance evaluation of several state-of-the-art approaches based on our benchmark.","author":[{"dropping-particle":"","family":"Cordts","given":"Marius","non-dropping-particle":"","parse-names":false,"suffix":""},{"dropping-particle":"","family":"Omran","given":"Mohamed","non-dropping-particle":"","parse-names":false,"suffix":""},{"dropping-particle":"","family":"Ramos","given":"Sebastian","non-dropping-particle":"","parse-names":false,"suffix":""},{"dropping-particle":"","family":"Rehfeld","given":"Timo","non-dropping-particle":"","parse-names":false,"suffix":""},{"dropping-particle":"","family":"Enzweiler","given":"Markus","non-dropping-particle":"","parse-names":false,"suffix":""},{"dropping-particle":"","family":"Benenson","given":"Rodrigo","non-dropping-particle":"","parse-names":false,"suffix":""},{"dropping-particle":"","family":"Franke","given":"Uwe","non-dropping-particle":"","parse-names":false,"suffix":""},{"dropping-particle":"","family":"Roth","given":"Stefan","non-dropping-particle":"","parse-names":false,"suffix":""},{"dropping-particle":"","family":"Schiele","given":"Bernt","non-dropping-particle":"","parse-names":false,"suffix":""}],"container-title":"Proceedings of the IEEE Computer Society Conference on Computer Vision and Pattern Recognition","id":"ITEM-1","issued":{"date-parts":[["2016"]]},"number-of-pages":"3213-3223","title":"The Cityscapes Dataset for Semantic Urban Scene Understanding","type":"report","volume":"2016-Decem"},"uris":["http://www.mendeley.com/documents/?uuid=1a814118-74c8-3e41-be20-2537a5c56551"]}],"mendeley":{"formattedCitation":"(Cordts et al., 2016)","plainTextFormattedCitation":"(Cordts et al., 2016)","previouslyFormattedCitation":"(Cordts et al., 2016)"},"properties":{"noteIndex":0},"schema":"https://github.com/citation-style-language/schema/raw/master/csl-citation.json"}</w:instrText>
      </w:r>
      <w:r w:rsidR="00804658">
        <w:fldChar w:fldCharType="separate"/>
      </w:r>
      <w:r w:rsidR="00AB3840" w:rsidRPr="00AB3840">
        <w:rPr>
          <w:noProof/>
        </w:rPr>
        <w:t>(Cordts et al., 2016)</w:t>
      </w:r>
      <w:r w:rsidR="00804658">
        <w:fldChar w:fldCharType="end"/>
      </w:r>
      <w:r w:rsidR="00804658">
        <w:t xml:space="preserve"> para exteriores, habitualmente utilizados para vehículos autónomos o robots para exteriores.</w:t>
      </w:r>
    </w:p>
    <w:p w14:paraId="6FFAF74A" w14:textId="3D3D4B4A" w:rsidR="003A3385" w:rsidRPr="00374DCF" w:rsidRDefault="00374DCF" w:rsidP="00122DFC">
      <w:pPr>
        <w:rPr>
          <w:color w:val="FF0000"/>
        </w:rPr>
      </w:pPr>
      <w:r w:rsidRPr="00374DCF">
        <w:rPr>
          <w:color w:val="FF0000"/>
        </w:rPr>
        <w:t>Resultados</w:t>
      </w:r>
      <w:r>
        <w:rPr>
          <w:color w:val="FF0000"/>
        </w:rPr>
        <w:t xml:space="preserve"> y </w:t>
      </w:r>
      <w:r w:rsidR="002C7F32">
        <w:rPr>
          <w:color w:val="FF0000"/>
        </w:rPr>
        <w:t>elección</w:t>
      </w:r>
      <w:r w:rsidR="003A3385">
        <w:rPr>
          <w:color w:val="FF0000"/>
        </w:rPr>
        <w:t>. Como no he podido instalar pycuda no ha sido posible realizar las pruebas en Jetson nano</w:t>
      </w:r>
    </w:p>
    <w:p w14:paraId="22C418F7" w14:textId="64748511" w:rsidR="00402B47" w:rsidRDefault="00402B47" w:rsidP="00122DFC">
      <w:r>
        <w:t xml:space="preserve">Estos algoritmos de segmentación suelen tener codificadores y descodificadores para que puedan funcionar correctamente. El codificador </w:t>
      </w:r>
      <w:r w:rsidR="00FD21C7">
        <w:t xml:space="preserve">es una red neuronal convolucional normal, que </w:t>
      </w:r>
      <w:r w:rsidR="00C15C1E">
        <w:t xml:space="preserve">realiza las convoluciones para la identificación de los elementos </w:t>
      </w:r>
      <w:r w:rsidR="00374DCF">
        <w:t>y sacar una imag</w:t>
      </w:r>
      <w:r w:rsidR="00C15C1E">
        <w:t>en</w:t>
      </w:r>
      <w:r w:rsidR="00374DCF">
        <w:t xml:space="preserve"> en</w:t>
      </w:r>
      <w:r w:rsidR="00C15C1E">
        <w:t xml:space="preserve"> </w:t>
      </w:r>
      <w:r w:rsidR="00C15C1E">
        <w:lastRenderedPageBreak/>
        <w:t xml:space="preserve">vectores. En cambio, de </w:t>
      </w:r>
      <w:r w:rsidR="00D0347E">
        <w:t>de</w:t>
      </w:r>
      <w:r w:rsidR="00C15C1E">
        <w:t>codificador realiza la máscara de la imagen partiendo de la imagen vectorizada.</w:t>
      </w:r>
    </w:p>
    <w:p w14:paraId="1DF3BB5B" w14:textId="721E68B5" w:rsidR="00122DFC" w:rsidRDefault="00402B47" w:rsidP="00122DFC">
      <w:r>
        <w:t xml:space="preserve"> </w:t>
      </w:r>
    </w:p>
    <w:p w14:paraId="1CB2CB5F" w14:textId="1230AE04" w:rsidR="00402B47" w:rsidRDefault="00402B47" w:rsidP="00122DFC"/>
    <w:p w14:paraId="56071A9F" w14:textId="77777777" w:rsidR="00402B47" w:rsidRPr="00402B47" w:rsidRDefault="00402B47" w:rsidP="00402B47">
      <w:pPr>
        <w:rPr>
          <w:lang w:val="es-ES"/>
        </w:rPr>
      </w:pPr>
    </w:p>
    <w:p w14:paraId="10A81E7A" w14:textId="737E1844" w:rsidR="00DB35CF" w:rsidRDefault="00DB35CF" w:rsidP="00351B45">
      <w:pPr>
        <w:pStyle w:val="Ttulo2"/>
      </w:pPr>
      <w:bookmarkStart w:id="197" w:name="_Toc73645280"/>
      <w:r>
        <w:t xml:space="preserve">5.4 </w:t>
      </w:r>
      <w:commentRangeStart w:id="198"/>
      <w:r>
        <w:t>Entrenamiento de la red neuronal predictor de trayectoria</w:t>
      </w:r>
      <w:bookmarkEnd w:id="197"/>
      <w:commentRangeEnd w:id="198"/>
      <w:r w:rsidR="002A3E13">
        <w:rPr>
          <w:rStyle w:val="Refdecomentario"/>
          <w:rFonts w:eastAsiaTheme="minorHAnsi" w:cstheme="minorBidi"/>
          <w:b w:val="0"/>
          <w:bCs w:val="0"/>
        </w:rPr>
        <w:commentReference w:id="198"/>
      </w:r>
    </w:p>
    <w:p w14:paraId="4775E65C" w14:textId="5104B772" w:rsidR="009D7B4F" w:rsidRPr="009D7B4F" w:rsidRDefault="00F94772" w:rsidP="009D7B4F">
      <w:r>
        <w:rPr>
          <w:color w:val="FF0000"/>
        </w:rPr>
        <w:t>Elegir el estructura de red y probar los resultados utilizando solo la red entrenada con LSTM a la salida, con LSTM entre encoder y decoder y una red que realice el sistema independientemente solo con encoder o encoder-decoder.</w:t>
      </w:r>
      <w:r w:rsidR="009D7B4F">
        <w:t xml:space="preserve"> </w:t>
      </w:r>
    </w:p>
    <w:p w14:paraId="4EF10FCA" w14:textId="77777777" w:rsidR="00402B47" w:rsidRDefault="00402B47" w:rsidP="00402B47">
      <w:r>
        <w:rPr>
          <w:noProof/>
        </w:rPr>
        <mc:AlternateContent>
          <mc:Choice Requires="wps">
            <w:drawing>
              <wp:anchor distT="0" distB="0" distL="114300" distR="114300" simplePos="0" relativeHeight="251678720" behindDoc="0" locked="0" layoutInCell="1" allowOverlap="1" wp14:anchorId="503270D3" wp14:editId="206C3714">
                <wp:simplePos x="0" y="0"/>
                <wp:positionH relativeFrom="column">
                  <wp:posOffset>152400</wp:posOffset>
                </wp:positionH>
                <wp:positionV relativeFrom="paragraph">
                  <wp:posOffset>2171065</wp:posOffset>
                </wp:positionV>
                <wp:extent cx="466725" cy="590550"/>
                <wp:effectExtent l="0" t="0" r="28575" b="19050"/>
                <wp:wrapNone/>
                <wp:docPr id="37" name="Cuadro de texto 37"/>
                <wp:cNvGraphicFramePr/>
                <a:graphic xmlns:a="http://schemas.openxmlformats.org/drawingml/2006/main">
                  <a:graphicData uri="http://schemas.microsoft.com/office/word/2010/wordprocessingShape">
                    <wps:wsp>
                      <wps:cNvSpPr txBox="1"/>
                      <wps:spPr>
                        <a:xfrm>
                          <a:off x="0" y="0"/>
                          <a:ext cx="466725" cy="590550"/>
                        </a:xfrm>
                        <a:prstGeom prst="rect">
                          <a:avLst/>
                        </a:prstGeom>
                        <a:solidFill>
                          <a:schemeClr val="bg1"/>
                        </a:solidFill>
                        <a:ln w="6350">
                          <a:solidFill>
                            <a:schemeClr val="bg1"/>
                          </a:solidFill>
                        </a:ln>
                      </wps:spPr>
                      <wps:txbx>
                        <w:txbxContent>
                          <w:p w14:paraId="0B9595CE" w14:textId="77777777" w:rsidR="009D4038" w:rsidRDefault="009D4038" w:rsidP="00402B47">
                            <w:pPr>
                              <w:rPr>
                                <w:sz w:val="16"/>
                                <w:szCs w:val="16"/>
                              </w:rPr>
                            </w:pPr>
                            <w:r w:rsidRPr="00402B47">
                              <w:rPr>
                                <w:sz w:val="16"/>
                                <w:szCs w:val="16"/>
                              </w:rPr>
                              <w:t>RGB</w:t>
                            </w:r>
                          </w:p>
                          <w:p w14:paraId="04A0B50A" w14:textId="77777777" w:rsidR="009D4038" w:rsidRPr="00402B47" w:rsidRDefault="009D4038" w:rsidP="00402B47">
                            <w:pPr>
                              <w:rPr>
                                <w:sz w:val="16"/>
                                <w:szCs w:val="16"/>
                              </w:rPr>
                            </w:pPr>
                            <w:r>
                              <w:rPr>
                                <w:sz w:val="16"/>
                                <w:szCs w:val="16"/>
                              </w:rPr>
                              <w:t>Dep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503270D3" id="_x0000_t202" coordsize="21600,21600" o:spt="202" path="m,l,21600r21600,l21600,xe">
                <v:stroke joinstyle="miter"/>
                <v:path gradientshapeok="t" o:connecttype="rect"/>
              </v:shapetype>
              <v:shape id="Cuadro de texto 37" o:spid="_x0000_s1026" type="#_x0000_t202" style="position:absolute;left:0;text-align:left;margin-left:12pt;margin-top:170.95pt;width:36.75pt;height:46.5pt;z-index:251678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" fillcolor="white [3212]" strokecolor="white [3212]" strokeweight=".5pt">
                <v:textbox>
                  <w:txbxContent>
                    <w:p w14:paraId="0B9595CE" w14:textId="77777777" w:rsidR="009D4038" w:rsidRDefault="009D4038" w:rsidP="00402B47">
                      <w:pPr>
                        <w:rPr>
                          <w:sz w:val="16"/>
                          <w:szCs w:val="16"/>
                        </w:rPr>
                      </w:pPr>
                      <w:r w:rsidRPr="00402B47">
                        <w:rPr>
                          <w:sz w:val="16"/>
                          <w:szCs w:val="16"/>
                        </w:rPr>
                        <w:t>RGB</w:t>
                      </w:r>
                    </w:p>
                    <w:p w14:paraId="04A0B50A" w14:textId="77777777" w:rsidR="009D4038" w:rsidRPr="00402B47" w:rsidRDefault="009D4038" w:rsidP="00402B47">
                      <w:pPr>
                        <w:rPr>
                          <w:sz w:val="16"/>
                          <w:szCs w:val="16"/>
                        </w:rPr>
                      </w:pPr>
                      <w:r>
                        <w:rPr>
                          <w:sz w:val="16"/>
                          <w:szCs w:val="16"/>
                        </w:rPr>
                        <w:t>Depth</w:t>
                      </w:r>
                    </w:p>
                  </w:txbxContent>
                </v:textbox>
              </v:shape>
            </w:pict>
          </mc:Fallback>
        </mc:AlternateContent>
      </w:r>
      <w:r>
        <w:rPr>
          <w:noProof/>
        </w:rPr>
        <mc:AlternateContent>
          <mc:Choice Requires="wps">
            <w:drawing>
              <wp:anchor distT="0" distB="0" distL="114300" distR="114300" simplePos="0" relativeHeight="251676672" behindDoc="0" locked="0" layoutInCell="1" allowOverlap="1" wp14:anchorId="3190BA37" wp14:editId="53F57BA7">
                <wp:simplePos x="0" y="0"/>
                <wp:positionH relativeFrom="column">
                  <wp:posOffset>158750</wp:posOffset>
                </wp:positionH>
                <wp:positionV relativeFrom="paragraph">
                  <wp:posOffset>1322705</wp:posOffset>
                </wp:positionV>
                <wp:extent cx="466725" cy="590550"/>
                <wp:effectExtent l="0" t="0" r="28575" b="19050"/>
                <wp:wrapNone/>
                <wp:docPr id="36" name="Cuadro de texto 36"/>
                <wp:cNvGraphicFramePr/>
                <a:graphic xmlns:a="http://schemas.openxmlformats.org/drawingml/2006/main">
                  <a:graphicData uri="http://schemas.microsoft.com/office/word/2010/wordprocessingShape">
                    <wps:wsp>
                      <wps:cNvSpPr txBox="1"/>
                      <wps:spPr>
                        <a:xfrm>
                          <a:off x="0" y="0"/>
                          <a:ext cx="466725" cy="590550"/>
                        </a:xfrm>
                        <a:prstGeom prst="rect">
                          <a:avLst/>
                        </a:prstGeom>
                        <a:solidFill>
                          <a:schemeClr val="bg1"/>
                        </a:solidFill>
                        <a:ln w="6350">
                          <a:solidFill>
                            <a:schemeClr val="bg1"/>
                          </a:solidFill>
                        </a:ln>
                      </wps:spPr>
                      <wps:txbx>
                        <w:txbxContent>
                          <w:p w14:paraId="5E49B954" w14:textId="77777777" w:rsidR="009D4038" w:rsidRDefault="009D4038" w:rsidP="00402B47">
                            <w:pPr>
                              <w:rPr>
                                <w:sz w:val="16"/>
                                <w:szCs w:val="16"/>
                              </w:rPr>
                            </w:pPr>
                            <w:r w:rsidRPr="00402B47">
                              <w:rPr>
                                <w:sz w:val="16"/>
                                <w:szCs w:val="16"/>
                              </w:rPr>
                              <w:t>RGB</w:t>
                            </w:r>
                          </w:p>
                          <w:p w14:paraId="4D57C161" w14:textId="77777777" w:rsidR="009D4038" w:rsidRPr="00402B47" w:rsidRDefault="009D4038" w:rsidP="00402B47">
                            <w:pPr>
                              <w:rPr>
                                <w:sz w:val="16"/>
                                <w:szCs w:val="16"/>
                              </w:rPr>
                            </w:pPr>
                            <w:r>
                              <w:rPr>
                                <w:sz w:val="16"/>
                                <w:szCs w:val="16"/>
                              </w:rPr>
                              <w:t>Dep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190BA37" id="Cuadro de texto 36" o:spid="_x0000_s1027" type="#_x0000_t202" style="position:absolute;left:0;text-align:left;margin-left:12.5pt;margin-top:104.15pt;width:36.75pt;height:46.5pt;z-index:251676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" fillcolor="white [3212]" strokecolor="white [3212]" strokeweight=".5pt">
                <v:textbox>
                  <w:txbxContent>
                    <w:p w14:paraId="5E49B954" w14:textId="77777777" w:rsidR="009D4038" w:rsidRDefault="009D4038" w:rsidP="00402B47">
                      <w:pPr>
                        <w:rPr>
                          <w:sz w:val="16"/>
                          <w:szCs w:val="16"/>
                        </w:rPr>
                      </w:pPr>
                      <w:r w:rsidRPr="00402B47">
                        <w:rPr>
                          <w:sz w:val="16"/>
                          <w:szCs w:val="16"/>
                        </w:rPr>
                        <w:t>RGB</w:t>
                      </w:r>
                    </w:p>
                    <w:p w14:paraId="4D57C161" w14:textId="77777777" w:rsidR="009D4038" w:rsidRPr="00402B47" w:rsidRDefault="009D4038" w:rsidP="00402B47">
                      <w:pPr>
                        <w:rPr>
                          <w:sz w:val="16"/>
                          <w:szCs w:val="16"/>
                        </w:rPr>
                      </w:pPr>
                      <w:r>
                        <w:rPr>
                          <w:sz w:val="16"/>
                          <w:szCs w:val="16"/>
                        </w:rPr>
                        <w:t>Depth</w:t>
                      </w:r>
                    </w:p>
                  </w:txbxContent>
                </v:textbox>
              </v:shape>
            </w:pict>
          </mc:Fallback>
        </mc:AlternateContent>
      </w:r>
      <w:r>
        <w:rPr>
          <w:noProof/>
        </w:rPr>
        <mc:AlternateContent>
          <mc:Choice Requires="wps">
            <w:drawing>
              <wp:anchor distT="0" distB="0" distL="114300" distR="114300" simplePos="0" relativeHeight="251674624" behindDoc="0" locked="0" layoutInCell="1" allowOverlap="1" wp14:anchorId="24AA3D2A" wp14:editId="0F2B412D">
                <wp:simplePos x="0" y="0"/>
                <wp:positionH relativeFrom="column">
                  <wp:posOffset>130175</wp:posOffset>
                </wp:positionH>
                <wp:positionV relativeFrom="paragraph">
                  <wp:posOffset>227330</wp:posOffset>
                </wp:positionV>
                <wp:extent cx="466725" cy="590550"/>
                <wp:effectExtent l="0" t="0" r="28575" b="19050"/>
                <wp:wrapNone/>
                <wp:docPr id="35" name="Cuadro de texto 35"/>
                <wp:cNvGraphicFramePr/>
                <a:graphic xmlns:a="http://schemas.openxmlformats.org/drawingml/2006/main">
                  <a:graphicData uri="http://schemas.microsoft.com/office/word/2010/wordprocessingShape">
                    <wps:wsp>
                      <wps:cNvSpPr txBox="1"/>
                      <wps:spPr>
                        <a:xfrm>
                          <a:off x="0" y="0"/>
                          <a:ext cx="466725" cy="590550"/>
                        </a:xfrm>
                        <a:prstGeom prst="rect">
                          <a:avLst/>
                        </a:prstGeom>
                        <a:solidFill>
                          <a:schemeClr val="bg1"/>
                        </a:solidFill>
                        <a:ln w="6350">
                          <a:solidFill>
                            <a:schemeClr val="bg1"/>
                          </a:solidFill>
                        </a:ln>
                      </wps:spPr>
                      <wps:txbx>
                        <w:txbxContent>
                          <w:p w14:paraId="597EFC4A" w14:textId="181F1646" w:rsidR="009D4038" w:rsidRDefault="009D4038">
                            <w:pPr>
                              <w:rPr>
                                <w:sz w:val="16"/>
                                <w:szCs w:val="16"/>
                              </w:rPr>
                            </w:pPr>
                            <w:r w:rsidRPr="00402B47">
                              <w:rPr>
                                <w:sz w:val="16"/>
                                <w:szCs w:val="16"/>
                              </w:rPr>
                              <w:t>RGB</w:t>
                            </w:r>
                          </w:p>
                          <w:p w14:paraId="7BA62B88" w14:textId="63404547" w:rsidR="009D4038" w:rsidRPr="00402B47" w:rsidRDefault="009D4038">
                            <w:pPr>
                              <w:rPr>
                                <w:sz w:val="16"/>
                                <w:szCs w:val="16"/>
                              </w:rPr>
                            </w:pPr>
                            <w:r>
                              <w:rPr>
                                <w:sz w:val="16"/>
                                <w:szCs w:val="16"/>
                              </w:rPr>
                              <w:t>Dep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4AA3D2A" id="Cuadro de texto 35" o:spid="_x0000_s1028" type="#_x0000_t202" style="position:absolute;left:0;text-align:left;margin-left:10.25pt;margin-top:17.9pt;width:36.75pt;height:46.5pt;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" fillcolor="white [3212]" strokecolor="white [3212]" strokeweight=".5pt">
                <v:textbox>
                  <w:txbxContent>
                    <w:p w14:paraId="597EFC4A" w14:textId="181F1646" w:rsidR="009D4038" w:rsidRDefault="009D4038">
                      <w:pPr>
                        <w:rPr>
                          <w:sz w:val="16"/>
                          <w:szCs w:val="16"/>
                        </w:rPr>
                      </w:pPr>
                      <w:r w:rsidRPr="00402B47">
                        <w:rPr>
                          <w:sz w:val="16"/>
                          <w:szCs w:val="16"/>
                        </w:rPr>
                        <w:t>RGB</w:t>
                      </w:r>
                    </w:p>
                    <w:p w14:paraId="7BA62B88" w14:textId="63404547" w:rsidR="009D4038" w:rsidRPr="00402B47" w:rsidRDefault="009D4038">
                      <w:pPr>
                        <w:rPr>
                          <w:sz w:val="16"/>
                          <w:szCs w:val="16"/>
                        </w:rPr>
                      </w:pPr>
                      <w:r>
                        <w:rPr>
                          <w:sz w:val="16"/>
                          <w:szCs w:val="16"/>
                        </w:rPr>
                        <w:t>Depth</w:t>
                      </w:r>
                    </w:p>
                  </w:txbxContent>
                </v:textbox>
              </v:shape>
            </w:pict>
          </mc:Fallback>
        </mc:AlternateContent>
      </w:r>
      <w:r>
        <w:rPr>
          <w:noProof/>
        </w:rPr>
        <mc:AlternateContent>
          <mc:Choice Requires="wps">
            <w:drawing>
              <wp:anchor distT="0" distB="0" distL="114300" distR="114300" simplePos="0" relativeHeight="251673600" behindDoc="0" locked="0" layoutInCell="1" allowOverlap="1" wp14:anchorId="066909E0" wp14:editId="26F86F64">
                <wp:simplePos x="0" y="0"/>
                <wp:positionH relativeFrom="column">
                  <wp:posOffset>142875</wp:posOffset>
                </wp:positionH>
                <wp:positionV relativeFrom="paragraph">
                  <wp:posOffset>2114550</wp:posOffset>
                </wp:positionV>
                <wp:extent cx="447675" cy="457200"/>
                <wp:effectExtent l="0" t="0" r="28575" b="19050"/>
                <wp:wrapNone/>
                <wp:docPr id="21" name="Rectángulo 21"/>
                <wp:cNvGraphicFramePr/>
                <a:graphic xmlns:a="http://schemas.openxmlformats.org/drawingml/2006/main">
                  <a:graphicData uri="http://schemas.microsoft.com/office/word/2010/wordprocessingShape">
                    <wps:wsp>
                      <wps:cNvSpPr/>
                      <wps:spPr>
                        <a:xfrm>
                          <a:off x="0" y="0"/>
                          <a:ext cx="447675" cy="457200"/>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w:pict>
              <v:rect w14:anchorId="390A79DE" id="Rectángulo 21" o:spid="_x0000_s1026" style="position:absolute;margin-left:11.25pt;margin-top:166.5pt;width:35.25pt;height:36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" fillcolor="white [3212]" strokecolor="white [3212]" strokeweight="2pt"/>
            </w:pict>
          </mc:Fallback>
        </mc:AlternateContent>
      </w:r>
      <w:r>
        <w:rPr>
          <w:noProof/>
        </w:rPr>
        <mc:AlternateContent>
          <mc:Choice Requires="wps">
            <w:drawing>
              <wp:anchor distT="0" distB="0" distL="114300" distR="114300" simplePos="0" relativeHeight="251672576" behindDoc="0" locked="0" layoutInCell="1" allowOverlap="1" wp14:anchorId="25EBEDF4" wp14:editId="67146E33">
                <wp:simplePos x="0" y="0"/>
                <wp:positionH relativeFrom="column">
                  <wp:posOffset>139065</wp:posOffset>
                </wp:positionH>
                <wp:positionV relativeFrom="paragraph">
                  <wp:posOffset>1261745</wp:posOffset>
                </wp:positionV>
                <wp:extent cx="447675" cy="457200"/>
                <wp:effectExtent l="0" t="0" r="28575" b="19050"/>
                <wp:wrapNone/>
                <wp:docPr id="31" name="Rectángulo 31"/>
                <wp:cNvGraphicFramePr/>
                <a:graphic xmlns:a="http://schemas.openxmlformats.org/drawingml/2006/main">
                  <a:graphicData uri="http://schemas.microsoft.com/office/word/2010/wordprocessingShape">
                    <wps:wsp>
                      <wps:cNvSpPr/>
                      <wps:spPr>
                        <a:xfrm>
                          <a:off x="0" y="0"/>
                          <a:ext cx="447675" cy="457200"/>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w:pict>
              <v:rect w14:anchorId="668ACF96" id="Rectángulo 31" o:spid="_x0000_s1026" style="position:absolute;margin-left:10.95pt;margin-top:99.35pt;width:35.25pt;height:36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" fillcolor="white [3212]" strokecolor="white [3212]" strokeweight="2pt"/>
            </w:pict>
          </mc:Fallback>
        </mc:AlternateContent>
      </w:r>
      <w:r>
        <w:rPr>
          <w:noProof/>
        </w:rPr>
        <mc:AlternateContent>
          <mc:Choice Requires="wps">
            <w:drawing>
              <wp:anchor distT="0" distB="0" distL="114300" distR="114300" simplePos="0" relativeHeight="251671552" behindDoc="0" locked="0" layoutInCell="1" allowOverlap="1" wp14:anchorId="15D47C16" wp14:editId="13A91E81">
                <wp:simplePos x="0" y="0"/>
                <wp:positionH relativeFrom="column">
                  <wp:posOffset>129540</wp:posOffset>
                </wp:positionH>
                <wp:positionV relativeFrom="paragraph">
                  <wp:posOffset>175895</wp:posOffset>
                </wp:positionV>
                <wp:extent cx="447675" cy="457200"/>
                <wp:effectExtent l="0" t="0" r="28575" b="19050"/>
                <wp:wrapNone/>
                <wp:docPr id="32" name="Rectángulo 32"/>
                <wp:cNvGraphicFramePr/>
                <a:graphic xmlns:a="http://schemas.openxmlformats.org/drawingml/2006/main">
                  <a:graphicData uri="http://schemas.microsoft.com/office/word/2010/wordprocessingShape">
                    <wps:wsp>
                      <wps:cNvSpPr/>
                      <wps:spPr>
                        <a:xfrm>
                          <a:off x="0" y="0"/>
                          <a:ext cx="447675" cy="457200"/>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w:pict>
              <v:rect w14:anchorId="03E388A7" id="Rectángulo 32" o:spid="_x0000_s1026" style="position:absolute;margin-left:10.2pt;margin-top:13.85pt;width:35.25pt;height:36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" fillcolor="white [3212]" strokecolor="white [3212]" strokeweight="2pt"/>
            </w:pict>
          </mc:Fallback>
        </mc:AlternateContent>
      </w:r>
      <w:r>
        <w:rPr>
          <w:noProof/>
        </w:rPr>
        <w:drawing>
          <wp:inline distT="0" distB="0" distL="0" distR="0" wp14:anchorId="5A03EB6A" wp14:editId="636B3652">
            <wp:extent cx="2971800" cy="2867025"/>
            <wp:effectExtent l="0" t="0" r="0" b="9525"/>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19963" t="4691" r="22366" b="49771"/>
                    <a:stretch/>
                  </pic:blipFill>
                  <pic:spPr bwMode="auto">
                    <a:xfrm>
                      <a:off x="0" y="0"/>
                      <a:ext cx="2971800" cy="2867025"/>
                    </a:xfrm>
                    <a:prstGeom prst="rect">
                      <a:avLst/>
                    </a:prstGeom>
                    <a:ln>
                      <a:noFill/>
                    </a:ln>
                    <a:extLst>
                      <a:ext uri="{53640926-AAD7-44D8-BBD7-CCE9431645EC}">
                        <a14:shadowObscured xmlns:a14="http://schemas.microsoft.com/office/drawing/2010/main"/>
                      </a:ext>
                    </a:extLst>
                  </pic:spPr>
                </pic:pic>
              </a:graphicData>
            </a:graphic>
          </wp:inline>
        </w:drawing>
      </w:r>
    </w:p>
    <w:p w14:paraId="07FBA07D" w14:textId="77777777" w:rsidR="00402B47" w:rsidRDefault="00402B47" w:rsidP="00402B47">
      <w:r>
        <w:t>Arquitectura de la red neuronal convolucional:</w:t>
      </w:r>
    </w:p>
    <w:p w14:paraId="43CF652B" w14:textId="10F7A82E" w:rsidR="00402B47" w:rsidRDefault="00402B47" w:rsidP="00402B47">
      <w:r>
        <w:rPr>
          <w:noProof/>
        </w:rPr>
        <w:drawing>
          <wp:inline distT="0" distB="0" distL="0" distR="0" wp14:anchorId="230FC873" wp14:editId="2F89A365">
            <wp:extent cx="5153025" cy="933450"/>
            <wp:effectExtent l="0" t="0" r="9525"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t="63389" b="21785"/>
                    <a:stretch/>
                  </pic:blipFill>
                  <pic:spPr bwMode="auto">
                    <a:xfrm>
                      <a:off x="0" y="0"/>
                      <a:ext cx="5153025" cy="933450"/>
                    </a:xfrm>
                    <a:prstGeom prst="rect">
                      <a:avLst/>
                    </a:prstGeom>
                    <a:ln>
                      <a:noFill/>
                    </a:ln>
                    <a:extLst>
                      <a:ext uri="{53640926-AAD7-44D8-BBD7-CCE9431645EC}">
                        <a14:shadowObscured xmlns:a14="http://schemas.microsoft.com/office/drawing/2010/main"/>
                      </a:ext>
                    </a:extLst>
                  </pic:spPr>
                </pic:pic>
              </a:graphicData>
            </a:graphic>
          </wp:inline>
        </w:drawing>
      </w:r>
    </w:p>
    <w:p w14:paraId="3479E83E" w14:textId="77777777" w:rsidR="00402B47" w:rsidRPr="00402B47" w:rsidRDefault="00402B47" w:rsidP="00402B47"/>
    <w:p w14:paraId="3F4D9469" w14:textId="35336B4C" w:rsidR="00112650" w:rsidRDefault="00112650" w:rsidP="00351B45">
      <w:pPr>
        <w:pStyle w:val="Ttulo2"/>
        <w:rPr>
          <w:rFonts w:eastAsia="Times New Roman"/>
          <w:sz w:val="36"/>
          <w:lang w:val="es-ES" w:bidi="en-US"/>
        </w:rPr>
      </w:pPr>
      <w:r>
        <w:br w:type="page"/>
      </w:r>
    </w:p>
    <w:p w14:paraId="1E4368D2" w14:textId="77777777" w:rsidR="004F1822" w:rsidRDefault="004F1822" w:rsidP="00B241D8">
      <w:pPr>
        <w:pStyle w:val="Ttulo1"/>
      </w:pPr>
      <w:bookmarkStart w:id="199" w:name="_Toc73645281"/>
      <w:r>
        <w:lastRenderedPageBreak/>
        <w:t>6</w:t>
      </w:r>
      <w:r w:rsidRPr="008037ED">
        <w:t>.</w:t>
      </w:r>
      <w:r w:rsidR="00DE7124">
        <w:t xml:space="preserve"> </w:t>
      </w:r>
      <w:commentRangeStart w:id="200"/>
      <w:r w:rsidR="00DE7124">
        <w:t>Evaluación</w:t>
      </w:r>
      <w:bookmarkEnd w:id="199"/>
      <w:commentRangeEnd w:id="200"/>
      <w:r w:rsidR="002A3E13">
        <w:rPr>
          <w:rStyle w:val="Refdecomentario"/>
          <w:rFonts w:eastAsiaTheme="minorHAnsi" w:cstheme="minorBidi"/>
          <w:b w:val="0"/>
          <w:bCs w:val="0"/>
          <w:iCs w:val="0"/>
          <w:lang w:val="es-ES_tradnl" w:bidi="ar-SA"/>
        </w:rPr>
        <w:commentReference w:id="200"/>
      </w:r>
    </w:p>
    <w:p w14:paraId="1B19109D" w14:textId="77777777" w:rsidR="00B241D8" w:rsidRPr="00B241D8" w:rsidRDefault="00B241D8" w:rsidP="00B34383">
      <w:pPr>
        <w:spacing w:after="240"/>
        <w:rPr>
          <w:lang w:val="es-ES" w:bidi="en-US"/>
        </w:rPr>
      </w:pPr>
      <w:r w:rsidRPr="00B241D8">
        <w:rPr>
          <w:lang w:val="es-ES" w:bidi="en-US"/>
        </w:rPr>
        <w:t>La evaluación debería cubrir por lo menos una mínima evaluación de la usabilidad de la herramienta, así como de su aplicabilidad para resolver el problema propuesto. Estas evaluaciones suelen realizarse con usuarios expertos.</w:t>
      </w:r>
    </w:p>
    <w:p w14:paraId="2B9F2616" w14:textId="77777777" w:rsidR="004F1822" w:rsidRPr="004F1822" w:rsidRDefault="004F1822" w:rsidP="00B34383">
      <w:pPr>
        <w:spacing w:after="240"/>
        <w:rPr>
          <w:lang w:val="es-ES" w:bidi="en-US"/>
        </w:rPr>
      </w:pPr>
    </w:p>
    <w:p w14:paraId="1384E5AC" w14:textId="77777777" w:rsidR="004F1822" w:rsidRDefault="004F1822" w:rsidP="004F1822">
      <w:pPr>
        <w:spacing w:line="276" w:lineRule="auto"/>
        <w:jc w:val="left"/>
        <w:rPr>
          <w:rFonts w:eastAsia="Times New Roman" w:cs="Arial"/>
          <w:b/>
          <w:bCs/>
          <w:iCs/>
          <w:sz w:val="36"/>
          <w:szCs w:val="32"/>
          <w:lang w:val="es-ES" w:bidi="en-US"/>
        </w:rPr>
      </w:pPr>
      <w:r>
        <w:br w:type="page"/>
      </w:r>
    </w:p>
    <w:p w14:paraId="67A8E689" w14:textId="77777777" w:rsidR="00240DB5" w:rsidRPr="008037ED" w:rsidRDefault="004F1822" w:rsidP="00240DB5">
      <w:pPr>
        <w:pStyle w:val="Ttulo1"/>
      </w:pPr>
      <w:bookmarkStart w:id="201" w:name="_Toc73645282"/>
      <w:r>
        <w:lastRenderedPageBreak/>
        <w:t>7</w:t>
      </w:r>
      <w:r w:rsidR="00E464E0" w:rsidRPr="008037ED">
        <w:t>. Conclusiones</w:t>
      </w:r>
      <w:bookmarkEnd w:id="169"/>
      <w:bookmarkEnd w:id="170"/>
      <w:bookmarkEnd w:id="171"/>
      <w:bookmarkEnd w:id="172"/>
      <w:bookmarkEnd w:id="173"/>
      <w:bookmarkEnd w:id="174"/>
      <w:bookmarkEnd w:id="175"/>
      <w:bookmarkEnd w:id="176"/>
      <w:bookmarkEnd w:id="177"/>
      <w:bookmarkEnd w:id="178"/>
      <w:bookmarkEnd w:id="179"/>
      <w:bookmarkEnd w:id="180"/>
      <w:bookmarkEnd w:id="181"/>
      <w:r w:rsidR="00572843">
        <w:t xml:space="preserve"> y trabajo futuro</w:t>
      </w:r>
      <w:bookmarkStart w:id="202" w:name="_Toc441233913"/>
      <w:bookmarkEnd w:id="201"/>
    </w:p>
    <w:p w14:paraId="55A11166" w14:textId="77777777" w:rsidR="00240DB5" w:rsidRPr="00572843" w:rsidRDefault="00240DB5" w:rsidP="00240DB5">
      <w:pPr>
        <w:pStyle w:val="Ttulo2"/>
        <w:spacing w:before="480"/>
        <w:rPr>
          <w:rFonts w:eastAsia="Times New Roman"/>
          <w:lang w:eastAsia="es-ES"/>
        </w:rPr>
      </w:pPr>
      <w:bookmarkStart w:id="203" w:name="_Toc22814696"/>
      <w:bookmarkStart w:id="204" w:name="_Toc73645283"/>
      <w:r>
        <w:rPr>
          <w:rFonts w:eastAsia="Times New Roman"/>
          <w:lang w:eastAsia="es-ES"/>
        </w:rPr>
        <w:t>7</w:t>
      </w:r>
      <w:r w:rsidRPr="00572843">
        <w:rPr>
          <w:rFonts w:eastAsia="Times New Roman"/>
          <w:lang w:eastAsia="es-ES"/>
        </w:rPr>
        <w:t>.1. Conclusiones</w:t>
      </w:r>
      <w:bookmarkEnd w:id="203"/>
      <w:bookmarkEnd w:id="204"/>
    </w:p>
    <w:p w14:paraId="1F256B05" w14:textId="77777777" w:rsidR="00240DB5" w:rsidRPr="00572843" w:rsidRDefault="00240DB5" w:rsidP="00240DB5">
      <w:pPr>
        <w:tabs>
          <w:tab w:val="right" w:pos="9498"/>
        </w:tabs>
        <w:spacing w:after="240"/>
        <w:rPr>
          <w:rFonts w:eastAsia="Times New Roman" w:cs="Arial"/>
          <w:lang w:eastAsia="es-ES"/>
        </w:rPr>
      </w:pPr>
      <w:r w:rsidRPr="006D3D19">
        <w:rPr>
          <w:rFonts w:eastAsia="Times New Roman" w:cs="Arial"/>
          <w:lang w:eastAsia="es-ES"/>
        </w:rPr>
        <w:t>Este último capítulo (en ocasiones, dos capítulos complementarios) es habitual en</w:t>
      </w:r>
      <w:r>
        <w:rPr>
          <w:rFonts w:eastAsia="Times New Roman" w:cs="Arial"/>
          <w:lang w:eastAsia="es-ES"/>
        </w:rPr>
        <w:t xml:space="preserve"> </w:t>
      </w:r>
      <w:r w:rsidRPr="006D3D19">
        <w:rPr>
          <w:rFonts w:eastAsia="Times New Roman" w:cs="Arial"/>
          <w:lang w:eastAsia="es-ES"/>
        </w:rPr>
        <w:t xml:space="preserve">todos los tipos de trabajos y </w:t>
      </w:r>
      <w:r w:rsidRPr="00572843">
        <w:rPr>
          <w:rFonts w:eastAsia="Times New Roman" w:cs="Arial"/>
          <w:lang w:eastAsia="es-ES"/>
        </w:rPr>
        <w:t>presenta el resumen final de tu trabajo y debe servir para informar del alcance y relevancia de tu aportación.</w:t>
      </w:r>
    </w:p>
    <w:p w14:paraId="7987670B" w14:textId="77777777" w:rsidR="00240DB5" w:rsidRPr="00572843" w:rsidRDefault="00240DB5" w:rsidP="00240DB5">
      <w:pPr>
        <w:tabs>
          <w:tab w:val="right" w:pos="9498"/>
        </w:tabs>
        <w:spacing w:after="240"/>
        <w:rPr>
          <w:rFonts w:eastAsia="Times New Roman" w:cs="Arial"/>
          <w:lang w:eastAsia="es-ES"/>
        </w:rPr>
      </w:pPr>
      <w:r w:rsidRPr="00572843">
        <w:rPr>
          <w:rFonts w:eastAsia="Times New Roman" w:cs="Arial"/>
          <w:lang w:eastAsia="es-ES"/>
        </w:rPr>
        <w:t xml:space="preserve">Suele estructurarse empezando con un resumen del problema tratado, de cómo se ha abordado y de por qué la solución sería válida. </w:t>
      </w:r>
    </w:p>
    <w:p w14:paraId="5A891518" w14:textId="77777777" w:rsidR="00240DB5" w:rsidRPr="00572843" w:rsidRDefault="00240DB5" w:rsidP="00240DB5">
      <w:pPr>
        <w:tabs>
          <w:tab w:val="right" w:pos="9498"/>
        </w:tabs>
        <w:spacing w:after="240"/>
        <w:rPr>
          <w:rFonts w:eastAsia="Times New Roman" w:cs="Arial"/>
          <w:lang w:eastAsia="es-ES"/>
        </w:rPr>
      </w:pPr>
      <w:r w:rsidRPr="00572843">
        <w:rPr>
          <w:rFonts w:eastAsia="Times New Roman" w:cs="Arial"/>
          <w:lang w:eastAsia="es-ES"/>
        </w:rPr>
        <w:t>Es recomendable que incluya también un resumen de las contribuciones del trabajo, en el que relaciones las contribuciones y los resultados obtenidos con los objetivos que habías planteado para el trabajo, discutiendo hasta qué punto has conseguido resolver los objetivos planteados.</w:t>
      </w:r>
    </w:p>
    <w:p w14:paraId="57FB1C8C" w14:textId="77777777" w:rsidR="00240DB5" w:rsidRPr="00572843" w:rsidRDefault="00240DB5" w:rsidP="00240DB5">
      <w:pPr>
        <w:pStyle w:val="Ttulo2"/>
        <w:spacing w:before="480"/>
        <w:rPr>
          <w:rFonts w:eastAsia="Times New Roman"/>
          <w:lang w:eastAsia="es-ES"/>
        </w:rPr>
      </w:pPr>
      <w:bookmarkStart w:id="205" w:name="_Toc22814697"/>
      <w:bookmarkStart w:id="206" w:name="_Toc73645284"/>
      <w:r>
        <w:rPr>
          <w:rFonts w:eastAsia="Times New Roman"/>
          <w:lang w:eastAsia="es-ES"/>
        </w:rPr>
        <w:t>7</w:t>
      </w:r>
      <w:r w:rsidRPr="00572843">
        <w:rPr>
          <w:rFonts w:eastAsia="Times New Roman"/>
          <w:lang w:eastAsia="es-ES"/>
        </w:rPr>
        <w:t>.2. Líneas de trabajo futuro</w:t>
      </w:r>
      <w:bookmarkEnd w:id="205"/>
      <w:bookmarkEnd w:id="206"/>
    </w:p>
    <w:p w14:paraId="5783171A" w14:textId="77777777" w:rsidR="00240DB5" w:rsidRDefault="00240DB5" w:rsidP="00240DB5">
      <w:pPr>
        <w:tabs>
          <w:tab w:val="right" w:pos="9498"/>
        </w:tabs>
        <w:spacing w:before="240" w:after="0"/>
        <w:rPr>
          <w:rFonts w:eastAsia="Times New Roman" w:cs="Arial"/>
          <w:lang w:eastAsia="es-ES"/>
        </w:rPr>
      </w:pPr>
      <w:r w:rsidRPr="00E545C8">
        <w:rPr>
          <w:rFonts w:eastAsia="Times New Roman" w:cs="Arial"/>
          <w:lang w:eastAsia="es-ES"/>
        </w:rPr>
        <w:t>Finalmente, se suele dedicar una última sección a hablar de líneas de trabajo futuro que podrían aportar valor añadido al TFM realizado. La sección debería señalar las perspectivas de futuro que abre el trabajo desarrollado para el campo de estudio definido. En el fondo, debes justificar de qué modo puede emplearse la aportación que has desarrollado y en qué campos.</w:t>
      </w:r>
    </w:p>
    <w:p w14:paraId="5B1A1E08" w14:textId="77777777" w:rsidR="00240DB5" w:rsidRPr="006D5AC7" w:rsidRDefault="00240DB5" w:rsidP="00240DB5">
      <w:pPr>
        <w:tabs>
          <w:tab w:val="right" w:pos="9498"/>
        </w:tabs>
        <w:spacing w:before="240" w:after="0"/>
        <w:rPr>
          <w:rFonts w:cs="Arial"/>
          <w:bCs/>
        </w:rPr>
      </w:pPr>
    </w:p>
    <w:p w14:paraId="0AC6AB57" w14:textId="13FEEDBA" w:rsidR="00E464E0" w:rsidRDefault="00E464E0" w:rsidP="00240DB5">
      <w:pPr>
        <w:pStyle w:val="Ttulo1"/>
        <w:rPr>
          <w:b w:val="0"/>
          <w:bCs w:val="0"/>
          <w:iCs w:val="0"/>
        </w:rPr>
      </w:pPr>
      <w:r>
        <w:br w:type="page"/>
      </w:r>
    </w:p>
    <w:p w14:paraId="02A7D1BF" w14:textId="77777777" w:rsidR="00E464E0" w:rsidRDefault="004F1822" w:rsidP="007B2C11">
      <w:pPr>
        <w:pStyle w:val="Ttulo1"/>
      </w:pPr>
      <w:bookmarkStart w:id="207" w:name="_Toc439968624"/>
      <w:bookmarkStart w:id="208" w:name="_Toc439969759"/>
      <w:bookmarkStart w:id="209" w:name="_Toc435462181"/>
      <w:bookmarkStart w:id="210" w:name="_Toc435460774"/>
      <w:bookmarkStart w:id="211" w:name="_Toc435460655"/>
      <w:bookmarkStart w:id="212" w:name="_Toc435460391"/>
      <w:bookmarkStart w:id="213" w:name="_Toc435460326"/>
      <w:bookmarkStart w:id="214" w:name="_Toc435460093"/>
      <w:bookmarkStart w:id="215" w:name="_Toc435459319"/>
      <w:bookmarkStart w:id="216" w:name="_Toc432504700"/>
      <w:bookmarkStart w:id="217" w:name="_Toc432240311"/>
      <w:bookmarkStart w:id="218" w:name="_Toc437557505"/>
      <w:bookmarkStart w:id="219" w:name="_Toc441233914"/>
      <w:bookmarkStart w:id="220" w:name="_Toc73645285"/>
      <w:bookmarkEnd w:id="202"/>
      <w:r>
        <w:lastRenderedPageBreak/>
        <w:t>8</w:t>
      </w:r>
      <w:r w:rsidR="00E464E0" w:rsidRPr="008037ED">
        <w:t xml:space="preserve">. </w:t>
      </w:r>
      <w:bookmarkEnd w:id="207"/>
      <w:bookmarkEnd w:id="208"/>
      <w:bookmarkEnd w:id="209"/>
      <w:bookmarkEnd w:id="210"/>
      <w:bookmarkEnd w:id="211"/>
      <w:bookmarkEnd w:id="212"/>
      <w:bookmarkEnd w:id="213"/>
      <w:bookmarkEnd w:id="214"/>
      <w:bookmarkEnd w:id="215"/>
      <w:bookmarkEnd w:id="216"/>
      <w:bookmarkEnd w:id="217"/>
      <w:bookmarkEnd w:id="218"/>
      <w:bookmarkEnd w:id="219"/>
      <w:r w:rsidR="00FC7E7B">
        <w:t>Bibliografía</w:t>
      </w:r>
      <w:bookmarkEnd w:id="220"/>
    </w:p>
    <w:p w14:paraId="1EDFDE26" w14:textId="342071BE" w:rsidR="009A2548" w:rsidRPr="00AA3FD6" w:rsidRDefault="007A29F5" w:rsidP="009A2548">
      <w:pPr>
        <w:widowControl w:val="0"/>
        <w:autoSpaceDE w:val="0"/>
        <w:autoSpaceDN w:val="0"/>
        <w:adjustRightInd w:val="0"/>
        <w:spacing w:after="240"/>
        <w:ind w:left="480" w:hanging="480"/>
        <w:rPr>
          <w:rFonts w:cs="Arial"/>
          <w:noProof/>
          <w:szCs w:val="24"/>
          <w:lang w:val="en-GB"/>
        </w:rPr>
      </w:pPr>
      <w:r>
        <w:rPr>
          <w:rFonts w:eastAsia="Times New Roman" w:cs="Arial"/>
          <w:lang w:eastAsia="es-ES"/>
        </w:rPr>
        <w:fldChar w:fldCharType="begin" w:fldLock="1"/>
      </w:r>
      <w:r>
        <w:rPr>
          <w:rFonts w:eastAsia="Times New Roman" w:cs="Arial"/>
          <w:lang w:eastAsia="es-ES"/>
        </w:rPr>
        <w:instrText xml:space="preserve">ADDIN Mendeley Bibliography CSL_BIBLIOGRAPHY </w:instrText>
      </w:r>
      <w:r>
        <w:rPr>
          <w:rFonts w:eastAsia="Times New Roman" w:cs="Arial"/>
          <w:lang w:eastAsia="es-ES"/>
        </w:rPr>
        <w:fldChar w:fldCharType="separate"/>
      </w:r>
      <w:r w:rsidR="009A2548" w:rsidRPr="009A2548">
        <w:rPr>
          <w:rFonts w:cs="Arial"/>
          <w:noProof/>
          <w:szCs w:val="24"/>
        </w:rPr>
        <w:t xml:space="preserve">Ai, Y., Rui, T., Lu, M., Fu, L., Liu, S., &amp; Wang, S. (2020). </w:t>
      </w:r>
      <w:r w:rsidR="009A2548" w:rsidRPr="00AA3FD6">
        <w:rPr>
          <w:rFonts w:cs="Arial"/>
          <w:noProof/>
          <w:szCs w:val="24"/>
          <w:lang w:val="en-GB"/>
        </w:rPr>
        <w:t xml:space="preserve">DDL-SLAM: A robust RGB-d SLAM in dynamic environments combined with deep learning. </w:t>
      </w:r>
      <w:r w:rsidR="009A2548" w:rsidRPr="00AA3FD6">
        <w:rPr>
          <w:rFonts w:cs="Arial"/>
          <w:i/>
          <w:iCs/>
          <w:noProof/>
          <w:szCs w:val="24"/>
          <w:lang w:val="en-GB"/>
        </w:rPr>
        <w:t>IEEE Access</w:t>
      </w:r>
      <w:r w:rsidR="009A2548" w:rsidRPr="00AA3FD6">
        <w:rPr>
          <w:rFonts w:cs="Arial"/>
          <w:noProof/>
          <w:szCs w:val="24"/>
          <w:lang w:val="en-GB"/>
        </w:rPr>
        <w:t xml:space="preserve">, </w:t>
      </w:r>
      <w:r w:rsidR="009A2548" w:rsidRPr="00AA3FD6">
        <w:rPr>
          <w:rFonts w:cs="Arial"/>
          <w:i/>
          <w:iCs/>
          <w:noProof/>
          <w:szCs w:val="24"/>
          <w:lang w:val="en-GB"/>
        </w:rPr>
        <w:t>8</w:t>
      </w:r>
      <w:r w:rsidR="009A2548" w:rsidRPr="00AA3FD6">
        <w:rPr>
          <w:rFonts w:cs="Arial"/>
          <w:noProof/>
          <w:szCs w:val="24"/>
          <w:lang w:val="en-GB"/>
        </w:rPr>
        <w:t>, 162335–162342. https://doi.org/10.1109/ACCESS.2020.2991441</w:t>
      </w:r>
    </w:p>
    <w:p w14:paraId="0D5A14A6" w14:textId="77777777" w:rsidR="009A2548" w:rsidRPr="00AA3FD6" w:rsidRDefault="009A2548" w:rsidP="009A2548">
      <w:pPr>
        <w:widowControl w:val="0"/>
        <w:autoSpaceDE w:val="0"/>
        <w:autoSpaceDN w:val="0"/>
        <w:adjustRightInd w:val="0"/>
        <w:spacing w:after="240"/>
        <w:ind w:left="480" w:hanging="480"/>
        <w:rPr>
          <w:rFonts w:cs="Arial"/>
          <w:noProof/>
          <w:szCs w:val="24"/>
          <w:lang w:val="en-GB"/>
        </w:rPr>
      </w:pPr>
      <w:r w:rsidRPr="00AA3FD6">
        <w:rPr>
          <w:rFonts w:cs="Arial"/>
          <w:noProof/>
          <w:szCs w:val="24"/>
          <w:lang w:val="en-GB"/>
        </w:rPr>
        <w:t xml:space="preserve">Bochkovskiy, A., Wang, C.-Y., &amp; Liao, H.-Y. M. (2020). YOLOv4: Optimal Speed and Accuracy of Object Detection. </w:t>
      </w:r>
      <w:r w:rsidRPr="00AA3FD6">
        <w:rPr>
          <w:rFonts w:cs="Arial"/>
          <w:i/>
          <w:iCs/>
          <w:noProof/>
          <w:szCs w:val="24"/>
          <w:lang w:val="en-GB"/>
        </w:rPr>
        <w:t>ArXiv</w:t>
      </w:r>
      <w:r w:rsidRPr="00AA3FD6">
        <w:rPr>
          <w:rFonts w:cs="Arial"/>
          <w:noProof/>
          <w:szCs w:val="24"/>
          <w:lang w:val="en-GB"/>
        </w:rPr>
        <w:t>. http://arxiv.org/abs/2004.10934</w:t>
      </w:r>
    </w:p>
    <w:p w14:paraId="53D6EAA9" w14:textId="77777777" w:rsidR="009A2548" w:rsidRPr="00AA3FD6" w:rsidRDefault="009A2548" w:rsidP="009A2548">
      <w:pPr>
        <w:widowControl w:val="0"/>
        <w:autoSpaceDE w:val="0"/>
        <w:autoSpaceDN w:val="0"/>
        <w:adjustRightInd w:val="0"/>
        <w:spacing w:after="240"/>
        <w:ind w:left="480" w:hanging="480"/>
        <w:rPr>
          <w:rFonts w:cs="Arial"/>
          <w:noProof/>
          <w:szCs w:val="24"/>
          <w:lang w:val="en-GB"/>
        </w:rPr>
      </w:pPr>
      <w:r w:rsidRPr="00AA3FD6">
        <w:rPr>
          <w:rFonts w:cs="Arial"/>
          <w:noProof/>
          <w:szCs w:val="24"/>
          <w:lang w:val="en-GB"/>
        </w:rPr>
        <w:t xml:space="preserve">Bruckschen, L., Bungert, K., Dengler, N., &amp; Bennewitz, M. (2020). Human-aware robot navigation by long-term movement prediction. In </w:t>
      </w:r>
      <w:r w:rsidRPr="00AA3FD6">
        <w:rPr>
          <w:rFonts w:cs="Arial"/>
          <w:i/>
          <w:iCs/>
          <w:noProof/>
          <w:szCs w:val="24"/>
          <w:lang w:val="en-GB"/>
        </w:rPr>
        <w:t>IEEE International Conference on Intelligent Robots and Systems</w:t>
      </w:r>
      <w:r w:rsidRPr="00AA3FD6">
        <w:rPr>
          <w:rFonts w:cs="Arial"/>
          <w:noProof/>
          <w:szCs w:val="24"/>
          <w:lang w:val="en-GB"/>
        </w:rPr>
        <w:t>. https://doi.org/10.1109/IROS45743.2020.9340776</w:t>
      </w:r>
    </w:p>
    <w:p w14:paraId="76F544BC" w14:textId="77777777" w:rsidR="009A2548" w:rsidRPr="00AA3FD6" w:rsidRDefault="009A2548" w:rsidP="009A2548">
      <w:pPr>
        <w:widowControl w:val="0"/>
        <w:autoSpaceDE w:val="0"/>
        <w:autoSpaceDN w:val="0"/>
        <w:adjustRightInd w:val="0"/>
        <w:spacing w:after="240"/>
        <w:ind w:left="480" w:hanging="480"/>
        <w:rPr>
          <w:rFonts w:cs="Arial"/>
          <w:noProof/>
          <w:szCs w:val="24"/>
          <w:lang w:val="en-GB"/>
        </w:rPr>
      </w:pPr>
      <w:r w:rsidRPr="00AA3FD6">
        <w:rPr>
          <w:rFonts w:cs="Arial"/>
          <w:noProof/>
          <w:szCs w:val="24"/>
          <w:lang w:val="en-GB"/>
        </w:rPr>
        <w:t xml:space="preserve">Cao, C., Wang, B., Zhang, W., Zeng, X., Yan, X., Feng, Z., Liu, Y., &amp; Wu, Z. (2019). An Improved Faster R-CNN for Small Object Detection. </w:t>
      </w:r>
      <w:r w:rsidRPr="00AA3FD6">
        <w:rPr>
          <w:rFonts w:cs="Arial"/>
          <w:i/>
          <w:iCs/>
          <w:noProof/>
          <w:szCs w:val="24"/>
          <w:lang w:val="en-GB"/>
        </w:rPr>
        <w:t>IEEE Access</w:t>
      </w:r>
      <w:r w:rsidRPr="00AA3FD6">
        <w:rPr>
          <w:rFonts w:cs="Arial"/>
          <w:noProof/>
          <w:szCs w:val="24"/>
          <w:lang w:val="en-GB"/>
        </w:rPr>
        <w:t xml:space="preserve">, </w:t>
      </w:r>
      <w:r w:rsidRPr="00AA3FD6">
        <w:rPr>
          <w:rFonts w:cs="Arial"/>
          <w:i/>
          <w:iCs/>
          <w:noProof/>
          <w:szCs w:val="24"/>
          <w:lang w:val="en-GB"/>
        </w:rPr>
        <w:t>7</w:t>
      </w:r>
      <w:r w:rsidRPr="00AA3FD6">
        <w:rPr>
          <w:rFonts w:cs="Arial"/>
          <w:noProof/>
          <w:szCs w:val="24"/>
          <w:lang w:val="en-GB"/>
        </w:rPr>
        <w:t>, 106838–106846. https://doi.org/10.1109/ACCESS.2019.2932731</w:t>
      </w:r>
    </w:p>
    <w:p w14:paraId="3A5ADD5A" w14:textId="77777777" w:rsidR="009A2548" w:rsidRPr="00AA3FD6" w:rsidRDefault="009A2548" w:rsidP="009A2548">
      <w:pPr>
        <w:widowControl w:val="0"/>
        <w:autoSpaceDE w:val="0"/>
        <w:autoSpaceDN w:val="0"/>
        <w:adjustRightInd w:val="0"/>
        <w:spacing w:after="240"/>
        <w:ind w:left="480" w:hanging="480"/>
        <w:rPr>
          <w:rFonts w:cs="Arial"/>
          <w:noProof/>
          <w:szCs w:val="24"/>
          <w:lang w:val="en-GB"/>
        </w:rPr>
      </w:pPr>
      <w:r w:rsidRPr="009A2548">
        <w:rPr>
          <w:rFonts w:cs="Arial"/>
          <w:noProof/>
          <w:szCs w:val="24"/>
        </w:rPr>
        <w:t xml:space="preserve">Chan, T.-H., Jia, K., Gao, S., Lu, J., Zeng, Z., &amp; Ma, Y. (2014). </w:t>
      </w:r>
      <w:r w:rsidRPr="00AA3FD6">
        <w:rPr>
          <w:rFonts w:cs="Arial"/>
          <w:noProof/>
          <w:szCs w:val="24"/>
          <w:lang w:val="en-GB"/>
        </w:rPr>
        <w:t xml:space="preserve">PCANet: A Simple Deep Learning Baseline for Image Classification? </w:t>
      </w:r>
      <w:r w:rsidRPr="00AA3FD6">
        <w:rPr>
          <w:rFonts w:cs="Arial"/>
          <w:i/>
          <w:iCs/>
          <w:noProof/>
          <w:szCs w:val="24"/>
          <w:lang w:val="en-GB"/>
        </w:rPr>
        <w:t>IEEE Transactions on Image Processing</w:t>
      </w:r>
      <w:r w:rsidRPr="00AA3FD6">
        <w:rPr>
          <w:rFonts w:cs="Arial"/>
          <w:noProof/>
          <w:szCs w:val="24"/>
          <w:lang w:val="en-GB"/>
        </w:rPr>
        <w:t xml:space="preserve">, </w:t>
      </w:r>
      <w:r w:rsidRPr="00AA3FD6">
        <w:rPr>
          <w:rFonts w:cs="Arial"/>
          <w:i/>
          <w:iCs/>
          <w:noProof/>
          <w:szCs w:val="24"/>
          <w:lang w:val="en-GB"/>
        </w:rPr>
        <w:t>24</w:t>
      </w:r>
      <w:r w:rsidRPr="00AA3FD6">
        <w:rPr>
          <w:rFonts w:cs="Arial"/>
          <w:noProof/>
          <w:szCs w:val="24"/>
          <w:lang w:val="en-GB"/>
        </w:rPr>
        <w:t>(12), 5017–5032. https://doi.org/10.1109/TIP.2015.2475625</w:t>
      </w:r>
    </w:p>
    <w:p w14:paraId="4AEAA5AE" w14:textId="77777777" w:rsidR="009A2548" w:rsidRPr="00AA3FD6" w:rsidRDefault="009A2548" w:rsidP="009A2548">
      <w:pPr>
        <w:widowControl w:val="0"/>
        <w:autoSpaceDE w:val="0"/>
        <w:autoSpaceDN w:val="0"/>
        <w:adjustRightInd w:val="0"/>
        <w:spacing w:after="240"/>
        <w:ind w:left="480" w:hanging="480"/>
        <w:rPr>
          <w:rFonts w:cs="Arial"/>
          <w:noProof/>
          <w:szCs w:val="24"/>
          <w:lang w:val="en-GB"/>
        </w:rPr>
      </w:pPr>
      <w:r w:rsidRPr="00AA3FD6">
        <w:rPr>
          <w:rFonts w:cs="Arial"/>
          <w:noProof/>
          <w:szCs w:val="24"/>
          <w:lang w:val="en-GB"/>
        </w:rPr>
        <w:t xml:space="preserve">Chang, L., Niu, X., &amp; Liu, T. (2020). Gnss/imu/odo/lidar-slam integrated navigation system using imu/odo pre-integration. </w:t>
      </w:r>
      <w:r w:rsidRPr="00AA3FD6">
        <w:rPr>
          <w:rFonts w:cs="Arial"/>
          <w:i/>
          <w:iCs/>
          <w:noProof/>
          <w:szCs w:val="24"/>
          <w:lang w:val="en-GB"/>
        </w:rPr>
        <w:t>Sensors (Switzerland)</w:t>
      </w:r>
      <w:r w:rsidRPr="00AA3FD6">
        <w:rPr>
          <w:rFonts w:cs="Arial"/>
          <w:noProof/>
          <w:szCs w:val="24"/>
          <w:lang w:val="en-GB"/>
        </w:rPr>
        <w:t xml:space="preserve">, </w:t>
      </w:r>
      <w:r w:rsidRPr="00AA3FD6">
        <w:rPr>
          <w:rFonts w:cs="Arial"/>
          <w:i/>
          <w:iCs/>
          <w:noProof/>
          <w:szCs w:val="24"/>
          <w:lang w:val="en-GB"/>
        </w:rPr>
        <w:t>20</w:t>
      </w:r>
      <w:r w:rsidRPr="00AA3FD6">
        <w:rPr>
          <w:rFonts w:cs="Arial"/>
          <w:noProof/>
          <w:szCs w:val="24"/>
          <w:lang w:val="en-GB"/>
        </w:rPr>
        <w:t>(17), 1–18. https://doi.org/10.3390/s20174702</w:t>
      </w:r>
    </w:p>
    <w:p w14:paraId="26E2D1D7" w14:textId="77777777" w:rsidR="009A2548" w:rsidRPr="00AA3FD6" w:rsidRDefault="009A2548" w:rsidP="009A2548">
      <w:pPr>
        <w:widowControl w:val="0"/>
        <w:autoSpaceDE w:val="0"/>
        <w:autoSpaceDN w:val="0"/>
        <w:adjustRightInd w:val="0"/>
        <w:spacing w:after="240"/>
        <w:ind w:left="480" w:hanging="480"/>
        <w:rPr>
          <w:rFonts w:cs="Arial"/>
          <w:noProof/>
          <w:szCs w:val="24"/>
          <w:lang w:val="en-GB"/>
        </w:rPr>
      </w:pPr>
      <w:r w:rsidRPr="00AA3FD6">
        <w:rPr>
          <w:rFonts w:cs="Arial"/>
          <w:noProof/>
          <w:szCs w:val="24"/>
          <w:lang w:val="en-GB"/>
        </w:rPr>
        <w:t xml:space="preserve">Cordts, M., Omran, M., Ramos, S., Rehfeld, T., Enzweiler, M., Benenson, R., Franke, U., Roth, S., &amp; Schiele, B. (2016). The Cityscapes Dataset for Semantic Urban Scene Understanding. In </w:t>
      </w:r>
      <w:r w:rsidRPr="00AA3FD6">
        <w:rPr>
          <w:rFonts w:cs="Arial"/>
          <w:i/>
          <w:iCs/>
          <w:noProof/>
          <w:szCs w:val="24"/>
          <w:lang w:val="en-GB"/>
        </w:rPr>
        <w:t>Proceedings of the IEEE Computer Society Conference on Computer Vision and Pattern Recognition</w:t>
      </w:r>
      <w:r w:rsidRPr="00AA3FD6">
        <w:rPr>
          <w:rFonts w:cs="Arial"/>
          <w:noProof/>
          <w:szCs w:val="24"/>
          <w:lang w:val="en-GB"/>
        </w:rPr>
        <w:t xml:space="preserve"> (Vols. 2016-Decem). https://doi.org/10.1109/CVPR.2016.350</w:t>
      </w:r>
    </w:p>
    <w:p w14:paraId="6698DF79" w14:textId="77777777" w:rsidR="009A2548" w:rsidRPr="00AA3FD6" w:rsidRDefault="009A2548" w:rsidP="009A2548">
      <w:pPr>
        <w:widowControl w:val="0"/>
        <w:autoSpaceDE w:val="0"/>
        <w:autoSpaceDN w:val="0"/>
        <w:adjustRightInd w:val="0"/>
        <w:spacing w:after="240"/>
        <w:ind w:left="480" w:hanging="480"/>
        <w:rPr>
          <w:rFonts w:cs="Arial"/>
          <w:noProof/>
          <w:szCs w:val="24"/>
          <w:lang w:val="en-GB"/>
        </w:rPr>
      </w:pPr>
      <w:r w:rsidRPr="00AA3FD6">
        <w:rPr>
          <w:rFonts w:cs="Arial"/>
          <w:noProof/>
          <w:szCs w:val="24"/>
          <w:lang w:val="en-GB"/>
        </w:rPr>
        <w:t xml:space="preserve">Cui, X., Lu, C., &amp; Wang, J. (2020). 3D Semantic Map Construction Using Improved ORB-SLAM2 for Mobile Robot in Edge Computing Environment. </w:t>
      </w:r>
      <w:r w:rsidRPr="00AA3FD6">
        <w:rPr>
          <w:rFonts w:cs="Arial"/>
          <w:i/>
          <w:iCs/>
          <w:noProof/>
          <w:szCs w:val="24"/>
          <w:lang w:val="en-GB"/>
        </w:rPr>
        <w:t>IEEE Access</w:t>
      </w:r>
      <w:r w:rsidRPr="00AA3FD6">
        <w:rPr>
          <w:rFonts w:cs="Arial"/>
          <w:noProof/>
          <w:szCs w:val="24"/>
          <w:lang w:val="en-GB"/>
        </w:rPr>
        <w:t xml:space="preserve">, </w:t>
      </w:r>
      <w:r w:rsidRPr="00AA3FD6">
        <w:rPr>
          <w:rFonts w:cs="Arial"/>
          <w:i/>
          <w:iCs/>
          <w:noProof/>
          <w:szCs w:val="24"/>
          <w:lang w:val="en-GB"/>
        </w:rPr>
        <w:t>8</w:t>
      </w:r>
      <w:r w:rsidRPr="00AA3FD6">
        <w:rPr>
          <w:rFonts w:cs="Arial"/>
          <w:noProof/>
          <w:szCs w:val="24"/>
          <w:lang w:val="en-GB"/>
        </w:rPr>
        <w:t>, 67179–67191. https://doi.org/10.1109/ACCESS.2020.2983488</w:t>
      </w:r>
    </w:p>
    <w:p w14:paraId="11C211E8" w14:textId="77777777" w:rsidR="009A2548" w:rsidRPr="00AA3FD6" w:rsidRDefault="009A2548" w:rsidP="009A2548">
      <w:pPr>
        <w:widowControl w:val="0"/>
        <w:autoSpaceDE w:val="0"/>
        <w:autoSpaceDN w:val="0"/>
        <w:adjustRightInd w:val="0"/>
        <w:spacing w:after="240"/>
        <w:ind w:left="480" w:hanging="480"/>
        <w:rPr>
          <w:rFonts w:cs="Arial"/>
          <w:noProof/>
          <w:szCs w:val="24"/>
          <w:lang w:val="en-GB"/>
        </w:rPr>
      </w:pPr>
      <w:r w:rsidRPr="00AA3FD6">
        <w:rPr>
          <w:rFonts w:cs="Arial"/>
          <w:noProof/>
          <w:szCs w:val="24"/>
          <w:lang w:val="en-GB"/>
        </w:rPr>
        <w:t xml:space="preserve">Deng, W., Huang, K., Chen, X., Zhou, Z., Shi, C., Guo, R., &amp; Zhang, H. (2020). Semantic RGB-D SLAM for Rescue Robot Navigation. </w:t>
      </w:r>
      <w:r w:rsidRPr="00AA3FD6">
        <w:rPr>
          <w:rFonts w:cs="Arial"/>
          <w:i/>
          <w:iCs/>
          <w:noProof/>
          <w:szCs w:val="24"/>
          <w:lang w:val="en-GB"/>
        </w:rPr>
        <w:t>IEEE Access</w:t>
      </w:r>
      <w:r w:rsidRPr="00AA3FD6">
        <w:rPr>
          <w:rFonts w:cs="Arial"/>
          <w:noProof/>
          <w:szCs w:val="24"/>
          <w:lang w:val="en-GB"/>
        </w:rPr>
        <w:t xml:space="preserve">, </w:t>
      </w:r>
      <w:r w:rsidRPr="00AA3FD6">
        <w:rPr>
          <w:rFonts w:cs="Arial"/>
          <w:i/>
          <w:iCs/>
          <w:noProof/>
          <w:szCs w:val="24"/>
          <w:lang w:val="en-GB"/>
        </w:rPr>
        <w:t>8</w:t>
      </w:r>
      <w:r w:rsidRPr="00AA3FD6">
        <w:rPr>
          <w:rFonts w:cs="Arial"/>
          <w:noProof/>
          <w:szCs w:val="24"/>
          <w:lang w:val="en-GB"/>
        </w:rPr>
        <w:t>, 221320–221329. https://doi.org/10.1109/ACCESS.2020.3031867</w:t>
      </w:r>
    </w:p>
    <w:p w14:paraId="5D35A8CD" w14:textId="77777777" w:rsidR="009A2548" w:rsidRPr="00AA3FD6" w:rsidRDefault="009A2548" w:rsidP="009A2548">
      <w:pPr>
        <w:widowControl w:val="0"/>
        <w:autoSpaceDE w:val="0"/>
        <w:autoSpaceDN w:val="0"/>
        <w:adjustRightInd w:val="0"/>
        <w:spacing w:after="240"/>
        <w:ind w:left="480" w:hanging="480"/>
        <w:rPr>
          <w:rFonts w:cs="Arial"/>
          <w:noProof/>
          <w:szCs w:val="24"/>
          <w:lang w:val="en-GB"/>
        </w:rPr>
      </w:pPr>
      <w:r w:rsidRPr="00AA3FD6">
        <w:rPr>
          <w:rFonts w:cs="Arial"/>
          <w:noProof/>
          <w:szCs w:val="24"/>
          <w:lang w:val="en-GB"/>
        </w:rPr>
        <w:t xml:space="preserve">Feng, D., Haase-Schutz, C., Rosenbaum, L., Hertlein, H., Glaser, C., Timm, F., Wiesbeck, W., </w:t>
      </w:r>
      <w:r w:rsidRPr="00AA3FD6">
        <w:rPr>
          <w:rFonts w:cs="Arial"/>
          <w:noProof/>
          <w:szCs w:val="24"/>
          <w:lang w:val="en-GB"/>
        </w:rPr>
        <w:lastRenderedPageBreak/>
        <w:t xml:space="preserve">&amp; Dietmayer, K. (2021). Deep Multi-Modal Object Detection and Semantic Segmentation for Autonomous Driving: Datasets, Methods, and Challenges. </w:t>
      </w:r>
      <w:r w:rsidRPr="00AA3FD6">
        <w:rPr>
          <w:rFonts w:cs="Arial"/>
          <w:i/>
          <w:iCs/>
          <w:noProof/>
          <w:szCs w:val="24"/>
          <w:lang w:val="en-GB"/>
        </w:rPr>
        <w:t>IEEE Transactions on Intelligent Transportation Systems</w:t>
      </w:r>
      <w:r w:rsidRPr="00AA3FD6">
        <w:rPr>
          <w:rFonts w:cs="Arial"/>
          <w:noProof/>
          <w:szCs w:val="24"/>
          <w:lang w:val="en-GB"/>
        </w:rPr>
        <w:t xml:space="preserve">, </w:t>
      </w:r>
      <w:r w:rsidRPr="00AA3FD6">
        <w:rPr>
          <w:rFonts w:cs="Arial"/>
          <w:i/>
          <w:iCs/>
          <w:noProof/>
          <w:szCs w:val="24"/>
          <w:lang w:val="en-GB"/>
        </w:rPr>
        <w:t>22</w:t>
      </w:r>
      <w:r w:rsidRPr="00AA3FD6">
        <w:rPr>
          <w:rFonts w:cs="Arial"/>
          <w:noProof/>
          <w:szCs w:val="24"/>
          <w:lang w:val="en-GB"/>
        </w:rPr>
        <w:t>(3), 1341–1360. https://doi.org/10.1109/TITS.2020.2972974</w:t>
      </w:r>
    </w:p>
    <w:p w14:paraId="6E99B12A" w14:textId="77777777" w:rsidR="009A2548" w:rsidRPr="00AA3FD6" w:rsidRDefault="009A2548" w:rsidP="009A2548">
      <w:pPr>
        <w:widowControl w:val="0"/>
        <w:autoSpaceDE w:val="0"/>
        <w:autoSpaceDN w:val="0"/>
        <w:adjustRightInd w:val="0"/>
        <w:spacing w:after="240"/>
        <w:ind w:left="480" w:hanging="480"/>
        <w:rPr>
          <w:rFonts w:cs="Arial"/>
          <w:noProof/>
          <w:szCs w:val="24"/>
          <w:lang w:val="en-GB"/>
        </w:rPr>
      </w:pPr>
      <w:r w:rsidRPr="00AA3FD6">
        <w:rPr>
          <w:rFonts w:cs="Arial"/>
          <w:noProof/>
          <w:szCs w:val="24"/>
          <w:lang w:val="en-GB"/>
        </w:rPr>
        <w:t xml:space="preserve">Gross, H.-M., Scheidig, A., Muller, S., Schutz, B., Fricke, C., &amp; Meyer, S. (2019). Living with a Mobile Companion Robot in your Own Apartment - Final Implementation and Results of a 20-Weeks Field Study with 20 Seniors*. </w:t>
      </w:r>
      <w:r w:rsidRPr="00AA3FD6">
        <w:rPr>
          <w:rFonts w:cs="Arial"/>
          <w:i/>
          <w:iCs/>
          <w:noProof/>
          <w:szCs w:val="24"/>
          <w:lang w:val="en-GB"/>
        </w:rPr>
        <w:t>2019 International Conference on Robotics and Automation (ICRA)</w:t>
      </w:r>
      <w:r w:rsidRPr="00AA3FD6">
        <w:rPr>
          <w:rFonts w:cs="Arial"/>
          <w:noProof/>
          <w:szCs w:val="24"/>
          <w:lang w:val="en-GB"/>
        </w:rPr>
        <w:t xml:space="preserve">, </w:t>
      </w:r>
      <w:r w:rsidRPr="00AA3FD6">
        <w:rPr>
          <w:rFonts w:cs="Arial"/>
          <w:i/>
          <w:iCs/>
          <w:noProof/>
          <w:szCs w:val="24"/>
          <w:lang w:val="en-GB"/>
        </w:rPr>
        <w:t>2019</w:t>
      </w:r>
      <w:r w:rsidRPr="00AA3FD6">
        <w:rPr>
          <w:rFonts w:cs="Arial"/>
          <w:noProof/>
          <w:szCs w:val="24"/>
          <w:lang w:val="en-GB"/>
        </w:rPr>
        <w:t>-</w:t>
      </w:r>
      <w:r w:rsidRPr="00AA3FD6">
        <w:rPr>
          <w:rFonts w:cs="Arial"/>
          <w:i/>
          <w:iCs/>
          <w:noProof/>
          <w:szCs w:val="24"/>
          <w:lang w:val="en-GB"/>
        </w:rPr>
        <w:t>May</w:t>
      </w:r>
      <w:r w:rsidRPr="00AA3FD6">
        <w:rPr>
          <w:rFonts w:cs="Arial"/>
          <w:noProof/>
          <w:szCs w:val="24"/>
          <w:lang w:val="en-GB"/>
        </w:rPr>
        <w:t>, 2253–2259. https://doi.org/10.1109/ICRA.2019.8793693</w:t>
      </w:r>
    </w:p>
    <w:p w14:paraId="192E794B" w14:textId="77777777" w:rsidR="009A2548" w:rsidRPr="00AA3FD6" w:rsidRDefault="009A2548" w:rsidP="009A2548">
      <w:pPr>
        <w:widowControl w:val="0"/>
        <w:autoSpaceDE w:val="0"/>
        <w:autoSpaceDN w:val="0"/>
        <w:adjustRightInd w:val="0"/>
        <w:spacing w:after="240"/>
        <w:ind w:left="480" w:hanging="480"/>
        <w:rPr>
          <w:rFonts w:cs="Arial"/>
          <w:noProof/>
          <w:szCs w:val="24"/>
          <w:lang w:val="en-GB"/>
        </w:rPr>
      </w:pPr>
      <w:r w:rsidRPr="00AA3FD6">
        <w:rPr>
          <w:rFonts w:cs="Arial"/>
          <w:noProof/>
          <w:szCs w:val="24"/>
          <w:lang w:val="en-GB"/>
        </w:rPr>
        <w:t xml:space="preserve">Gross, H. M., Meyer, S., Scheidig, A., Eisenbach, M., Mueller, S., Trinh, T. Q., Wengefeld, T., Bley, A., Martin, C., &amp; Fricke, C. (2017). Mobile robot companion for walking training of stroke patients in clinical post-stroke rehabilitation. </w:t>
      </w:r>
      <w:r w:rsidRPr="00AA3FD6">
        <w:rPr>
          <w:rFonts w:cs="Arial"/>
          <w:i/>
          <w:iCs/>
          <w:noProof/>
          <w:szCs w:val="24"/>
          <w:lang w:val="en-GB"/>
        </w:rPr>
        <w:t>Proceedings - IEEE International Conference on Robotics and Automation</w:t>
      </w:r>
      <w:r w:rsidRPr="00AA3FD6">
        <w:rPr>
          <w:rFonts w:cs="Arial"/>
          <w:noProof/>
          <w:szCs w:val="24"/>
          <w:lang w:val="en-GB"/>
        </w:rPr>
        <w:t>, 1028–1035. https://doi.org/10.1109/ICRA.2017.7989124</w:t>
      </w:r>
    </w:p>
    <w:p w14:paraId="26EFEE6A" w14:textId="77777777" w:rsidR="009A2548" w:rsidRPr="00AA3FD6" w:rsidRDefault="009A2548" w:rsidP="009A2548">
      <w:pPr>
        <w:widowControl w:val="0"/>
        <w:autoSpaceDE w:val="0"/>
        <w:autoSpaceDN w:val="0"/>
        <w:adjustRightInd w:val="0"/>
        <w:spacing w:after="240"/>
        <w:ind w:left="480" w:hanging="480"/>
        <w:rPr>
          <w:rFonts w:cs="Arial"/>
          <w:noProof/>
          <w:szCs w:val="24"/>
          <w:lang w:val="en-GB"/>
        </w:rPr>
      </w:pPr>
      <w:r w:rsidRPr="00AA3FD6">
        <w:rPr>
          <w:rFonts w:cs="Arial"/>
          <w:i/>
          <w:iCs/>
          <w:noProof/>
          <w:szCs w:val="24"/>
          <w:lang w:val="en-GB"/>
        </w:rPr>
        <w:t>Illustration of challenges in semantic segmentation. (a), Input Image.... | Download Scientific Diagram</w:t>
      </w:r>
      <w:r w:rsidRPr="00AA3FD6">
        <w:rPr>
          <w:rFonts w:cs="Arial"/>
          <w:noProof/>
          <w:szCs w:val="24"/>
          <w:lang w:val="en-GB"/>
        </w:rPr>
        <w:t>. (n.d.). Retrieved June 3, 2021, from https://www.researchgate.net/figure/Illustration-of-challenges-in-semantic-segmentation-a-Input-Image-b-Ground-Truth_fig1_332186435</w:t>
      </w:r>
    </w:p>
    <w:p w14:paraId="5D9A2CE0" w14:textId="77777777" w:rsidR="009A2548" w:rsidRPr="00AA3FD6" w:rsidRDefault="009A2548" w:rsidP="009A2548">
      <w:pPr>
        <w:widowControl w:val="0"/>
        <w:autoSpaceDE w:val="0"/>
        <w:autoSpaceDN w:val="0"/>
        <w:adjustRightInd w:val="0"/>
        <w:spacing w:after="240"/>
        <w:ind w:left="480" w:hanging="480"/>
        <w:rPr>
          <w:rFonts w:cs="Arial"/>
          <w:noProof/>
          <w:szCs w:val="24"/>
          <w:lang w:val="en-GB"/>
        </w:rPr>
      </w:pPr>
      <w:r w:rsidRPr="00AA3FD6">
        <w:rPr>
          <w:rFonts w:cs="Arial"/>
          <w:i/>
          <w:iCs/>
          <w:noProof/>
          <w:szCs w:val="24"/>
          <w:lang w:val="en-GB"/>
        </w:rPr>
        <w:t>Incorrect visualization of LiDAR · Issue #32 · carla-simulator/ros-bridge</w:t>
      </w:r>
      <w:r w:rsidRPr="00AA3FD6">
        <w:rPr>
          <w:rFonts w:cs="Arial"/>
          <w:noProof/>
          <w:szCs w:val="24"/>
          <w:lang w:val="en-GB"/>
        </w:rPr>
        <w:t>. (n.d.). Retrieved June 3, 2021, from https://github.com/carla-simulator/ros-bridge/issues/32</w:t>
      </w:r>
    </w:p>
    <w:p w14:paraId="7EB87B71" w14:textId="77777777" w:rsidR="009A2548" w:rsidRPr="00AA3FD6" w:rsidRDefault="009A2548" w:rsidP="009A2548">
      <w:pPr>
        <w:widowControl w:val="0"/>
        <w:autoSpaceDE w:val="0"/>
        <w:autoSpaceDN w:val="0"/>
        <w:adjustRightInd w:val="0"/>
        <w:spacing w:after="240"/>
        <w:ind w:left="480" w:hanging="480"/>
        <w:rPr>
          <w:rFonts w:cs="Arial"/>
          <w:noProof/>
          <w:szCs w:val="24"/>
          <w:lang w:val="en-GB"/>
        </w:rPr>
      </w:pPr>
      <w:r w:rsidRPr="00AA3FD6">
        <w:rPr>
          <w:rFonts w:cs="Arial"/>
          <w:noProof/>
          <w:szCs w:val="24"/>
          <w:lang w:val="en-GB"/>
        </w:rPr>
        <w:t xml:space="preserve">Intel. (2019). </w:t>
      </w:r>
      <w:r w:rsidRPr="00AA3FD6">
        <w:rPr>
          <w:rFonts w:cs="Arial"/>
          <w:i/>
          <w:iCs/>
          <w:noProof/>
          <w:szCs w:val="24"/>
          <w:lang w:val="en-GB"/>
        </w:rPr>
        <w:t>Depth Camera D435 – Intel® RealSense</w:t>
      </w:r>
      <w:r w:rsidRPr="00AA3FD6">
        <w:rPr>
          <w:rFonts w:cs="Arial"/>
          <w:i/>
          <w:iCs/>
          <w:noProof/>
          <w:szCs w:val="24"/>
          <w:vertAlign w:val="superscript"/>
          <w:lang w:val="en-GB"/>
        </w:rPr>
        <w:t>TM</w:t>
      </w:r>
      <w:r w:rsidRPr="00AA3FD6">
        <w:rPr>
          <w:rFonts w:cs="Arial"/>
          <w:i/>
          <w:iCs/>
          <w:noProof/>
          <w:szCs w:val="24"/>
          <w:lang w:val="en-GB"/>
        </w:rPr>
        <w:t xml:space="preserve"> Depth and Tracking Cameras</w:t>
      </w:r>
      <w:r w:rsidRPr="00AA3FD6">
        <w:rPr>
          <w:rFonts w:cs="Arial"/>
          <w:noProof/>
          <w:szCs w:val="24"/>
          <w:lang w:val="en-GB"/>
        </w:rPr>
        <w:t>. Https://Www.Intelrealsense.Com/Depth-Camera-D435/. https://www.intelrealsense.com/depth-camera-d435i/%0Ahttps://www.intelrealsense.com/depth-camera-d435/%0Ahttps://www.intelrealsense.com/depth-camera-d435i/%0Ahttps://www.intelrealsense.com/depth-camera-d435/</w:t>
      </w:r>
    </w:p>
    <w:p w14:paraId="066497BD" w14:textId="77777777" w:rsidR="009A2548" w:rsidRPr="00AA3FD6" w:rsidRDefault="009A2548" w:rsidP="009A2548">
      <w:pPr>
        <w:widowControl w:val="0"/>
        <w:autoSpaceDE w:val="0"/>
        <w:autoSpaceDN w:val="0"/>
        <w:adjustRightInd w:val="0"/>
        <w:spacing w:after="240"/>
        <w:ind w:left="480" w:hanging="480"/>
        <w:rPr>
          <w:rFonts w:cs="Arial"/>
          <w:noProof/>
          <w:szCs w:val="24"/>
          <w:lang w:val="en-GB"/>
        </w:rPr>
      </w:pPr>
      <w:r w:rsidRPr="00AA3FD6">
        <w:rPr>
          <w:rFonts w:cs="Arial"/>
          <w:noProof/>
          <w:szCs w:val="24"/>
          <w:lang w:val="en-GB"/>
        </w:rPr>
        <w:t xml:space="preserve">Jin, S., Chen, L., Sun, R., &amp; McLoone, S. (2020). A novel vSLAM framework with unsupervised semantic segmentation based on adversarial transfer learning. </w:t>
      </w:r>
      <w:r w:rsidRPr="00AA3FD6">
        <w:rPr>
          <w:rFonts w:cs="Arial"/>
          <w:i/>
          <w:iCs/>
          <w:noProof/>
          <w:szCs w:val="24"/>
          <w:lang w:val="en-GB"/>
        </w:rPr>
        <w:t>Applied Soft Computing Journal</w:t>
      </w:r>
      <w:r w:rsidRPr="00AA3FD6">
        <w:rPr>
          <w:rFonts w:cs="Arial"/>
          <w:noProof/>
          <w:szCs w:val="24"/>
          <w:lang w:val="en-GB"/>
        </w:rPr>
        <w:t xml:space="preserve">, </w:t>
      </w:r>
      <w:r w:rsidRPr="00AA3FD6">
        <w:rPr>
          <w:rFonts w:cs="Arial"/>
          <w:i/>
          <w:iCs/>
          <w:noProof/>
          <w:szCs w:val="24"/>
          <w:lang w:val="en-GB"/>
        </w:rPr>
        <w:t>90</w:t>
      </w:r>
      <w:r w:rsidRPr="00AA3FD6">
        <w:rPr>
          <w:rFonts w:cs="Arial"/>
          <w:noProof/>
          <w:szCs w:val="24"/>
          <w:lang w:val="en-GB"/>
        </w:rPr>
        <w:t>, 106153. https://doi.org/10.1016/j.asoc.2020.106153</w:t>
      </w:r>
    </w:p>
    <w:p w14:paraId="5C1DE089" w14:textId="77777777" w:rsidR="009A2548" w:rsidRPr="00AA3FD6" w:rsidRDefault="009A2548" w:rsidP="009A2548">
      <w:pPr>
        <w:widowControl w:val="0"/>
        <w:autoSpaceDE w:val="0"/>
        <w:autoSpaceDN w:val="0"/>
        <w:adjustRightInd w:val="0"/>
        <w:spacing w:after="240"/>
        <w:ind w:left="480" w:hanging="480"/>
        <w:rPr>
          <w:rFonts w:cs="Arial"/>
          <w:noProof/>
          <w:szCs w:val="24"/>
          <w:lang w:val="en-GB"/>
        </w:rPr>
      </w:pPr>
      <w:r w:rsidRPr="00AA3FD6">
        <w:rPr>
          <w:rFonts w:cs="Arial"/>
          <w:noProof/>
          <w:szCs w:val="24"/>
          <w:lang w:val="en-GB"/>
        </w:rPr>
        <w:t xml:space="preserve">Jiwon, J. (2019). </w:t>
      </w:r>
      <w:r w:rsidRPr="00AA3FD6">
        <w:rPr>
          <w:rFonts w:cs="Arial"/>
          <w:i/>
          <w:iCs/>
          <w:noProof/>
          <w:szCs w:val="24"/>
          <w:lang w:val="en-GB"/>
        </w:rPr>
        <w:t>Computer Vision for Beginners: Part 4 - Towards Data Science</w:t>
      </w:r>
      <w:r w:rsidRPr="00AA3FD6">
        <w:rPr>
          <w:rFonts w:cs="Arial"/>
          <w:noProof/>
          <w:szCs w:val="24"/>
          <w:lang w:val="en-GB"/>
        </w:rPr>
        <w:t>. https://towardsdatascience.com/computer-vision-for-beginners-part-4-64a8d9856208</w:t>
      </w:r>
    </w:p>
    <w:p w14:paraId="013BCE6D" w14:textId="77777777" w:rsidR="009A2548" w:rsidRPr="00AA3FD6" w:rsidRDefault="009A2548" w:rsidP="009A2548">
      <w:pPr>
        <w:widowControl w:val="0"/>
        <w:autoSpaceDE w:val="0"/>
        <w:autoSpaceDN w:val="0"/>
        <w:adjustRightInd w:val="0"/>
        <w:spacing w:after="240"/>
        <w:ind w:left="480" w:hanging="480"/>
        <w:rPr>
          <w:rFonts w:cs="Arial"/>
          <w:noProof/>
          <w:szCs w:val="24"/>
          <w:lang w:val="en-GB"/>
        </w:rPr>
      </w:pPr>
      <w:r w:rsidRPr="00AA3FD6">
        <w:rPr>
          <w:rFonts w:cs="Arial"/>
          <w:noProof/>
          <w:szCs w:val="24"/>
          <w:lang w:val="en-GB"/>
        </w:rPr>
        <w:t xml:space="preserve">Krombach, N., Droeschel, D., Houben, S., &amp; Behnke, S. (2018). Feature-based visual odometry prior for real-time semi-dense stereo SLAM. </w:t>
      </w:r>
      <w:r w:rsidRPr="00AA3FD6">
        <w:rPr>
          <w:rFonts w:cs="Arial"/>
          <w:i/>
          <w:iCs/>
          <w:noProof/>
          <w:szCs w:val="24"/>
          <w:lang w:val="en-GB"/>
        </w:rPr>
        <w:t xml:space="preserve">Robotics and Autonomous </w:t>
      </w:r>
      <w:r w:rsidRPr="00AA3FD6">
        <w:rPr>
          <w:rFonts w:cs="Arial"/>
          <w:i/>
          <w:iCs/>
          <w:noProof/>
          <w:szCs w:val="24"/>
          <w:lang w:val="en-GB"/>
        </w:rPr>
        <w:lastRenderedPageBreak/>
        <w:t>Systems</w:t>
      </w:r>
      <w:r w:rsidRPr="00AA3FD6">
        <w:rPr>
          <w:rFonts w:cs="Arial"/>
          <w:noProof/>
          <w:szCs w:val="24"/>
          <w:lang w:val="en-GB"/>
        </w:rPr>
        <w:t xml:space="preserve">, </w:t>
      </w:r>
      <w:r w:rsidRPr="00AA3FD6">
        <w:rPr>
          <w:rFonts w:cs="Arial"/>
          <w:i/>
          <w:iCs/>
          <w:noProof/>
          <w:szCs w:val="24"/>
          <w:lang w:val="en-GB"/>
        </w:rPr>
        <w:t>109</w:t>
      </w:r>
      <w:r w:rsidRPr="00AA3FD6">
        <w:rPr>
          <w:rFonts w:cs="Arial"/>
          <w:noProof/>
          <w:szCs w:val="24"/>
          <w:lang w:val="en-GB"/>
        </w:rPr>
        <w:t>, 38–58. https://doi.org/10.1016/j.robot.2018.08.002</w:t>
      </w:r>
    </w:p>
    <w:p w14:paraId="6E6AD93A" w14:textId="77777777" w:rsidR="009A2548" w:rsidRPr="00AA3FD6" w:rsidRDefault="009A2548" w:rsidP="009A2548">
      <w:pPr>
        <w:widowControl w:val="0"/>
        <w:autoSpaceDE w:val="0"/>
        <w:autoSpaceDN w:val="0"/>
        <w:adjustRightInd w:val="0"/>
        <w:spacing w:after="240"/>
        <w:ind w:left="480" w:hanging="480"/>
        <w:rPr>
          <w:rFonts w:cs="Arial"/>
          <w:noProof/>
          <w:szCs w:val="24"/>
          <w:lang w:val="en-GB"/>
        </w:rPr>
      </w:pPr>
      <w:r w:rsidRPr="00AA3FD6">
        <w:rPr>
          <w:rFonts w:cs="Arial"/>
          <w:noProof/>
          <w:szCs w:val="24"/>
          <w:lang w:val="en-GB"/>
        </w:rPr>
        <w:t xml:space="preserve">Lewandowski, B., Wengefeld, T., Muller, S., Jenny, M., Glende, S., Schroter, C., Bley, A., &amp; Gross, H.-M. (2020). Socially Compliant Human-Robot Interaction for Autonomous Scanning Tasks in Supermarket Environments. </w:t>
      </w:r>
      <w:r w:rsidRPr="00AA3FD6">
        <w:rPr>
          <w:rFonts w:cs="Arial"/>
          <w:i/>
          <w:iCs/>
          <w:noProof/>
          <w:szCs w:val="24"/>
          <w:lang w:val="en-GB"/>
        </w:rPr>
        <w:t>2020 29th IEEE International Conference on Robot and Human Interactive Communication (RO-MAN)</w:t>
      </w:r>
      <w:r w:rsidRPr="00AA3FD6">
        <w:rPr>
          <w:rFonts w:cs="Arial"/>
          <w:noProof/>
          <w:szCs w:val="24"/>
          <w:lang w:val="en-GB"/>
        </w:rPr>
        <w:t>, 363–370. https://doi.org/10.1109/RO-MAN47096.2020.9223568</w:t>
      </w:r>
    </w:p>
    <w:p w14:paraId="141C77AA" w14:textId="77777777" w:rsidR="009A2548" w:rsidRPr="00AA3FD6" w:rsidRDefault="009A2548" w:rsidP="009A2548">
      <w:pPr>
        <w:widowControl w:val="0"/>
        <w:autoSpaceDE w:val="0"/>
        <w:autoSpaceDN w:val="0"/>
        <w:adjustRightInd w:val="0"/>
        <w:spacing w:after="240"/>
        <w:ind w:left="480" w:hanging="480"/>
        <w:rPr>
          <w:rFonts w:cs="Arial"/>
          <w:noProof/>
          <w:szCs w:val="24"/>
          <w:lang w:val="en-GB"/>
        </w:rPr>
      </w:pPr>
      <w:r w:rsidRPr="00AA3FD6">
        <w:rPr>
          <w:rFonts w:cs="Arial"/>
          <w:noProof/>
          <w:szCs w:val="24"/>
          <w:lang w:val="en-GB"/>
        </w:rPr>
        <w:t xml:space="preserve">Li, F., Li, W., Chen, W., Xu, W., Huang, L., Li, D., Cai, S., Yang, M., Xiong, X., &amp; Liu, Y. (2020). A Mobile Robot Visual SLAM System with Enhanced Semantics Segmentation. </w:t>
      </w:r>
      <w:r w:rsidRPr="00AA3FD6">
        <w:rPr>
          <w:rFonts w:cs="Arial"/>
          <w:i/>
          <w:iCs/>
          <w:noProof/>
          <w:szCs w:val="24"/>
          <w:lang w:val="en-GB"/>
        </w:rPr>
        <w:t>IEEE Access</w:t>
      </w:r>
      <w:r w:rsidRPr="00AA3FD6">
        <w:rPr>
          <w:rFonts w:cs="Arial"/>
          <w:noProof/>
          <w:szCs w:val="24"/>
          <w:lang w:val="en-GB"/>
        </w:rPr>
        <w:t xml:space="preserve">, </w:t>
      </w:r>
      <w:r w:rsidRPr="00AA3FD6">
        <w:rPr>
          <w:rFonts w:cs="Arial"/>
          <w:i/>
          <w:iCs/>
          <w:noProof/>
          <w:szCs w:val="24"/>
          <w:lang w:val="en-GB"/>
        </w:rPr>
        <w:t>8</w:t>
      </w:r>
      <w:r w:rsidRPr="00AA3FD6">
        <w:rPr>
          <w:rFonts w:cs="Arial"/>
          <w:noProof/>
          <w:szCs w:val="24"/>
          <w:lang w:val="en-GB"/>
        </w:rPr>
        <w:t>, 25442–25458. https://doi.org/10.1109/ACCESS.2020.2970238</w:t>
      </w:r>
    </w:p>
    <w:p w14:paraId="232781DC" w14:textId="77777777" w:rsidR="009A2548" w:rsidRPr="00AA3FD6" w:rsidRDefault="009A2548" w:rsidP="009A2548">
      <w:pPr>
        <w:widowControl w:val="0"/>
        <w:autoSpaceDE w:val="0"/>
        <w:autoSpaceDN w:val="0"/>
        <w:adjustRightInd w:val="0"/>
        <w:spacing w:after="240"/>
        <w:ind w:left="480" w:hanging="480"/>
        <w:rPr>
          <w:rFonts w:cs="Arial"/>
          <w:noProof/>
          <w:szCs w:val="24"/>
          <w:lang w:val="en-GB"/>
        </w:rPr>
      </w:pPr>
      <w:r w:rsidRPr="00AA3FD6">
        <w:rPr>
          <w:rFonts w:cs="Arial"/>
          <w:noProof/>
          <w:szCs w:val="24"/>
          <w:lang w:val="en-GB"/>
        </w:rPr>
        <w:t xml:space="preserve">Liu, W., Chan, A. B., Lau, R. W. H., &amp; Manochaieee, D. (2015). Leveraging long-term predictions and online learning in agent-based multiple person tracking. In </w:t>
      </w:r>
      <w:r w:rsidRPr="00AA3FD6">
        <w:rPr>
          <w:rFonts w:cs="Arial"/>
          <w:i/>
          <w:iCs/>
          <w:noProof/>
          <w:szCs w:val="24"/>
          <w:lang w:val="en-GB"/>
        </w:rPr>
        <w:t>IEEE Transactions on Circuits and Systems for Video Technology</w:t>
      </w:r>
      <w:r w:rsidRPr="00AA3FD6">
        <w:rPr>
          <w:rFonts w:cs="Arial"/>
          <w:noProof/>
          <w:szCs w:val="24"/>
          <w:lang w:val="en-GB"/>
        </w:rPr>
        <w:t xml:space="preserve"> (Vol. 25, Issue 3). https://doi.org/10.1109/TCSVT.2014.2344511</w:t>
      </w:r>
    </w:p>
    <w:p w14:paraId="3DADAB3D" w14:textId="77777777" w:rsidR="009A2548" w:rsidRPr="00AA3FD6" w:rsidRDefault="009A2548" w:rsidP="009A2548">
      <w:pPr>
        <w:widowControl w:val="0"/>
        <w:autoSpaceDE w:val="0"/>
        <w:autoSpaceDN w:val="0"/>
        <w:adjustRightInd w:val="0"/>
        <w:spacing w:after="240"/>
        <w:ind w:left="480" w:hanging="480"/>
        <w:rPr>
          <w:rFonts w:cs="Arial"/>
          <w:noProof/>
          <w:szCs w:val="24"/>
          <w:lang w:val="en-GB"/>
        </w:rPr>
      </w:pPr>
      <w:r w:rsidRPr="00AA3FD6">
        <w:rPr>
          <w:rFonts w:cs="Arial"/>
          <w:noProof/>
          <w:szCs w:val="24"/>
          <w:lang w:val="en-GB"/>
        </w:rPr>
        <w:t xml:space="preserve">Miyamoto, R., Adachi, M., Ishida, H., Watanabe, T., Matsutani, K., Komatsuzaki, H., Sakata, S., Yokota, R., &amp; Kobayashi, S. (2020). Visual navigation based on semantic segmentation using only a monocular camera as an external sensor. In </w:t>
      </w:r>
      <w:r w:rsidRPr="00AA3FD6">
        <w:rPr>
          <w:rFonts w:cs="Arial"/>
          <w:i/>
          <w:iCs/>
          <w:noProof/>
          <w:szCs w:val="24"/>
          <w:lang w:val="en-GB"/>
        </w:rPr>
        <w:t>Journal of Robotics and Mechatronics</w:t>
      </w:r>
      <w:r w:rsidRPr="00AA3FD6">
        <w:rPr>
          <w:rFonts w:cs="Arial"/>
          <w:noProof/>
          <w:szCs w:val="24"/>
          <w:lang w:val="en-GB"/>
        </w:rPr>
        <w:t xml:space="preserve"> (Vol. 32, Issue 6). https://doi.org/10.20965/jrm.2020.p1137</w:t>
      </w:r>
    </w:p>
    <w:p w14:paraId="4A8F2697" w14:textId="77777777" w:rsidR="009A2548" w:rsidRPr="00AA3FD6" w:rsidRDefault="009A2548" w:rsidP="009A2548">
      <w:pPr>
        <w:widowControl w:val="0"/>
        <w:autoSpaceDE w:val="0"/>
        <w:autoSpaceDN w:val="0"/>
        <w:adjustRightInd w:val="0"/>
        <w:spacing w:after="240"/>
        <w:ind w:left="480" w:hanging="480"/>
        <w:rPr>
          <w:rFonts w:cs="Arial"/>
          <w:noProof/>
          <w:szCs w:val="24"/>
          <w:lang w:val="en-GB"/>
        </w:rPr>
      </w:pPr>
      <w:r w:rsidRPr="00AA3FD6">
        <w:rPr>
          <w:rFonts w:cs="Arial"/>
          <w:noProof/>
          <w:szCs w:val="24"/>
          <w:lang w:val="en-GB"/>
        </w:rPr>
        <w:t xml:space="preserve">Moors, P., Germeys, F., Pomianowska, I., &amp; Verfaillie, K. (2015). Perceiving where another person is looking: The integration of head and body information in estimating another person’s gaze. </w:t>
      </w:r>
      <w:r w:rsidRPr="00AA3FD6">
        <w:rPr>
          <w:rFonts w:cs="Arial"/>
          <w:i/>
          <w:iCs/>
          <w:noProof/>
          <w:szCs w:val="24"/>
          <w:lang w:val="en-GB"/>
        </w:rPr>
        <w:t>Frontiers in Psychology</w:t>
      </w:r>
      <w:r w:rsidRPr="00AA3FD6">
        <w:rPr>
          <w:rFonts w:cs="Arial"/>
          <w:noProof/>
          <w:szCs w:val="24"/>
          <w:lang w:val="en-GB"/>
        </w:rPr>
        <w:t xml:space="preserve">, </w:t>
      </w:r>
      <w:r w:rsidRPr="00AA3FD6">
        <w:rPr>
          <w:rFonts w:cs="Arial"/>
          <w:i/>
          <w:iCs/>
          <w:noProof/>
          <w:szCs w:val="24"/>
          <w:lang w:val="en-GB"/>
        </w:rPr>
        <w:t>6</w:t>
      </w:r>
      <w:r w:rsidRPr="00AA3FD6">
        <w:rPr>
          <w:rFonts w:cs="Arial"/>
          <w:noProof/>
          <w:szCs w:val="24"/>
          <w:lang w:val="en-GB"/>
        </w:rPr>
        <w:t>(JUN). https://doi.org/10.3389/fpsyg.2015.00909</w:t>
      </w:r>
    </w:p>
    <w:p w14:paraId="70C84A1E" w14:textId="77777777" w:rsidR="009A2548" w:rsidRPr="00AA3FD6" w:rsidRDefault="009A2548" w:rsidP="009A2548">
      <w:pPr>
        <w:widowControl w:val="0"/>
        <w:autoSpaceDE w:val="0"/>
        <w:autoSpaceDN w:val="0"/>
        <w:adjustRightInd w:val="0"/>
        <w:spacing w:after="240"/>
        <w:ind w:left="480" w:hanging="480"/>
        <w:rPr>
          <w:rFonts w:cs="Arial"/>
          <w:noProof/>
          <w:szCs w:val="24"/>
          <w:lang w:val="en-GB"/>
        </w:rPr>
      </w:pPr>
      <w:r w:rsidRPr="00AA3FD6">
        <w:rPr>
          <w:rFonts w:cs="Arial"/>
          <w:noProof/>
          <w:szCs w:val="24"/>
          <w:lang w:val="en-GB"/>
        </w:rPr>
        <w:t xml:space="preserve">Mu, L., Yao, P., Zheng, Y., Chen, K., Wang, F., &amp; Qi, N. (2020). Research on SLAM algorithm of mobile robot based on the fusion of 2D LiDAR and depth camera. </w:t>
      </w:r>
      <w:r w:rsidRPr="00AA3FD6">
        <w:rPr>
          <w:rFonts w:cs="Arial"/>
          <w:i/>
          <w:iCs/>
          <w:noProof/>
          <w:szCs w:val="24"/>
          <w:lang w:val="en-GB"/>
        </w:rPr>
        <w:t>IEEE Access</w:t>
      </w:r>
      <w:r w:rsidRPr="00AA3FD6">
        <w:rPr>
          <w:rFonts w:cs="Arial"/>
          <w:noProof/>
          <w:szCs w:val="24"/>
          <w:lang w:val="en-GB"/>
        </w:rPr>
        <w:t xml:space="preserve">, </w:t>
      </w:r>
      <w:r w:rsidRPr="00AA3FD6">
        <w:rPr>
          <w:rFonts w:cs="Arial"/>
          <w:i/>
          <w:iCs/>
          <w:noProof/>
          <w:szCs w:val="24"/>
          <w:lang w:val="en-GB"/>
        </w:rPr>
        <w:t>8</w:t>
      </w:r>
      <w:r w:rsidRPr="00AA3FD6">
        <w:rPr>
          <w:rFonts w:cs="Arial"/>
          <w:noProof/>
          <w:szCs w:val="24"/>
          <w:lang w:val="en-GB"/>
        </w:rPr>
        <w:t>, 157628–157642. https://doi.org/10.1109/ACCESS.2020.3019659</w:t>
      </w:r>
    </w:p>
    <w:p w14:paraId="4ED043E1" w14:textId="77777777" w:rsidR="009A2548" w:rsidRPr="00AA3FD6" w:rsidRDefault="009A2548" w:rsidP="009A2548">
      <w:pPr>
        <w:widowControl w:val="0"/>
        <w:autoSpaceDE w:val="0"/>
        <w:autoSpaceDN w:val="0"/>
        <w:adjustRightInd w:val="0"/>
        <w:spacing w:after="240"/>
        <w:ind w:left="480" w:hanging="480"/>
        <w:rPr>
          <w:rFonts w:cs="Arial"/>
          <w:noProof/>
          <w:szCs w:val="24"/>
          <w:lang w:val="en-GB"/>
        </w:rPr>
      </w:pPr>
      <w:r w:rsidRPr="00AA3FD6">
        <w:rPr>
          <w:rFonts w:cs="Arial"/>
          <w:noProof/>
          <w:szCs w:val="24"/>
          <w:lang w:val="en-GB"/>
        </w:rPr>
        <w:t xml:space="preserve">Munaro, M., &amp; Menegatti, E. (2014). Fast RGB-D people tracking for service robots. </w:t>
      </w:r>
      <w:r w:rsidRPr="00AA3FD6">
        <w:rPr>
          <w:rFonts w:cs="Arial"/>
          <w:i/>
          <w:iCs/>
          <w:noProof/>
          <w:szCs w:val="24"/>
          <w:lang w:val="en-GB"/>
        </w:rPr>
        <w:t>Autonomous Robots</w:t>
      </w:r>
      <w:r w:rsidRPr="00AA3FD6">
        <w:rPr>
          <w:rFonts w:cs="Arial"/>
          <w:noProof/>
          <w:szCs w:val="24"/>
          <w:lang w:val="en-GB"/>
        </w:rPr>
        <w:t xml:space="preserve">, </w:t>
      </w:r>
      <w:r w:rsidRPr="00AA3FD6">
        <w:rPr>
          <w:rFonts w:cs="Arial"/>
          <w:i/>
          <w:iCs/>
          <w:noProof/>
          <w:szCs w:val="24"/>
          <w:lang w:val="en-GB"/>
        </w:rPr>
        <w:t>37</w:t>
      </w:r>
      <w:r w:rsidRPr="00AA3FD6">
        <w:rPr>
          <w:rFonts w:cs="Arial"/>
          <w:noProof/>
          <w:szCs w:val="24"/>
          <w:lang w:val="en-GB"/>
        </w:rPr>
        <w:t>(3), 227–242. https://doi.org/10.1007/s10514-014-9385-0</w:t>
      </w:r>
    </w:p>
    <w:p w14:paraId="26C8E6A2" w14:textId="77777777" w:rsidR="009A2548" w:rsidRPr="00AA3FD6" w:rsidRDefault="009A2548" w:rsidP="009A2548">
      <w:pPr>
        <w:widowControl w:val="0"/>
        <w:autoSpaceDE w:val="0"/>
        <w:autoSpaceDN w:val="0"/>
        <w:adjustRightInd w:val="0"/>
        <w:spacing w:after="240"/>
        <w:ind w:left="480" w:hanging="480"/>
        <w:rPr>
          <w:rFonts w:cs="Arial"/>
          <w:noProof/>
          <w:szCs w:val="24"/>
          <w:lang w:val="en-GB"/>
        </w:rPr>
      </w:pPr>
      <w:r w:rsidRPr="00AA3FD6">
        <w:rPr>
          <w:rFonts w:cs="Arial"/>
          <w:noProof/>
          <w:szCs w:val="24"/>
          <w:lang w:val="en-GB"/>
        </w:rPr>
        <w:t xml:space="preserve">Mur-Artal, R., Montiel, J. M. M., &amp; Tardos, J. D. (2015). ORB-SLAM: a Versatile and Accurate Monocular SLAM System. </w:t>
      </w:r>
      <w:r w:rsidRPr="00AA3FD6">
        <w:rPr>
          <w:rFonts w:cs="Arial"/>
          <w:i/>
          <w:iCs/>
          <w:noProof/>
          <w:szCs w:val="24"/>
          <w:lang w:val="en-GB"/>
        </w:rPr>
        <w:t>IEEE Transactions on Robotics</w:t>
      </w:r>
      <w:r w:rsidRPr="00AA3FD6">
        <w:rPr>
          <w:rFonts w:cs="Arial"/>
          <w:noProof/>
          <w:szCs w:val="24"/>
          <w:lang w:val="en-GB"/>
        </w:rPr>
        <w:t xml:space="preserve">, </w:t>
      </w:r>
      <w:r w:rsidRPr="00AA3FD6">
        <w:rPr>
          <w:rFonts w:cs="Arial"/>
          <w:i/>
          <w:iCs/>
          <w:noProof/>
          <w:szCs w:val="24"/>
          <w:lang w:val="en-GB"/>
        </w:rPr>
        <w:t>31</w:t>
      </w:r>
      <w:r w:rsidRPr="00AA3FD6">
        <w:rPr>
          <w:rFonts w:cs="Arial"/>
          <w:noProof/>
          <w:szCs w:val="24"/>
          <w:lang w:val="en-GB"/>
        </w:rPr>
        <w:t>(5), 1147–1163. https://doi.org/10.1109/TRO.2015.2463671</w:t>
      </w:r>
    </w:p>
    <w:p w14:paraId="04448ACE" w14:textId="77777777" w:rsidR="009A2548" w:rsidRPr="00AA3FD6" w:rsidRDefault="009A2548" w:rsidP="009A2548">
      <w:pPr>
        <w:widowControl w:val="0"/>
        <w:autoSpaceDE w:val="0"/>
        <w:autoSpaceDN w:val="0"/>
        <w:adjustRightInd w:val="0"/>
        <w:spacing w:after="240"/>
        <w:ind w:left="480" w:hanging="480"/>
        <w:rPr>
          <w:rFonts w:cs="Arial"/>
          <w:noProof/>
          <w:szCs w:val="24"/>
          <w:lang w:val="en-GB"/>
        </w:rPr>
      </w:pPr>
      <w:r w:rsidRPr="00AA3FD6">
        <w:rPr>
          <w:rFonts w:cs="Arial"/>
          <w:i/>
          <w:iCs/>
          <w:noProof/>
          <w:szCs w:val="24"/>
          <w:lang w:val="en-GB"/>
        </w:rPr>
        <w:t>ORB SLAM Proposal for NTU GPU Programming Course 2016</w:t>
      </w:r>
      <w:r w:rsidRPr="00AA3FD6">
        <w:rPr>
          <w:rFonts w:cs="Arial"/>
          <w:noProof/>
          <w:szCs w:val="24"/>
          <w:lang w:val="en-GB"/>
        </w:rPr>
        <w:t>. (n.d.). Retrieved June 3, 2021, from https://www.slideshare.net/MindosCheng/orb-slam-proposal-for-ntu-gpu-</w:t>
      </w:r>
      <w:r w:rsidRPr="00AA3FD6">
        <w:rPr>
          <w:rFonts w:cs="Arial"/>
          <w:noProof/>
          <w:szCs w:val="24"/>
          <w:lang w:val="en-GB"/>
        </w:rPr>
        <w:lastRenderedPageBreak/>
        <w:t>programming-course-2016</w:t>
      </w:r>
    </w:p>
    <w:p w14:paraId="548DABEB" w14:textId="77777777" w:rsidR="009A2548" w:rsidRPr="00AA3FD6" w:rsidRDefault="009A2548" w:rsidP="009A2548">
      <w:pPr>
        <w:widowControl w:val="0"/>
        <w:autoSpaceDE w:val="0"/>
        <w:autoSpaceDN w:val="0"/>
        <w:adjustRightInd w:val="0"/>
        <w:spacing w:after="240"/>
        <w:ind w:left="480" w:hanging="480"/>
        <w:rPr>
          <w:rFonts w:cs="Arial"/>
          <w:noProof/>
          <w:szCs w:val="24"/>
          <w:lang w:val="en-GB"/>
        </w:rPr>
      </w:pPr>
      <w:r w:rsidRPr="00AA3FD6">
        <w:rPr>
          <w:rFonts w:cs="Arial"/>
          <w:i/>
          <w:iCs/>
          <w:noProof/>
          <w:szCs w:val="24"/>
          <w:lang w:val="en-GB"/>
        </w:rPr>
        <w:t>Principle drawing of a stereo camera setup. Objects (1,2) in various... | Download Scientific Diagram</w:t>
      </w:r>
      <w:r w:rsidRPr="00AA3FD6">
        <w:rPr>
          <w:rFonts w:cs="Arial"/>
          <w:noProof/>
          <w:szCs w:val="24"/>
          <w:lang w:val="en-GB"/>
        </w:rPr>
        <w:t>. (n.d.). Retrieved June 3, 2021, from https://www.researchgate.net/figure/Principle-drawing-of-a-stereo-camera-setup-Objects-1-2-in-various-depth-ranges-are_fig5_303307354</w:t>
      </w:r>
    </w:p>
    <w:p w14:paraId="5A094138" w14:textId="77777777" w:rsidR="009A2548" w:rsidRPr="00AA3FD6" w:rsidRDefault="009A2548" w:rsidP="009A2548">
      <w:pPr>
        <w:widowControl w:val="0"/>
        <w:autoSpaceDE w:val="0"/>
        <w:autoSpaceDN w:val="0"/>
        <w:adjustRightInd w:val="0"/>
        <w:spacing w:after="240"/>
        <w:ind w:left="480" w:hanging="480"/>
        <w:rPr>
          <w:rFonts w:cs="Arial"/>
          <w:noProof/>
          <w:szCs w:val="24"/>
          <w:lang w:val="en-GB"/>
        </w:rPr>
      </w:pPr>
      <w:r w:rsidRPr="00AA3FD6">
        <w:rPr>
          <w:rFonts w:cs="Arial"/>
          <w:noProof/>
          <w:szCs w:val="24"/>
          <w:lang w:val="en-GB"/>
        </w:rPr>
        <w:t xml:space="preserve">Ren, S., He, K., Girshick, R., &amp; Sun, J. (2017). Faster R-CNN: Towards Real-Time Object Detection with Region Proposal Networks. In </w:t>
      </w:r>
      <w:r w:rsidRPr="00AA3FD6">
        <w:rPr>
          <w:rFonts w:cs="Arial"/>
          <w:i/>
          <w:iCs/>
          <w:noProof/>
          <w:szCs w:val="24"/>
          <w:lang w:val="en-GB"/>
        </w:rPr>
        <w:t>IEEE Transactions on Pattern Analysis and Machine Intelligence</w:t>
      </w:r>
      <w:r w:rsidRPr="00AA3FD6">
        <w:rPr>
          <w:rFonts w:cs="Arial"/>
          <w:noProof/>
          <w:szCs w:val="24"/>
          <w:lang w:val="en-GB"/>
        </w:rPr>
        <w:t xml:space="preserve"> (Vol. 39, Issue 6). https://doi.org/10.1109/TPAMI.2016.2577031</w:t>
      </w:r>
    </w:p>
    <w:p w14:paraId="3017DBEF" w14:textId="77777777" w:rsidR="009A2548" w:rsidRPr="00AA3FD6" w:rsidRDefault="009A2548" w:rsidP="009A2548">
      <w:pPr>
        <w:widowControl w:val="0"/>
        <w:autoSpaceDE w:val="0"/>
        <w:autoSpaceDN w:val="0"/>
        <w:adjustRightInd w:val="0"/>
        <w:spacing w:after="240"/>
        <w:ind w:left="480" w:hanging="480"/>
        <w:rPr>
          <w:rFonts w:cs="Arial"/>
          <w:noProof/>
          <w:szCs w:val="24"/>
          <w:lang w:val="en-GB"/>
        </w:rPr>
      </w:pPr>
      <w:r w:rsidRPr="00AA3FD6">
        <w:rPr>
          <w:rFonts w:cs="Arial"/>
          <w:i/>
          <w:iCs/>
          <w:noProof/>
          <w:szCs w:val="24"/>
          <w:lang w:val="en-GB"/>
        </w:rPr>
        <w:t>Review: SENet — Squeeze-and-Excitation Network, Winner of ILSVRC 2017 (Image Classification) | by Sik-Ho Tsang | Towards Data Science</w:t>
      </w:r>
      <w:r w:rsidRPr="00AA3FD6">
        <w:rPr>
          <w:rFonts w:cs="Arial"/>
          <w:noProof/>
          <w:szCs w:val="24"/>
          <w:lang w:val="en-GB"/>
        </w:rPr>
        <w:t>. (n.d.). Retrieved June 3, 2021, from https://towardsdatascience.com/review-senet-squeeze-and-excitation-network-winner-of-ilsvrc-2017-image-classification-a887b98b2883</w:t>
      </w:r>
    </w:p>
    <w:p w14:paraId="1E5D2A75" w14:textId="77777777" w:rsidR="009A2548" w:rsidRPr="00AA3FD6" w:rsidRDefault="009A2548" w:rsidP="009A2548">
      <w:pPr>
        <w:widowControl w:val="0"/>
        <w:autoSpaceDE w:val="0"/>
        <w:autoSpaceDN w:val="0"/>
        <w:adjustRightInd w:val="0"/>
        <w:spacing w:after="240"/>
        <w:ind w:left="480" w:hanging="480"/>
        <w:rPr>
          <w:rFonts w:cs="Arial"/>
          <w:noProof/>
          <w:szCs w:val="24"/>
          <w:lang w:val="en-GB"/>
        </w:rPr>
      </w:pPr>
      <w:r w:rsidRPr="00AA3FD6">
        <w:rPr>
          <w:rFonts w:cs="Arial"/>
          <w:i/>
          <w:iCs/>
          <w:noProof/>
          <w:szCs w:val="24"/>
          <w:lang w:val="en-GB"/>
        </w:rPr>
        <w:t>SCRUM - ECLEE | European Center for Leadership and Entrepreneurship Education</w:t>
      </w:r>
      <w:r w:rsidRPr="00AA3FD6">
        <w:rPr>
          <w:rFonts w:cs="Arial"/>
          <w:noProof/>
          <w:szCs w:val="24"/>
          <w:lang w:val="en-GB"/>
        </w:rPr>
        <w:t>. (n.d.). Retrieved June 3, 2021, from https://www.eclee.com/training/scrum/</w:t>
      </w:r>
    </w:p>
    <w:p w14:paraId="77327AAE" w14:textId="77777777" w:rsidR="009A2548" w:rsidRPr="00AA3FD6" w:rsidRDefault="009A2548" w:rsidP="009A2548">
      <w:pPr>
        <w:widowControl w:val="0"/>
        <w:autoSpaceDE w:val="0"/>
        <w:autoSpaceDN w:val="0"/>
        <w:adjustRightInd w:val="0"/>
        <w:spacing w:after="240"/>
        <w:ind w:left="480" w:hanging="480"/>
        <w:rPr>
          <w:rFonts w:cs="Arial"/>
          <w:noProof/>
          <w:szCs w:val="24"/>
          <w:lang w:val="en-GB"/>
        </w:rPr>
      </w:pPr>
      <w:r w:rsidRPr="00AA3FD6">
        <w:rPr>
          <w:rFonts w:cs="Arial"/>
          <w:noProof/>
          <w:szCs w:val="24"/>
          <w:lang w:val="en-GB"/>
        </w:rPr>
        <w:t xml:space="preserve">Seichter, D., Köhler, M., Lewandowski, B., Wengefeld, T., &amp; Gross, H.-M. (2020). Efficient RGB-D Semantic Segmentation for Indoor Scene Analysis. </w:t>
      </w:r>
      <w:r w:rsidRPr="00AA3FD6">
        <w:rPr>
          <w:rFonts w:cs="Arial"/>
          <w:i/>
          <w:iCs/>
          <w:noProof/>
          <w:szCs w:val="24"/>
          <w:lang w:val="en-GB"/>
        </w:rPr>
        <w:t>ArXiv</w:t>
      </w:r>
      <w:r w:rsidRPr="00AA3FD6">
        <w:rPr>
          <w:rFonts w:cs="Arial"/>
          <w:noProof/>
          <w:szCs w:val="24"/>
          <w:lang w:val="en-GB"/>
        </w:rPr>
        <w:t>. http://arxiv.org/abs/2011.06961</w:t>
      </w:r>
    </w:p>
    <w:p w14:paraId="66995D8B" w14:textId="77777777" w:rsidR="009A2548" w:rsidRPr="00AA3FD6" w:rsidRDefault="009A2548" w:rsidP="009A2548">
      <w:pPr>
        <w:widowControl w:val="0"/>
        <w:autoSpaceDE w:val="0"/>
        <w:autoSpaceDN w:val="0"/>
        <w:adjustRightInd w:val="0"/>
        <w:spacing w:after="240"/>
        <w:ind w:left="480" w:hanging="480"/>
        <w:rPr>
          <w:rFonts w:cs="Arial"/>
          <w:noProof/>
          <w:szCs w:val="24"/>
          <w:lang w:val="en-GB"/>
        </w:rPr>
      </w:pPr>
      <w:r w:rsidRPr="00AA3FD6">
        <w:rPr>
          <w:rFonts w:cs="Arial"/>
          <w:noProof/>
          <w:szCs w:val="24"/>
          <w:lang w:val="en-GB"/>
        </w:rPr>
        <w:t xml:space="preserve">Shin, Y.-S., Yeong, ·, Park, S., &amp; Kim, A. (2020). DVL-SLAM: sparse depth enhanced direct visual-LiDAR SLAM. </w:t>
      </w:r>
      <w:r w:rsidRPr="00AA3FD6">
        <w:rPr>
          <w:rFonts w:cs="Arial"/>
          <w:i/>
          <w:iCs/>
          <w:noProof/>
          <w:szCs w:val="24"/>
          <w:lang w:val="en-GB"/>
        </w:rPr>
        <w:t>Autonomous Robots</w:t>
      </w:r>
      <w:r w:rsidRPr="00AA3FD6">
        <w:rPr>
          <w:rFonts w:cs="Arial"/>
          <w:noProof/>
          <w:szCs w:val="24"/>
          <w:lang w:val="en-GB"/>
        </w:rPr>
        <w:t xml:space="preserve">, </w:t>
      </w:r>
      <w:r w:rsidRPr="00AA3FD6">
        <w:rPr>
          <w:rFonts w:cs="Arial"/>
          <w:i/>
          <w:iCs/>
          <w:noProof/>
          <w:szCs w:val="24"/>
          <w:lang w:val="en-GB"/>
        </w:rPr>
        <w:t>44</w:t>
      </w:r>
      <w:r w:rsidRPr="00AA3FD6">
        <w:rPr>
          <w:rFonts w:cs="Arial"/>
          <w:noProof/>
          <w:szCs w:val="24"/>
          <w:lang w:val="en-GB"/>
        </w:rPr>
        <w:t>, 115–130. https://doi.org/10.1007/s10514-019-09881-0</w:t>
      </w:r>
    </w:p>
    <w:p w14:paraId="24A692E9" w14:textId="77777777" w:rsidR="009A2548" w:rsidRPr="00AA3FD6" w:rsidRDefault="009A2548" w:rsidP="009A2548">
      <w:pPr>
        <w:widowControl w:val="0"/>
        <w:autoSpaceDE w:val="0"/>
        <w:autoSpaceDN w:val="0"/>
        <w:adjustRightInd w:val="0"/>
        <w:spacing w:after="240"/>
        <w:ind w:left="480" w:hanging="480"/>
        <w:rPr>
          <w:rFonts w:cs="Arial"/>
          <w:noProof/>
          <w:szCs w:val="24"/>
          <w:lang w:val="en-GB"/>
        </w:rPr>
      </w:pPr>
      <w:r w:rsidRPr="00AA3FD6">
        <w:rPr>
          <w:rFonts w:cs="Arial"/>
          <w:noProof/>
          <w:szCs w:val="24"/>
          <w:lang w:val="en-GB"/>
        </w:rPr>
        <w:t xml:space="preserve">Silberman, N., Hoiem, D., Kohli, P., &amp; Fergus, R. (2012). Indoor segmentation and support inference from RGBD images. In </w:t>
      </w:r>
      <w:r w:rsidRPr="00AA3FD6">
        <w:rPr>
          <w:rFonts w:cs="Arial"/>
          <w:i/>
          <w:iCs/>
          <w:noProof/>
          <w:szCs w:val="24"/>
          <w:lang w:val="en-GB"/>
        </w:rPr>
        <w:t>Lecture Notes in Computer Science (including subseries Lecture Notes in Artificial Intelligence and Lecture Notes in Bioinformatics): Vol. 7576 LNCS</w:t>
      </w:r>
      <w:r w:rsidRPr="00AA3FD6">
        <w:rPr>
          <w:rFonts w:cs="Arial"/>
          <w:noProof/>
          <w:szCs w:val="24"/>
          <w:lang w:val="en-GB"/>
        </w:rPr>
        <w:t xml:space="preserve"> (Issue PART 5). https://doi.org/10.1007/978-3-642-33715-4_54</w:t>
      </w:r>
    </w:p>
    <w:p w14:paraId="255EC053" w14:textId="77777777" w:rsidR="009A2548" w:rsidRPr="00AA3FD6" w:rsidRDefault="009A2548" w:rsidP="009A2548">
      <w:pPr>
        <w:widowControl w:val="0"/>
        <w:autoSpaceDE w:val="0"/>
        <w:autoSpaceDN w:val="0"/>
        <w:adjustRightInd w:val="0"/>
        <w:spacing w:after="240"/>
        <w:ind w:left="480" w:hanging="480"/>
        <w:rPr>
          <w:rFonts w:cs="Arial"/>
          <w:noProof/>
          <w:szCs w:val="24"/>
          <w:lang w:val="en-GB"/>
        </w:rPr>
      </w:pPr>
      <w:r w:rsidRPr="00AA3FD6">
        <w:rPr>
          <w:rFonts w:cs="Arial"/>
          <w:noProof/>
          <w:szCs w:val="24"/>
          <w:lang w:val="en-GB"/>
        </w:rPr>
        <w:t xml:space="preserve">Song, S., Lichtenberg, S. P., &amp; Xiao, J. (2015). SUN RGB-D: A RGB-D scene understanding benchmark suite. In </w:t>
      </w:r>
      <w:r w:rsidRPr="00AA3FD6">
        <w:rPr>
          <w:rFonts w:cs="Arial"/>
          <w:i/>
          <w:iCs/>
          <w:noProof/>
          <w:szCs w:val="24"/>
          <w:lang w:val="en-GB"/>
        </w:rPr>
        <w:t>Proceedings of the IEEE Computer Society Conference on Computer Vision and Pattern Recognition</w:t>
      </w:r>
      <w:r w:rsidRPr="00AA3FD6">
        <w:rPr>
          <w:rFonts w:cs="Arial"/>
          <w:noProof/>
          <w:szCs w:val="24"/>
          <w:lang w:val="en-GB"/>
        </w:rPr>
        <w:t xml:space="preserve"> (Vols. 07-12-June). https://doi.org/10.1109/CVPR.2015.7298655</w:t>
      </w:r>
    </w:p>
    <w:p w14:paraId="3F04F529" w14:textId="77777777" w:rsidR="009A2548" w:rsidRPr="00AA3FD6" w:rsidRDefault="009A2548" w:rsidP="009A2548">
      <w:pPr>
        <w:widowControl w:val="0"/>
        <w:autoSpaceDE w:val="0"/>
        <w:autoSpaceDN w:val="0"/>
        <w:adjustRightInd w:val="0"/>
        <w:spacing w:after="240"/>
        <w:ind w:left="480" w:hanging="480"/>
        <w:rPr>
          <w:rFonts w:cs="Arial"/>
          <w:noProof/>
          <w:szCs w:val="24"/>
          <w:lang w:val="en-GB"/>
        </w:rPr>
      </w:pPr>
      <w:r w:rsidRPr="00AA3FD6">
        <w:rPr>
          <w:rFonts w:cs="Arial"/>
          <w:i/>
          <w:iCs/>
          <w:noProof/>
          <w:szCs w:val="24"/>
          <w:lang w:val="en-GB"/>
        </w:rPr>
        <w:t>Stereo visual SLAM system overview: First, we undistort and rectify the... | Download Scientific Diagram</w:t>
      </w:r>
      <w:r w:rsidRPr="00AA3FD6">
        <w:rPr>
          <w:rFonts w:cs="Arial"/>
          <w:noProof/>
          <w:szCs w:val="24"/>
          <w:lang w:val="en-GB"/>
        </w:rPr>
        <w:t>. (n.d.). Retrieved June 3, 2021, from https://www.researchgate.net/figure/Stereo-visual-SLAM-system-overview-First-we-</w:t>
      </w:r>
      <w:r w:rsidRPr="00AA3FD6">
        <w:rPr>
          <w:rFonts w:cs="Arial"/>
          <w:noProof/>
          <w:szCs w:val="24"/>
          <w:lang w:val="en-GB"/>
        </w:rPr>
        <w:lastRenderedPageBreak/>
        <w:t>undistort-and-rectify-the-stereo-images_fig1_257523126</w:t>
      </w:r>
    </w:p>
    <w:p w14:paraId="3C3E0AE6" w14:textId="77777777" w:rsidR="009A2548" w:rsidRPr="00AA3FD6" w:rsidRDefault="009A2548" w:rsidP="009A2548">
      <w:pPr>
        <w:widowControl w:val="0"/>
        <w:autoSpaceDE w:val="0"/>
        <w:autoSpaceDN w:val="0"/>
        <w:adjustRightInd w:val="0"/>
        <w:spacing w:after="240"/>
        <w:ind w:left="480" w:hanging="480"/>
        <w:rPr>
          <w:rFonts w:cs="Arial"/>
          <w:noProof/>
          <w:szCs w:val="24"/>
          <w:lang w:val="en-GB"/>
        </w:rPr>
      </w:pPr>
      <w:r w:rsidRPr="00AA3FD6">
        <w:rPr>
          <w:rFonts w:cs="Arial"/>
          <w:i/>
          <w:iCs/>
          <w:noProof/>
          <w:szCs w:val="24"/>
          <w:lang w:val="en-GB"/>
        </w:rPr>
        <w:t>Supercharge your computer vision models with synthetic datasets built by Unity | Unity Blog</w:t>
      </w:r>
      <w:r w:rsidRPr="00AA3FD6">
        <w:rPr>
          <w:rFonts w:cs="Arial"/>
          <w:noProof/>
          <w:szCs w:val="24"/>
          <w:lang w:val="en-GB"/>
        </w:rPr>
        <w:t>. (n.d.). Retrieved June 3, 2021, from https://blog.unity.com/technology/supercharge-your-computer-vision-models-with-synthetic-datasets-built-by-unity</w:t>
      </w:r>
    </w:p>
    <w:p w14:paraId="3334EDB3" w14:textId="77777777" w:rsidR="009A2548" w:rsidRPr="009A2548" w:rsidRDefault="009A2548" w:rsidP="009A2548">
      <w:pPr>
        <w:widowControl w:val="0"/>
        <w:autoSpaceDE w:val="0"/>
        <w:autoSpaceDN w:val="0"/>
        <w:adjustRightInd w:val="0"/>
        <w:spacing w:after="240"/>
        <w:ind w:left="480" w:hanging="480"/>
        <w:rPr>
          <w:rFonts w:cs="Arial"/>
          <w:noProof/>
          <w:szCs w:val="24"/>
        </w:rPr>
      </w:pPr>
      <w:r w:rsidRPr="00AA3FD6">
        <w:rPr>
          <w:rFonts w:cs="Arial"/>
          <w:noProof/>
          <w:szCs w:val="24"/>
          <w:lang w:val="en-GB"/>
        </w:rPr>
        <w:t xml:space="preserve">Tamaki, T., Ogawa, D., Raytchev, B., &amp; Kaneda, K. (2019). Semantic segmentation of trajectories with improved agent models for pedestrian behavior analysis. </w:t>
      </w:r>
      <w:r w:rsidRPr="009A2548">
        <w:rPr>
          <w:rFonts w:cs="Arial"/>
          <w:i/>
          <w:iCs/>
          <w:noProof/>
          <w:szCs w:val="24"/>
        </w:rPr>
        <w:t>Advanced Robotics</w:t>
      </w:r>
      <w:r w:rsidRPr="009A2548">
        <w:rPr>
          <w:rFonts w:cs="Arial"/>
          <w:noProof/>
          <w:szCs w:val="24"/>
        </w:rPr>
        <w:t xml:space="preserve">, </w:t>
      </w:r>
      <w:r w:rsidRPr="009A2548">
        <w:rPr>
          <w:rFonts w:cs="Arial"/>
          <w:i/>
          <w:iCs/>
          <w:noProof/>
          <w:szCs w:val="24"/>
        </w:rPr>
        <w:t>33</w:t>
      </w:r>
      <w:r w:rsidRPr="009A2548">
        <w:rPr>
          <w:rFonts w:cs="Arial"/>
          <w:noProof/>
          <w:szCs w:val="24"/>
        </w:rPr>
        <w:t>(3–4), 153–168. https://doi.org/10.1080/01691864.2018.1554508</w:t>
      </w:r>
    </w:p>
    <w:p w14:paraId="108FC532" w14:textId="77777777" w:rsidR="009A2548" w:rsidRPr="00AA3FD6" w:rsidRDefault="009A2548" w:rsidP="009A2548">
      <w:pPr>
        <w:widowControl w:val="0"/>
        <w:autoSpaceDE w:val="0"/>
        <w:autoSpaceDN w:val="0"/>
        <w:adjustRightInd w:val="0"/>
        <w:spacing w:after="240"/>
        <w:ind w:left="480" w:hanging="480"/>
        <w:rPr>
          <w:rFonts w:cs="Arial"/>
          <w:noProof/>
          <w:szCs w:val="24"/>
          <w:lang w:val="en-GB"/>
        </w:rPr>
      </w:pPr>
      <w:r w:rsidRPr="009A2548">
        <w:rPr>
          <w:rFonts w:cs="Arial"/>
          <w:noProof/>
          <w:szCs w:val="24"/>
        </w:rPr>
        <w:t xml:space="preserve">Teso-Fz-Betoño, D., Zulueta, E., Sánchez-Chica, A., Fernandez-Gamiz, U., &amp; Saenz-Aguirre, A. (2020). </w:t>
      </w:r>
      <w:r w:rsidRPr="00AA3FD6">
        <w:rPr>
          <w:rFonts w:cs="Arial"/>
          <w:noProof/>
          <w:szCs w:val="24"/>
          <w:lang w:val="en-GB"/>
        </w:rPr>
        <w:t xml:space="preserve">Semantic segmentation to develop an indoor navigation system for an autonomous mobile robot. </w:t>
      </w:r>
      <w:r w:rsidRPr="00AA3FD6">
        <w:rPr>
          <w:rFonts w:cs="Arial"/>
          <w:i/>
          <w:iCs/>
          <w:noProof/>
          <w:szCs w:val="24"/>
          <w:lang w:val="en-GB"/>
        </w:rPr>
        <w:t>Mathematics</w:t>
      </w:r>
      <w:r w:rsidRPr="00AA3FD6">
        <w:rPr>
          <w:rFonts w:cs="Arial"/>
          <w:noProof/>
          <w:szCs w:val="24"/>
          <w:lang w:val="en-GB"/>
        </w:rPr>
        <w:t xml:space="preserve">, </w:t>
      </w:r>
      <w:r w:rsidRPr="00AA3FD6">
        <w:rPr>
          <w:rFonts w:cs="Arial"/>
          <w:i/>
          <w:iCs/>
          <w:noProof/>
          <w:szCs w:val="24"/>
          <w:lang w:val="en-GB"/>
        </w:rPr>
        <w:t>8</w:t>
      </w:r>
      <w:r w:rsidRPr="00AA3FD6">
        <w:rPr>
          <w:rFonts w:cs="Arial"/>
          <w:noProof/>
          <w:szCs w:val="24"/>
          <w:lang w:val="en-GB"/>
        </w:rPr>
        <w:t>(5). https://doi.org/10.3390/MATH8050855</w:t>
      </w:r>
    </w:p>
    <w:p w14:paraId="768CC87B" w14:textId="77777777" w:rsidR="009A2548" w:rsidRPr="00AA3FD6" w:rsidRDefault="009A2548" w:rsidP="009A2548">
      <w:pPr>
        <w:widowControl w:val="0"/>
        <w:autoSpaceDE w:val="0"/>
        <w:autoSpaceDN w:val="0"/>
        <w:adjustRightInd w:val="0"/>
        <w:spacing w:after="240"/>
        <w:ind w:left="480" w:hanging="480"/>
        <w:rPr>
          <w:rFonts w:cs="Arial"/>
          <w:noProof/>
          <w:szCs w:val="24"/>
          <w:lang w:val="en-GB"/>
        </w:rPr>
      </w:pPr>
      <w:r w:rsidRPr="00AA3FD6">
        <w:rPr>
          <w:rFonts w:cs="Arial"/>
          <w:noProof/>
          <w:szCs w:val="24"/>
          <w:lang w:val="en-GB"/>
        </w:rPr>
        <w:t xml:space="preserve">Wang, R., Zhang, W., Shi, Y., Wang, X., &amp; Cao, W. (2019). GA-ORB: A New Efficient Feature Extraction Algorithm for Multispectral Images Based on Geometric Algebra. </w:t>
      </w:r>
      <w:r w:rsidRPr="00AA3FD6">
        <w:rPr>
          <w:rFonts w:cs="Arial"/>
          <w:i/>
          <w:iCs/>
          <w:noProof/>
          <w:szCs w:val="24"/>
          <w:lang w:val="en-GB"/>
        </w:rPr>
        <w:t>IEEE Access</w:t>
      </w:r>
      <w:r w:rsidRPr="00AA3FD6">
        <w:rPr>
          <w:rFonts w:cs="Arial"/>
          <w:noProof/>
          <w:szCs w:val="24"/>
          <w:lang w:val="en-GB"/>
        </w:rPr>
        <w:t xml:space="preserve">, </w:t>
      </w:r>
      <w:r w:rsidRPr="00AA3FD6">
        <w:rPr>
          <w:rFonts w:cs="Arial"/>
          <w:i/>
          <w:iCs/>
          <w:noProof/>
          <w:szCs w:val="24"/>
          <w:lang w:val="en-GB"/>
        </w:rPr>
        <w:t>7</w:t>
      </w:r>
      <w:r w:rsidRPr="00AA3FD6">
        <w:rPr>
          <w:rFonts w:cs="Arial"/>
          <w:noProof/>
          <w:szCs w:val="24"/>
          <w:lang w:val="en-GB"/>
        </w:rPr>
        <w:t>, 71235–71244. https://doi.org/10.1109/ACCESS.2019.2918813</w:t>
      </w:r>
    </w:p>
    <w:p w14:paraId="11F4152A" w14:textId="77777777" w:rsidR="009A2548" w:rsidRPr="00AA3FD6" w:rsidRDefault="009A2548" w:rsidP="009A2548">
      <w:pPr>
        <w:widowControl w:val="0"/>
        <w:autoSpaceDE w:val="0"/>
        <w:autoSpaceDN w:val="0"/>
        <w:adjustRightInd w:val="0"/>
        <w:spacing w:after="240"/>
        <w:ind w:left="480" w:hanging="480"/>
        <w:rPr>
          <w:rFonts w:cs="Arial"/>
          <w:noProof/>
          <w:szCs w:val="24"/>
          <w:lang w:val="en-GB"/>
        </w:rPr>
      </w:pPr>
      <w:r w:rsidRPr="00AA3FD6">
        <w:rPr>
          <w:rFonts w:cs="Arial"/>
          <w:noProof/>
          <w:szCs w:val="24"/>
          <w:lang w:val="en-GB"/>
        </w:rPr>
        <w:t xml:space="preserve">Wang, Y., Chen, Q., Chen, S., &amp; Wu, J. (2020). Multi-Scale Convolutional Features Network for Semantic Segmentation in Indoor Scenes. </w:t>
      </w:r>
      <w:r w:rsidRPr="00AA3FD6">
        <w:rPr>
          <w:rFonts w:cs="Arial"/>
          <w:i/>
          <w:iCs/>
          <w:noProof/>
          <w:szCs w:val="24"/>
          <w:lang w:val="en-GB"/>
        </w:rPr>
        <w:t>IEEE Access</w:t>
      </w:r>
      <w:r w:rsidRPr="00AA3FD6">
        <w:rPr>
          <w:rFonts w:cs="Arial"/>
          <w:noProof/>
          <w:szCs w:val="24"/>
          <w:lang w:val="en-GB"/>
        </w:rPr>
        <w:t xml:space="preserve">, </w:t>
      </w:r>
      <w:r w:rsidRPr="00AA3FD6">
        <w:rPr>
          <w:rFonts w:cs="Arial"/>
          <w:i/>
          <w:iCs/>
          <w:noProof/>
          <w:szCs w:val="24"/>
          <w:lang w:val="en-GB"/>
        </w:rPr>
        <w:t>8</w:t>
      </w:r>
      <w:r w:rsidRPr="00AA3FD6">
        <w:rPr>
          <w:rFonts w:cs="Arial"/>
          <w:noProof/>
          <w:szCs w:val="24"/>
          <w:lang w:val="en-GB"/>
        </w:rPr>
        <w:t>, 89575–89583. https://doi.org/10.1109/ACCESS.2020.2993570</w:t>
      </w:r>
    </w:p>
    <w:p w14:paraId="5BDCB71C" w14:textId="77777777" w:rsidR="009A2548" w:rsidRPr="00AA3FD6" w:rsidRDefault="009A2548" w:rsidP="009A2548">
      <w:pPr>
        <w:widowControl w:val="0"/>
        <w:autoSpaceDE w:val="0"/>
        <w:autoSpaceDN w:val="0"/>
        <w:adjustRightInd w:val="0"/>
        <w:spacing w:after="240"/>
        <w:ind w:left="480" w:hanging="480"/>
        <w:rPr>
          <w:rFonts w:cs="Arial"/>
          <w:noProof/>
          <w:szCs w:val="24"/>
          <w:lang w:val="en-GB"/>
        </w:rPr>
      </w:pPr>
      <w:r w:rsidRPr="00AA3FD6">
        <w:rPr>
          <w:rFonts w:cs="Arial"/>
          <w:noProof/>
          <w:szCs w:val="24"/>
          <w:lang w:val="en-GB"/>
        </w:rPr>
        <w:t xml:space="preserve">Wolf, D., Bajones, M., Prankl, J., &amp; Vincze, M. (2014). </w:t>
      </w:r>
      <w:r w:rsidRPr="00AA3FD6">
        <w:rPr>
          <w:rFonts w:cs="Arial"/>
          <w:i/>
          <w:iCs/>
          <w:noProof/>
          <w:szCs w:val="24"/>
          <w:lang w:val="en-GB"/>
        </w:rPr>
        <w:t>Find my mug: Efficient object search with a mobile robot using semantic segmentation</w:t>
      </w:r>
      <w:r w:rsidRPr="00AA3FD6">
        <w:rPr>
          <w:rFonts w:cs="Arial"/>
          <w:noProof/>
          <w:szCs w:val="24"/>
          <w:lang w:val="en-GB"/>
        </w:rPr>
        <w:t>. http://arxiv.org/abs/1404.5765</w:t>
      </w:r>
    </w:p>
    <w:p w14:paraId="3D69989F" w14:textId="77777777" w:rsidR="009A2548" w:rsidRPr="00AA3FD6" w:rsidRDefault="009A2548" w:rsidP="009A2548">
      <w:pPr>
        <w:widowControl w:val="0"/>
        <w:autoSpaceDE w:val="0"/>
        <w:autoSpaceDN w:val="0"/>
        <w:adjustRightInd w:val="0"/>
        <w:spacing w:after="240"/>
        <w:ind w:left="480" w:hanging="480"/>
        <w:rPr>
          <w:rFonts w:cs="Arial"/>
          <w:noProof/>
          <w:szCs w:val="24"/>
          <w:lang w:val="en-GB"/>
        </w:rPr>
      </w:pPr>
      <w:r w:rsidRPr="00AA3FD6">
        <w:rPr>
          <w:rFonts w:cs="Arial"/>
          <w:noProof/>
          <w:szCs w:val="24"/>
          <w:lang w:val="en-GB"/>
        </w:rPr>
        <w:t xml:space="preserve">Xu, D., &amp; Wu, Y. (2020). Improved YOLO-V3 with densenet for multi-scale remote sensing target detection. </w:t>
      </w:r>
      <w:r w:rsidRPr="00AA3FD6">
        <w:rPr>
          <w:rFonts w:cs="Arial"/>
          <w:i/>
          <w:iCs/>
          <w:noProof/>
          <w:szCs w:val="24"/>
          <w:lang w:val="en-GB"/>
        </w:rPr>
        <w:t>Sensors (Switzerland)</w:t>
      </w:r>
      <w:r w:rsidRPr="00AA3FD6">
        <w:rPr>
          <w:rFonts w:cs="Arial"/>
          <w:noProof/>
          <w:szCs w:val="24"/>
          <w:lang w:val="en-GB"/>
        </w:rPr>
        <w:t xml:space="preserve">, </w:t>
      </w:r>
      <w:r w:rsidRPr="00AA3FD6">
        <w:rPr>
          <w:rFonts w:cs="Arial"/>
          <w:i/>
          <w:iCs/>
          <w:noProof/>
          <w:szCs w:val="24"/>
          <w:lang w:val="en-GB"/>
        </w:rPr>
        <w:t>20</w:t>
      </w:r>
      <w:r w:rsidRPr="00AA3FD6">
        <w:rPr>
          <w:rFonts w:cs="Arial"/>
          <w:noProof/>
          <w:szCs w:val="24"/>
          <w:lang w:val="en-GB"/>
        </w:rPr>
        <w:t>(15), 1–24. https://doi.org/10.3390/s20154276</w:t>
      </w:r>
    </w:p>
    <w:p w14:paraId="1710D15F" w14:textId="77777777" w:rsidR="009A2548" w:rsidRPr="00AA3FD6" w:rsidRDefault="009A2548" w:rsidP="009A2548">
      <w:pPr>
        <w:widowControl w:val="0"/>
        <w:autoSpaceDE w:val="0"/>
        <w:autoSpaceDN w:val="0"/>
        <w:adjustRightInd w:val="0"/>
        <w:spacing w:after="240"/>
        <w:ind w:left="480" w:hanging="480"/>
        <w:rPr>
          <w:rFonts w:cs="Arial"/>
          <w:noProof/>
          <w:szCs w:val="24"/>
          <w:lang w:val="en-GB"/>
        </w:rPr>
      </w:pPr>
      <w:r w:rsidRPr="00AA3FD6">
        <w:rPr>
          <w:rFonts w:cs="Arial"/>
          <w:noProof/>
          <w:szCs w:val="24"/>
          <w:lang w:val="en-GB"/>
        </w:rPr>
        <w:t xml:space="preserve">Zaarane, A., Slimani, I., Al Okaishi, W., Atouf, I., &amp; Hamdoun, A. (2020). Distance measurement system for autonomous vehicles using stereo camera. </w:t>
      </w:r>
      <w:r w:rsidRPr="00AA3FD6">
        <w:rPr>
          <w:rFonts w:cs="Arial"/>
          <w:i/>
          <w:iCs/>
          <w:noProof/>
          <w:szCs w:val="24"/>
          <w:lang w:val="en-GB"/>
        </w:rPr>
        <w:t>Array</w:t>
      </w:r>
      <w:r w:rsidRPr="00AA3FD6">
        <w:rPr>
          <w:rFonts w:cs="Arial"/>
          <w:noProof/>
          <w:szCs w:val="24"/>
          <w:lang w:val="en-GB"/>
        </w:rPr>
        <w:t xml:space="preserve">, </w:t>
      </w:r>
      <w:r w:rsidRPr="00AA3FD6">
        <w:rPr>
          <w:rFonts w:cs="Arial"/>
          <w:i/>
          <w:iCs/>
          <w:noProof/>
          <w:szCs w:val="24"/>
          <w:lang w:val="en-GB"/>
        </w:rPr>
        <w:t>5</w:t>
      </w:r>
      <w:r w:rsidRPr="00AA3FD6">
        <w:rPr>
          <w:rFonts w:cs="Arial"/>
          <w:noProof/>
          <w:szCs w:val="24"/>
          <w:lang w:val="en-GB"/>
        </w:rPr>
        <w:t>, 100016. https://doi.org/10.1016/j.array.2020.100016</w:t>
      </w:r>
    </w:p>
    <w:p w14:paraId="7B3CF988" w14:textId="77777777" w:rsidR="009A2548" w:rsidRPr="00AA3FD6" w:rsidRDefault="009A2548" w:rsidP="009A2548">
      <w:pPr>
        <w:widowControl w:val="0"/>
        <w:autoSpaceDE w:val="0"/>
        <w:autoSpaceDN w:val="0"/>
        <w:adjustRightInd w:val="0"/>
        <w:spacing w:after="240"/>
        <w:ind w:left="480" w:hanging="480"/>
        <w:rPr>
          <w:rFonts w:cs="Arial"/>
          <w:noProof/>
          <w:szCs w:val="24"/>
          <w:lang w:val="en-GB"/>
        </w:rPr>
      </w:pPr>
      <w:r w:rsidRPr="00AA3FD6">
        <w:rPr>
          <w:rFonts w:cs="Arial"/>
          <w:i/>
          <w:iCs/>
          <w:noProof/>
          <w:szCs w:val="24"/>
          <w:lang w:val="en-GB"/>
        </w:rPr>
        <w:t>ZED 2 - AI Stereo Camera | Stereolabs</w:t>
      </w:r>
      <w:r w:rsidRPr="00AA3FD6">
        <w:rPr>
          <w:rFonts w:cs="Arial"/>
          <w:noProof/>
          <w:szCs w:val="24"/>
          <w:lang w:val="en-GB"/>
        </w:rPr>
        <w:t>. (n.d.). Retrieved June 3, 2021, from https://www.stereolabs.com/zed-2/</w:t>
      </w:r>
    </w:p>
    <w:p w14:paraId="6D3DD64E" w14:textId="77777777" w:rsidR="009A2548" w:rsidRPr="009A2548" w:rsidRDefault="009A2548" w:rsidP="009A2548">
      <w:pPr>
        <w:widowControl w:val="0"/>
        <w:autoSpaceDE w:val="0"/>
        <w:autoSpaceDN w:val="0"/>
        <w:adjustRightInd w:val="0"/>
        <w:spacing w:after="240"/>
        <w:ind w:left="480" w:hanging="480"/>
        <w:rPr>
          <w:rFonts w:cs="Arial"/>
          <w:noProof/>
        </w:rPr>
      </w:pPr>
      <w:r w:rsidRPr="00AA3FD6">
        <w:rPr>
          <w:rFonts w:cs="Arial"/>
          <w:noProof/>
          <w:szCs w:val="24"/>
          <w:lang w:val="en-GB"/>
        </w:rPr>
        <w:t xml:space="preserve">Zhang, S., Zheng, L., &amp; Tao, W. (2021). Survey and Evaluation of RGB-D SLAM. </w:t>
      </w:r>
      <w:r w:rsidRPr="009A2548">
        <w:rPr>
          <w:rFonts w:cs="Arial"/>
          <w:i/>
          <w:iCs/>
          <w:noProof/>
          <w:szCs w:val="24"/>
        </w:rPr>
        <w:t>IEEE Access</w:t>
      </w:r>
      <w:r w:rsidRPr="009A2548">
        <w:rPr>
          <w:rFonts w:cs="Arial"/>
          <w:noProof/>
          <w:szCs w:val="24"/>
        </w:rPr>
        <w:t xml:space="preserve">, </w:t>
      </w:r>
      <w:r w:rsidRPr="009A2548">
        <w:rPr>
          <w:rFonts w:cs="Arial"/>
          <w:i/>
          <w:iCs/>
          <w:noProof/>
          <w:szCs w:val="24"/>
        </w:rPr>
        <w:t>9</w:t>
      </w:r>
      <w:r w:rsidRPr="009A2548">
        <w:rPr>
          <w:rFonts w:cs="Arial"/>
          <w:noProof/>
          <w:szCs w:val="24"/>
        </w:rPr>
        <w:t>, 21367–21387. https://doi.org/10.1109/ACCESS.2021.3053188</w:t>
      </w:r>
    </w:p>
    <w:p w14:paraId="767D1354" w14:textId="4B175B17" w:rsidR="00240DB5" w:rsidRDefault="007A29F5" w:rsidP="00240DB5">
      <w:pPr>
        <w:tabs>
          <w:tab w:val="right" w:pos="9498"/>
        </w:tabs>
        <w:spacing w:after="240"/>
        <w:rPr>
          <w:rFonts w:eastAsia="Times New Roman" w:cs="Arial"/>
          <w:lang w:eastAsia="es-ES"/>
        </w:rPr>
      </w:pPr>
      <w:r>
        <w:rPr>
          <w:rFonts w:eastAsia="Times New Roman" w:cs="Arial"/>
          <w:lang w:eastAsia="es-ES"/>
        </w:rPr>
        <w:fldChar w:fldCharType="end"/>
      </w:r>
    </w:p>
    <w:p w14:paraId="7F462F3A" w14:textId="77777777" w:rsidR="009A6CEB" w:rsidRDefault="009A6CEB">
      <w:pPr>
        <w:spacing w:line="276" w:lineRule="auto"/>
        <w:jc w:val="left"/>
        <w:rPr>
          <w:rFonts w:eastAsia="Times New Roman" w:cs="Arial"/>
          <w:b/>
          <w:bCs/>
          <w:iCs/>
          <w:sz w:val="36"/>
          <w:szCs w:val="32"/>
          <w:lang w:val="es-ES" w:eastAsia="es-ES" w:bidi="en-US"/>
        </w:rPr>
      </w:pPr>
      <w:r>
        <w:rPr>
          <w:lang w:eastAsia="es-ES"/>
        </w:rPr>
        <w:br w:type="page"/>
      </w:r>
    </w:p>
    <w:p w14:paraId="428EC506" w14:textId="77777777" w:rsidR="00320A2D" w:rsidRPr="005A2BF1" w:rsidRDefault="005A2BF1" w:rsidP="005A2BF1">
      <w:pPr>
        <w:pStyle w:val="Ttulo1"/>
        <w:rPr>
          <w:lang w:eastAsia="es-ES"/>
        </w:rPr>
      </w:pPr>
      <w:bookmarkStart w:id="221" w:name="_Toc73645286"/>
      <w:r w:rsidRPr="005A2BF1">
        <w:rPr>
          <w:lang w:eastAsia="es-ES"/>
        </w:rPr>
        <w:lastRenderedPageBreak/>
        <w:t>Anexos</w:t>
      </w:r>
      <w:bookmarkEnd w:id="221"/>
    </w:p>
    <w:p w14:paraId="198BAB88" w14:textId="77777777" w:rsidR="00AC68E7" w:rsidRDefault="00AC68E7" w:rsidP="00AC68E7">
      <w:pPr>
        <w:tabs>
          <w:tab w:val="right" w:pos="9498"/>
        </w:tabs>
        <w:spacing w:after="240"/>
        <w:rPr>
          <w:rFonts w:eastAsia="Times New Roman" w:cs="Arial"/>
          <w:lang w:eastAsia="es-ES"/>
        </w:rPr>
      </w:pPr>
      <w:bookmarkStart w:id="222" w:name="_Hlk27051114"/>
      <w:r>
        <w:rPr>
          <w:rFonts w:eastAsia="Times New Roman" w:cs="Arial"/>
          <w:lang w:eastAsia="es-ES"/>
        </w:rPr>
        <w:t>C</w:t>
      </w:r>
      <w:r w:rsidRPr="005A2BF1">
        <w:rPr>
          <w:rFonts w:eastAsia="Times New Roman" w:cs="Arial"/>
          <w:lang w:eastAsia="es-ES"/>
        </w:rPr>
        <w:t>uestionarios, encuestas, resultados de pilotos, documentos adicionales, capturas de pantalla, etc.</w:t>
      </w:r>
    </w:p>
    <w:p w14:paraId="1E40427F" w14:textId="0FAD936D" w:rsidR="00AC68E7" w:rsidRDefault="00A033A4" w:rsidP="00AC68E7">
      <w:pPr>
        <w:tabs>
          <w:tab w:val="right" w:pos="9498"/>
        </w:tabs>
        <w:spacing w:after="240"/>
        <w:rPr>
          <w:rFonts w:eastAsia="Times New Roman" w:cs="Arial"/>
          <w:lang w:eastAsia="es-ES"/>
        </w:rPr>
      </w:pPr>
      <w:r>
        <w:t>Además,</w:t>
      </w:r>
      <w:r w:rsidR="00AC68E7">
        <w:t xml:space="preserve"> al final de la memoria y como un anexo obligatorio deberá incluirse un artículo de investigación que resuma el trabajo realizado y los principales resultados obtenidos.</w:t>
      </w:r>
    </w:p>
    <w:p w14:paraId="2243BD8F" w14:textId="77777777" w:rsidR="00AC68E7" w:rsidRDefault="00AC68E7" w:rsidP="00AC68E7">
      <w:pPr>
        <w:pStyle w:val="Ttulo2"/>
        <w:spacing w:before="480"/>
        <w:rPr>
          <w:rFonts w:eastAsia="Times New Roman"/>
          <w:lang w:eastAsia="es-ES"/>
        </w:rPr>
      </w:pPr>
      <w:bookmarkStart w:id="223" w:name="_Toc27049354"/>
      <w:bookmarkStart w:id="224" w:name="_Toc73645287"/>
      <w:r>
        <w:rPr>
          <w:rFonts w:eastAsia="Times New Roman"/>
          <w:lang w:eastAsia="es-ES"/>
        </w:rPr>
        <w:t>Anexo I. Título del anexo I</w:t>
      </w:r>
      <w:bookmarkEnd w:id="223"/>
      <w:bookmarkEnd w:id="224"/>
    </w:p>
    <w:p w14:paraId="1BCBCC00" w14:textId="77777777" w:rsidR="00AC68E7" w:rsidRDefault="00AC68E7" w:rsidP="00AC68E7">
      <w:pPr>
        <w:tabs>
          <w:tab w:val="right" w:pos="9498"/>
        </w:tabs>
        <w:spacing w:after="240"/>
        <w:rPr>
          <w:rFonts w:eastAsia="Times New Roman" w:cs="Arial"/>
          <w:lang w:eastAsia="es-ES"/>
        </w:rPr>
      </w:pPr>
      <w:r>
        <w:rPr>
          <w:rFonts w:eastAsia="Times New Roman" w:cs="Arial"/>
          <w:lang w:eastAsia="es-ES"/>
        </w:rPr>
        <w:t>Anexo I</w:t>
      </w:r>
      <w:r w:rsidRPr="002711AC">
        <w:rPr>
          <w:rFonts w:eastAsia="Times New Roman" w:cs="Arial"/>
          <w:lang w:eastAsia="es-ES"/>
        </w:rPr>
        <w:t>.</w:t>
      </w:r>
    </w:p>
    <w:p w14:paraId="745DE68D" w14:textId="77777777" w:rsidR="00AC68E7" w:rsidRDefault="00AC68E7" w:rsidP="00AC68E7">
      <w:pPr>
        <w:pStyle w:val="Ttulo2"/>
        <w:spacing w:before="480"/>
        <w:rPr>
          <w:rFonts w:eastAsia="Times New Roman"/>
          <w:lang w:eastAsia="es-ES"/>
        </w:rPr>
      </w:pPr>
      <w:bookmarkStart w:id="225" w:name="_Toc27049355"/>
      <w:bookmarkStart w:id="226" w:name="_Toc73645288"/>
      <w:r>
        <w:rPr>
          <w:rFonts w:eastAsia="Times New Roman"/>
          <w:lang w:eastAsia="es-ES"/>
        </w:rPr>
        <w:t>Anexo II. Título del anexo II</w:t>
      </w:r>
      <w:bookmarkEnd w:id="225"/>
      <w:bookmarkEnd w:id="226"/>
    </w:p>
    <w:p w14:paraId="5162A529" w14:textId="77777777" w:rsidR="00AC68E7" w:rsidRDefault="00AC68E7" w:rsidP="00AC68E7">
      <w:pPr>
        <w:tabs>
          <w:tab w:val="right" w:pos="9498"/>
        </w:tabs>
        <w:spacing w:after="240"/>
        <w:rPr>
          <w:rFonts w:eastAsia="Times New Roman" w:cs="Arial"/>
          <w:lang w:eastAsia="es-ES"/>
        </w:rPr>
      </w:pPr>
      <w:r>
        <w:rPr>
          <w:rFonts w:eastAsia="Times New Roman" w:cs="Arial"/>
          <w:lang w:eastAsia="es-ES"/>
        </w:rPr>
        <w:t>Anexo II</w:t>
      </w:r>
      <w:r w:rsidRPr="002711AC">
        <w:rPr>
          <w:rFonts w:eastAsia="Times New Roman" w:cs="Arial"/>
          <w:lang w:eastAsia="es-ES"/>
        </w:rPr>
        <w:t>.</w:t>
      </w:r>
    </w:p>
    <w:p w14:paraId="5066EC23" w14:textId="77777777" w:rsidR="00AC68E7" w:rsidRDefault="00AC68E7" w:rsidP="00AC68E7">
      <w:pPr>
        <w:tabs>
          <w:tab w:val="right" w:pos="9498"/>
        </w:tabs>
        <w:spacing w:after="240"/>
        <w:rPr>
          <w:rFonts w:eastAsia="Times New Roman" w:cs="Arial"/>
          <w:lang w:eastAsia="es-ES"/>
        </w:rPr>
      </w:pPr>
    </w:p>
    <w:p w14:paraId="177DD72E" w14:textId="77777777" w:rsidR="00AC68E7" w:rsidRDefault="00AC68E7" w:rsidP="00AC68E7">
      <w:pPr>
        <w:pStyle w:val="Ttulo2"/>
        <w:spacing w:before="480"/>
        <w:rPr>
          <w:rFonts w:eastAsia="Times New Roman"/>
          <w:lang w:eastAsia="es-ES"/>
        </w:rPr>
      </w:pPr>
      <w:bookmarkStart w:id="227" w:name="_Toc27049356"/>
      <w:bookmarkStart w:id="228" w:name="_Toc73645289"/>
      <w:r>
        <w:rPr>
          <w:rFonts w:eastAsia="Times New Roman"/>
          <w:lang w:eastAsia="es-ES"/>
        </w:rPr>
        <w:t>Anexo. Artículo de investigación</w:t>
      </w:r>
      <w:bookmarkEnd w:id="227"/>
      <w:bookmarkEnd w:id="228"/>
    </w:p>
    <w:p w14:paraId="51B4B8BB" w14:textId="77777777" w:rsidR="00AC68E7" w:rsidRDefault="00AC68E7" w:rsidP="00AC68E7">
      <w:pPr>
        <w:tabs>
          <w:tab w:val="right" w:pos="9498"/>
        </w:tabs>
        <w:spacing w:after="240"/>
      </w:pPr>
      <w:r>
        <w:t xml:space="preserve">Al final de la memoria y como un anexo obligatorio deberá incluirse un artículo de investigación que resuma el trabajo realizado y los principales resultados obtenidos. Este artículo deberá seguir la plantilla proporcionada a continuación y tendrá una extensión de entre 6 y 8 páginas. El artículo se podrá desarrollar en español o en inglés (para ello utilizar la plantilla adecuada). </w:t>
      </w:r>
    </w:p>
    <w:p w14:paraId="1D1FC08B" w14:textId="77777777" w:rsidR="00AC68E7" w:rsidRDefault="00AC68E7" w:rsidP="00AC68E7">
      <w:pPr>
        <w:tabs>
          <w:tab w:val="right" w:pos="9498"/>
        </w:tabs>
        <w:spacing w:after="240"/>
        <w:rPr>
          <w:rFonts w:eastAsia="Times New Roman" w:cs="Arial"/>
          <w:lang w:eastAsia="es-ES"/>
        </w:rPr>
      </w:pPr>
    </w:p>
    <w:p w14:paraId="662A4978" w14:textId="77777777" w:rsidR="00AC68E7" w:rsidRDefault="00AC68E7" w:rsidP="00AC68E7">
      <w:pPr>
        <w:spacing w:line="276" w:lineRule="auto"/>
        <w:jc w:val="left"/>
        <w:rPr>
          <w:rFonts w:eastAsia="Times New Roman" w:cs="Arial"/>
          <w:lang w:eastAsia="es-ES"/>
        </w:rPr>
        <w:sectPr w:rsidR="00AC68E7" w:rsidSect="00E2389C">
          <w:pgSz w:w="11906" w:h="16838"/>
          <w:pgMar w:top="1418" w:right="851" w:bottom="1418" w:left="1985" w:header="709" w:footer="709" w:gutter="0"/>
          <w:pgNumType w:start="1"/>
          <w:cols w:space="708"/>
          <w:docGrid w:linePitch="360"/>
        </w:sectPr>
      </w:pPr>
    </w:p>
    <w:p w14:paraId="7F516A8A" w14:textId="77777777" w:rsidR="00AC68E7" w:rsidRPr="0035082D" w:rsidRDefault="00AC68E7" w:rsidP="00AC68E7">
      <w:pPr>
        <w:spacing w:line="240" w:lineRule="auto"/>
        <w:contextualSpacing/>
        <w:jc w:val="left"/>
        <w:rPr>
          <w:rFonts w:ascii="Times New Roman" w:eastAsia="Times New Roman" w:hAnsi="Times New Roman" w:cs="Times New Roman"/>
          <w:spacing w:val="-10"/>
          <w:kern w:val="28"/>
          <w:sz w:val="48"/>
          <w:szCs w:val="56"/>
          <w:lang w:val="es-ES"/>
        </w:rPr>
      </w:pPr>
      <w:r w:rsidRPr="0035082D">
        <w:rPr>
          <w:rFonts w:ascii="Times New Roman" w:eastAsia="Times New Roman" w:hAnsi="Times New Roman" w:cs="Times New Roman"/>
          <w:spacing w:val="-10"/>
          <w:kern w:val="28"/>
          <w:sz w:val="48"/>
          <w:szCs w:val="56"/>
          <w:lang w:val="es-ES"/>
        </w:rPr>
        <w:lastRenderedPageBreak/>
        <w:t>Título</w:t>
      </w:r>
    </w:p>
    <w:p w14:paraId="71712A30" w14:textId="77777777" w:rsidR="00AC68E7" w:rsidRPr="0035082D" w:rsidRDefault="00AC68E7" w:rsidP="00AC68E7">
      <w:pPr>
        <w:spacing w:after="227" w:line="259" w:lineRule="auto"/>
        <w:jc w:val="left"/>
        <w:rPr>
          <w:rFonts w:ascii="Times New Roman" w:eastAsia="Minion Pro" w:hAnsi="Times New Roman" w:cs="Times New Roman"/>
          <w:color w:val="0098CD"/>
          <w:spacing w:val="-6"/>
          <w:sz w:val="24"/>
          <w:szCs w:val="24"/>
          <w:lang w:val="es-ES"/>
        </w:rPr>
      </w:pPr>
      <w:r w:rsidRPr="0035082D">
        <w:rPr>
          <w:rFonts w:ascii="Times New Roman" w:eastAsia="Minion Pro" w:hAnsi="Times New Roman" w:cs="Times New Roman"/>
          <w:noProof/>
          <w:color w:val="0098CD"/>
          <w:spacing w:val="-6"/>
          <w:sz w:val="24"/>
          <w:szCs w:val="24"/>
          <w:lang w:val="es-ES" w:eastAsia="es-ES"/>
        </w:rPr>
        <w:drawing>
          <wp:anchor distT="0" distB="0" distL="114300" distR="114300" simplePos="0" relativeHeight="251659264" behindDoc="1" locked="1" layoutInCell="1" allowOverlap="0" wp14:anchorId="529E0938" wp14:editId="13D49252">
            <wp:simplePos x="0" y="0"/>
            <wp:positionH relativeFrom="column">
              <wp:posOffset>5387340</wp:posOffset>
            </wp:positionH>
            <wp:positionV relativeFrom="page">
              <wp:posOffset>1376045</wp:posOffset>
            </wp:positionV>
            <wp:extent cx="1144270" cy="647700"/>
            <wp:effectExtent l="0" t="0" r="0" b="0"/>
            <wp:wrapSquare wrapText="bothSides"/>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ogo.jpg"/>
                    <pic:cNvPicPr/>
                  </pic:nvPicPr>
                  <pic:blipFill>
                    <a:blip r:embed="rId44">
                      <a:extLst>
                        <a:ext uri="{28A0092B-C50C-407E-A947-70E740481C1C}">
                          <a14:useLocalDpi xmlns:a14="http://schemas.microsoft.com/office/drawing/2010/main" val="0"/>
                        </a:ext>
                      </a:extLst>
                    </a:blip>
                    <a:stretch>
                      <a:fillRect/>
                    </a:stretch>
                  </pic:blipFill>
                  <pic:spPr>
                    <a:xfrm>
                      <a:off x="0" y="0"/>
                      <a:ext cx="1144270" cy="647700"/>
                    </a:xfrm>
                    <a:prstGeom prst="rect">
                      <a:avLst/>
                    </a:prstGeom>
                  </pic:spPr>
                </pic:pic>
              </a:graphicData>
            </a:graphic>
            <wp14:sizeRelH relativeFrom="page">
              <wp14:pctWidth>0</wp14:pctWidth>
            </wp14:sizeRelH>
            <wp14:sizeRelV relativeFrom="page">
              <wp14:pctHeight>0</wp14:pctHeight>
            </wp14:sizeRelV>
          </wp:anchor>
        </w:drawing>
      </w:r>
      <w:r w:rsidRPr="0035082D">
        <w:rPr>
          <w:rFonts w:ascii="Times New Roman" w:eastAsia="Minion Pro" w:hAnsi="Times New Roman" w:cs="Times New Roman"/>
          <w:color w:val="0098CD"/>
          <w:spacing w:val="-6"/>
          <w:sz w:val="24"/>
          <w:szCs w:val="24"/>
          <w:lang w:val="es-ES"/>
        </w:rPr>
        <w:t>Nombre y Apellidos del Estudiante</w:t>
      </w:r>
      <w:r w:rsidRPr="0035082D" w:rsidDel="005730FE">
        <w:rPr>
          <w:rFonts w:ascii="Times New Roman" w:eastAsia="Minion Pro" w:hAnsi="Times New Roman" w:cs="Times New Roman"/>
          <w:color w:val="0098CD"/>
          <w:spacing w:val="-6"/>
          <w:sz w:val="24"/>
          <w:szCs w:val="24"/>
          <w:lang w:val="es-ES"/>
        </w:rPr>
        <w:t xml:space="preserve"> </w:t>
      </w:r>
    </w:p>
    <w:p w14:paraId="1D6C6F99" w14:textId="77777777" w:rsidR="00AC68E7" w:rsidRPr="0035082D" w:rsidRDefault="00AC68E7" w:rsidP="00AC68E7">
      <w:pPr>
        <w:spacing w:after="227" w:line="259" w:lineRule="auto"/>
        <w:jc w:val="left"/>
        <w:rPr>
          <w:rFonts w:ascii="Times New Roman" w:eastAsia="Times New Roman" w:hAnsi="Times New Roman" w:cs="Times New Roman"/>
          <w:sz w:val="20"/>
          <w:szCs w:val="20"/>
          <w:lang w:val="es-ES"/>
        </w:rPr>
      </w:pPr>
      <w:r w:rsidRPr="0035082D">
        <w:rPr>
          <w:rFonts w:ascii="Times New Roman" w:eastAsia="Times New Roman" w:hAnsi="Times New Roman" w:cs="Times New Roman"/>
          <w:sz w:val="20"/>
          <w:szCs w:val="20"/>
          <w:lang w:val="es-ES"/>
        </w:rPr>
        <w:t>Universidad Internacional de la Rioja, Logroño (España)</w:t>
      </w:r>
    </w:p>
    <w:p w14:paraId="6401F34E" w14:textId="77777777" w:rsidR="00AC68E7" w:rsidRPr="0035082D" w:rsidRDefault="00AC68E7" w:rsidP="00AC68E7">
      <w:pPr>
        <w:pBdr>
          <w:top w:val="single" w:sz="4" w:space="1" w:color="0098CD"/>
          <w:bottom w:val="single" w:sz="4" w:space="1" w:color="0098CD"/>
        </w:pBdr>
        <w:spacing w:after="227" w:line="259" w:lineRule="auto"/>
        <w:ind w:right="6682"/>
        <w:jc w:val="left"/>
        <w:rPr>
          <w:rFonts w:eastAsia="Minion Pro" w:cs="Arial"/>
          <w:spacing w:val="-6"/>
          <w:sz w:val="18"/>
          <w:szCs w:val="24"/>
          <w:lang w:val="es-ES"/>
        </w:rPr>
      </w:pPr>
      <w:r w:rsidRPr="0035082D">
        <w:rPr>
          <w:rFonts w:eastAsia="Minion Pro" w:cs="Arial"/>
          <w:spacing w:val="-6"/>
          <w:sz w:val="18"/>
          <w:szCs w:val="24"/>
          <w:lang w:val="es-ES"/>
        </w:rPr>
        <w:t>Fecha</w:t>
      </w:r>
    </w:p>
    <w:p w14:paraId="39DFF66A" w14:textId="77777777" w:rsidR="00AC68E7" w:rsidRPr="0035082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35082D">
        <w:rPr>
          <w:rFonts w:ascii="Times New Roman" w:eastAsia="Times New Roman" w:hAnsi="Times New Roman" w:cs="Times New Roman"/>
          <w:noProof/>
          <w:sz w:val="18"/>
          <w:szCs w:val="20"/>
          <w:lang w:val="es-ES" w:eastAsia="es-ES"/>
        </w:rPr>
        <mc:AlternateContent>
          <mc:Choice Requires="wps">
            <w:drawing>
              <wp:anchor distT="0" distB="0" distL="114300" distR="114300" simplePos="0" relativeHeight="251660288" behindDoc="0" locked="0" layoutInCell="1" allowOverlap="1" wp14:anchorId="5CFE199F" wp14:editId="1B29CDB1">
                <wp:simplePos x="0" y="0"/>
                <wp:positionH relativeFrom="column">
                  <wp:posOffset>5428302</wp:posOffset>
                </wp:positionH>
                <wp:positionV relativeFrom="paragraph">
                  <wp:posOffset>162560</wp:posOffset>
                </wp:positionV>
                <wp:extent cx="1155065" cy="1799590"/>
                <wp:effectExtent l="0" t="0" r="6985" b="0"/>
                <wp:wrapThrough wrapText="bothSides">
                  <wp:wrapPolygon edited="0">
                    <wp:start x="0" y="0"/>
                    <wp:lineTo x="0" y="21265"/>
                    <wp:lineTo x="21374" y="21265"/>
                    <wp:lineTo x="21374" y="0"/>
                    <wp:lineTo x="0" y="0"/>
                  </wp:wrapPolygon>
                </wp:wrapThrough>
                <wp:docPr id="4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5065" cy="1799590"/>
                        </a:xfrm>
                        <a:prstGeom prst="rect">
                          <a:avLst/>
                        </a:prstGeom>
                        <a:solidFill>
                          <a:srgbClr val="FFFFFF"/>
                        </a:solidFill>
                        <a:ln w="9525">
                          <a:noFill/>
                          <a:miter lim="800000"/>
                          <a:headEnd/>
                          <a:tailEnd/>
                        </a:ln>
                      </wps:spPr>
                      <wps:txbx>
                        <w:txbxContent>
                          <w:p w14:paraId="18E8F862" w14:textId="77777777" w:rsidR="009D4038" w:rsidRPr="00AA3FD6" w:rsidRDefault="009D4038" w:rsidP="00AC68E7">
                            <w:pPr>
                              <w:pStyle w:val="AbstractKeytitle"/>
                              <w:rPr>
                                <w:lang w:val="es-ES"/>
                              </w:rPr>
                            </w:pPr>
                            <w:bookmarkStart w:id="229" w:name="_Hlk27046501"/>
                            <w:bookmarkEnd w:id="229"/>
                            <w:r w:rsidRPr="00AA3FD6">
                              <w:rPr>
                                <w:lang w:val="es-ES"/>
                              </w:rPr>
                              <w:t>Palabras Clave</w:t>
                            </w:r>
                          </w:p>
                          <w:p w14:paraId="3C8D8E42" w14:textId="77777777" w:rsidR="009D4038" w:rsidRPr="000969E9" w:rsidRDefault="009D4038" w:rsidP="00AC68E7">
                            <w:pPr>
                              <w:pStyle w:val="Keywords"/>
                              <w:rPr>
                                <w:lang w:val="es-ES"/>
                              </w:rPr>
                            </w:pPr>
                            <w:r w:rsidRPr="000969E9">
                              <w:rPr>
                                <w:lang w:val="es-ES"/>
                              </w:rPr>
                              <w:t xml:space="preserve">Tres a cinco palabras clave ordenadas alfabéticamente y separadas por comas. </w:t>
                            </w:r>
                          </w:p>
                        </w:txbxContent>
                      </wps:txbx>
                      <wps:bodyPr rot="0" vert="horz" wrap="square" lIns="0" tIns="0" rIns="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5CFE199F" id="_x0000_s1029" type="#_x0000_t202" style="position:absolute;left:0;text-align:left;margin-left:427.45pt;margin-top:12.8pt;width:90.95pt;height:141.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" stroked="f">
                <v:textbox inset="0,0,0">
                  <w:txbxContent>
                    <w:p w14:paraId="18E8F862" w14:textId="77777777" w:rsidR="009D4038" w:rsidRPr="00AA3FD6" w:rsidRDefault="009D4038" w:rsidP="00AC68E7">
                      <w:pPr>
                        <w:pStyle w:val="AbstractKeytitle"/>
                        <w:rPr>
                          <w:lang w:val="es-ES"/>
                        </w:rPr>
                      </w:pPr>
                      <w:bookmarkStart w:id="230" w:name="_Hlk27046501"/>
                      <w:bookmarkEnd w:id="230"/>
                      <w:r w:rsidRPr="00AA3FD6">
                        <w:rPr>
                          <w:lang w:val="es-ES"/>
                        </w:rPr>
                        <w:t>Palabras Clave</w:t>
                      </w:r>
                    </w:p>
                    <w:p w14:paraId="3C8D8E42" w14:textId="77777777" w:rsidR="009D4038" w:rsidRPr="000969E9" w:rsidRDefault="009D4038" w:rsidP="00AC68E7">
                      <w:pPr>
                        <w:pStyle w:val="Keywords"/>
                        <w:rPr>
                          <w:lang w:val="es-ES"/>
                        </w:rPr>
                      </w:pPr>
                      <w:r w:rsidRPr="000969E9">
                        <w:rPr>
                          <w:lang w:val="es-ES"/>
                        </w:rPr>
                        <w:t xml:space="preserve">Tres a cinco palabras clave ordenadas alfabéticamente y separadas por comas. </w:t>
                      </w:r>
                    </w:p>
                  </w:txbxContent>
                </v:textbox>
                <w10:wrap type="through"/>
              </v:shape>
            </w:pict>
          </mc:Fallback>
        </mc:AlternateContent>
      </w:r>
    </w:p>
    <w:p w14:paraId="5FFD1CBE" w14:textId="77777777" w:rsidR="00AC68E7" w:rsidRPr="0035082D" w:rsidRDefault="00AC68E7" w:rsidP="00AC68E7">
      <w:pPr>
        <w:widowControl w:val="0"/>
        <w:autoSpaceDE w:val="0"/>
        <w:autoSpaceDN w:val="0"/>
        <w:spacing w:after="57" w:line="240" w:lineRule="auto"/>
        <w:rPr>
          <w:rFonts w:ascii="Times New Roman" w:eastAsia="Times New Roman" w:hAnsi="Times New Roman" w:cs="Times New Roman"/>
          <w:sz w:val="18"/>
          <w:szCs w:val="20"/>
          <w:lang w:val="es-ES"/>
        </w:rPr>
      </w:pPr>
      <w:r w:rsidRPr="0035082D">
        <w:rPr>
          <w:rFonts w:ascii="Times New Roman" w:eastAsia="Times New Roman" w:hAnsi="Times New Roman" w:cs="Times New Roman"/>
          <w:noProof/>
          <w:sz w:val="18"/>
          <w:szCs w:val="20"/>
          <w:lang w:val="es-ES" w:eastAsia="es-ES"/>
        </w:rPr>
        <mc:AlternateContent>
          <mc:Choice Requires="wps">
            <w:drawing>
              <wp:inline distT="0" distB="0" distL="0" distR="0" wp14:anchorId="2DC4CC7A" wp14:editId="71E5419A">
                <wp:extent cx="5058000" cy="1800000"/>
                <wp:effectExtent l="0" t="0" r="9525" b="0"/>
                <wp:docPr id="40"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58000" cy="1800000"/>
                        </a:xfrm>
                        <a:prstGeom prst="rect">
                          <a:avLst/>
                        </a:prstGeom>
                        <a:solidFill>
                          <a:srgbClr val="FFFFFF"/>
                        </a:solidFill>
                        <a:ln w="9525">
                          <a:noFill/>
                          <a:miter lim="800000"/>
                          <a:headEnd/>
                          <a:tailEnd/>
                        </a:ln>
                      </wps:spPr>
                      <wps:txbx>
                        <w:txbxContent>
                          <w:p w14:paraId="531DD796" w14:textId="77777777" w:rsidR="009D4038" w:rsidRPr="000969E9" w:rsidRDefault="009D4038" w:rsidP="00AC68E7">
                            <w:pPr>
                              <w:pStyle w:val="AbstractKeytitle"/>
                              <w:rPr>
                                <w:lang w:val="es-ES"/>
                              </w:rPr>
                            </w:pPr>
                            <w:r w:rsidRPr="000969E9">
                              <w:rPr>
                                <w:lang w:val="es-ES"/>
                              </w:rPr>
                              <w:t xml:space="preserve">Resumen </w:t>
                            </w:r>
                          </w:p>
                          <w:p w14:paraId="3AE476E6" w14:textId="77777777" w:rsidR="009D4038" w:rsidRPr="000969E9" w:rsidRDefault="009D4038" w:rsidP="00AC68E7">
                            <w:pPr>
                              <w:pStyle w:val="Abstract"/>
                              <w:rPr>
                                <w:lang w:val="es-ES"/>
                              </w:rPr>
                            </w:pPr>
                            <w:r w:rsidRPr="000969E9">
                              <w:rPr>
                                <w:lang w:val="es-ES"/>
                              </w:rPr>
                              <w:t xml:space="preserve">Breve resumen del trabajo realizado (extensión máxima: 150 palabras). Este resumen debe incluir el objetivo o propósito de la investigación, la metodología, los resultados y las conclusiones. </w:t>
                            </w:r>
                          </w:p>
                          <w:p w14:paraId="69B2347D" w14:textId="77777777" w:rsidR="009D4038" w:rsidRPr="00DD3A76" w:rsidRDefault="009D4038" w:rsidP="00AC68E7"/>
                        </w:txbxContent>
                      </wps:txbx>
                      <wps:bodyPr rot="0" vert="horz" wrap="square" lIns="0" tIns="0" rIns="0" bIns="0" anchor="t" anchorCtr="0">
                        <a:noAutofit/>
                      </wps:bodyPr>
                    </wps:wsp>
                  </a:graphicData>
                </a:graphic>
              </wp:inline>
            </w:drawing>
          </mc:Choice>
          <mc:Fallback>
            <w:pict>
              <v:shape w14:anchorId="2DC4CC7A" id="Cuadro de texto 2" o:spid="_x0000_s1030" type="#_x0000_t202" style="width:398.25pt;height:1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" stroked="f">
                <v:textbox inset="0,0,0,0">
                  <w:txbxContent>
                    <w:p w14:paraId="531DD796" w14:textId="77777777" w:rsidR="009D4038" w:rsidRPr="000969E9" w:rsidRDefault="009D4038" w:rsidP="00AC68E7">
                      <w:pPr>
                        <w:pStyle w:val="AbstractKeytitle"/>
                        <w:rPr>
                          <w:lang w:val="es-ES"/>
                        </w:rPr>
                      </w:pPr>
                      <w:r w:rsidRPr="000969E9">
                        <w:rPr>
                          <w:lang w:val="es-ES"/>
                        </w:rPr>
                        <w:t xml:space="preserve">Resumen </w:t>
                      </w:r>
                    </w:p>
                    <w:p w14:paraId="3AE476E6" w14:textId="77777777" w:rsidR="009D4038" w:rsidRPr="000969E9" w:rsidRDefault="009D4038" w:rsidP="00AC68E7">
                      <w:pPr>
                        <w:pStyle w:val="Abstract"/>
                        <w:rPr>
                          <w:lang w:val="es-ES"/>
                        </w:rPr>
                      </w:pPr>
                      <w:r w:rsidRPr="000969E9">
                        <w:rPr>
                          <w:lang w:val="es-ES"/>
                        </w:rPr>
                        <w:t xml:space="preserve">Breve resumen del trabajo realizado (extensión máxima: 150 palabras). Este resumen debe incluir el objetivo o propósito de la investigación, la metodología, los resultados y las conclusiones. </w:t>
                      </w:r>
                    </w:p>
                    <w:p w14:paraId="69B2347D" w14:textId="77777777" w:rsidR="009D4038" w:rsidRPr="00DD3A76" w:rsidRDefault="009D4038" w:rsidP="00AC68E7"/>
                  </w:txbxContent>
                </v:textbox>
                <w10:anchorlock/>
              </v:shape>
            </w:pict>
          </mc:Fallback>
        </mc:AlternateContent>
      </w:r>
      <w:r w:rsidRPr="0035082D">
        <w:rPr>
          <w:rFonts w:ascii="Times New Roman" w:eastAsia="Times New Roman" w:hAnsi="Times New Roman" w:cs="Times New Roman"/>
          <w:sz w:val="18"/>
          <w:szCs w:val="20"/>
          <w:lang w:val="es-ES"/>
        </w:rPr>
        <w:tab/>
        <w:t xml:space="preserve"> </w:t>
      </w:r>
    </w:p>
    <w:p w14:paraId="0C4495DE" w14:textId="77777777" w:rsidR="00AC68E7" w:rsidRDefault="00AC68E7" w:rsidP="00AC68E7">
      <w:pPr>
        <w:spacing w:line="276" w:lineRule="auto"/>
        <w:jc w:val="left"/>
        <w:rPr>
          <w:rFonts w:eastAsia="Times New Roman" w:cs="Arial"/>
          <w:lang w:eastAsia="es-ES"/>
        </w:rPr>
      </w:pPr>
    </w:p>
    <w:p w14:paraId="3E362E41" w14:textId="77777777" w:rsidR="00AC68E7" w:rsidRDefault="00AC68E7" w:rsidP="00AC68E7">
      <w:pPr>
        <w:spacing w:line="276" w:lineRule="auto"/>
        <w:jc w:val="left"/>
        <w:rPr>
          <w:rFonts w:eastAsia="Times New Roman" w:cs="Arial"/>
          <w:lang w:eastAsia="es-ES"/>
        </w:rPr>
        <w:sectPr w:rsidR="00AC68E7" w:rsidSect="00E2389C">
          <w:headerReference w:type="default" r:id="rId45"/>
          <w:footerReference w:type="default" r:id="rId46"/>
          <w:pgSz w:w="11906" w:h="16838"/>
          <w:pgMar w:top="1418" w:right="851" w:bottom="1418" w:left="992" w:header="709" w:footer="709" w:gutter="0"/>
          <w:pgNumType w:start="1"/>
          <w:cols w:space="708"/>
          <w:docGrid w:linePitch="360"/>
        </w:sectPr>
      </w:pPr>
    </w:p>
    <w:p w14:paraId="3F994DD4" w14:textId="77777777" w:rsidR="00AC68E7" w:rsidRPr="00B40139"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I. Introducción</w:t>
      </w:r>
    </w:p>
    <w:p w14:paraId="774B8C2A" w14:textId="77777777" w:rsidR="00AC68E7" w:rsidRPr="00F1126D" w:rsidRDefault="00AC68E7" w:rsidP="00AC68E7">
      <w:pPr>
        <w:keepNext/>
        <w:framePr w:dropCap="drop" w:lines="2" w:wrap="around" w:vAnchor="text" w:hAnchor="text"/>
        <w:widowControl w:val="0"/>
        <w:autoSpaceDE w:val="0"/>
        <w:autoSpaceDN w:val="0"/>
        <w:spacing w:after="0" w:line="413" w:lineRule="exact"/>
        <w:ind w:firstLine="210"/>
        <w:textAlignment w:val="baseline"/>
        <w:rPr>
          <w:rFonts w:ascii="Times New Roman" w:eastAsia="Times New Roman" w:hAnsi="Times New Roman" w:cs="Times New Roman"/>
          <w:color w:val="0098CD"/>
          <w:position w:val="-4"/>
          <w:sz w:val="53"/>
          <w:szCs w:val="20"/>
          <w:lang w:val="es-ES"/>
        </w:rPr>
      </w:pPr>
      <w:r w:rsidRPr="00F1126D">
        <w:rPr>
          <w:rFonts w:ascii="Times New Roman" w:eastAsia="Times New Roman" w:hAnsi="Times New Roman" w:cs="Times New Roman"/>
          <w:color w:val="0098CD"/>
          <w:position w:val="-4"/>
          <w:sz w:val="53"/>
          <w:szCs w:val="20"/>
          <w:lang w:val="es-ES"/>
        </w:rPr>
        <w:t>I</w:t>
      </w:r>
    </w:p>
    <w:p w14:paraId="284D1268" w14:textId="77777777" w:rsidR="00AC68E7" w:rsidRPr="00F1126D" w:rsidRDefault="00AC68E7" w:rsidP="00AC68E7">
      <w:pPr>
        <w:widowControl w:val="0"/>
        <w:autoSpaceDE w:val="0"/>
        <w:autoSpaceDN w:val="0"/>
        <w:spacing w:before="240" w:after="57" w:line="240" w:lineRule="auto"/>
        <w:rPr>
          <w:rFonts w:ascii="Times New Roman" w:eastAsia="Times New Roman" w:hAnsi="Times New Roman" w:cs="Times New Roman"/>
          <w:sz w:val="18"/>
          <w:szCs w:val="20"/>
          <w:lang w:val="es-ES"/>
        </w:rPr>
      </w:pPr>
      <w:r w:rsidRPr="00F1126D">
        <w:rPr>
          <w:rFonts w:ascii="Times New Roman" w:eastAsia="Times New Roman" w:hAnsi="Times New Roman" w:cs="Times New Roman"/>
          <w:smallCaps/>
          <w:color w:val="0098CD"/>
          <w:sz w:val="18"/>
          <w:szCs w:val="20"/>
          <w:lang w:val="es-ES"/>
        </w:rPr>
        <w:t>intoducción</w:t>
      </w:r>
      <w:r w:rsidRPr="00F1126D">
        <w:rPr>
          <w:rFonts w:ascii="Times New Roman" w:eastAsia="Times New Roman" w:hAnsi="Times New Roman" w:cs="Times New Roman"/>
          <w:color w:val="0098CD"/>
          <w:sz w:val="18"/>
          <w:szCs w:val="20"/>
          <w:lang w:val="es-ES"/>
        </w:rPr>
        <w:t xml:space="preserve"> </w:t>
      </w:r>
      <w:r w:rsidRPr="00F1126D">
        <w:rPr>
          <w:rFonts w:ascii="Times New Roman" w:eastAsia="Times New Roman" w:hAnsi="Times New Roman" w:cs="Times New Roman"/>
          <w:sz w:val="18"/>
          <w:szCs w:val="20"/>
          <w:lang w:val="es-ES"/>
        </w:rPr>
        <w:t xml:space="preserve">en la que debes resumir de forma esquemática pero suficientemente clara lo esencial de cada una de las partes del trabajo. </w:t>
      </w:r>
    </w:p>
    <w:p w14:paraId="2FC7F008"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bookmarkStart w:id="231" w:name="_Hlk516162874"/>
      <w:r w:rsidRPr="00F1126D">
        <w:rPr>
          <w:rFonts w:ascii="Times New Roman" w:eastAsia="Times New Roman" w:hAnsi="Times New Roman" w:cs="Times New Roman"/>
          <w:sz w:val="18"/>
          <w:szCs w:val="20"/>
          <w:lang w:val="es-ES"/>
        </w:rPr>
        <w:t xml:space="preserve">La lectura de esta introducción </w:t>
      </w:r>
      <w:bookmarkEnd w:id="231"/>
      <w:r w:rsidRPr="00F1126D">
        <w:rPr>
          <w:rFonts w:ascii="Times New Roman" w:eastAsia="Times New Roman" w:hAnsi="Times New Roman" w:cs="Times New Roman"/>
          <w:sz w:val="18"/>
          <w:szCs w:val="20"/>
          <w:lang w:val="es-ES"/>
        </w:rPr>
        <w:t>ha de dar una primera idea clara de lo que se pretendía, las conclusiones a las que se ha llegado y del procedimiento seguido.</w:t>
      </w:r>
    </w:p>
    <w:p w14:paraId="24502AFD"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328DFBB6" w14:textId="77777777"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 xml:space="preserve">II. </w:t>
      </w:r>
      <w:r w:rsidRPr="00F1126D">
        <w:rPr>
          <w:rFonts w:ascii="Times New Roman" w:eastAsia="UnitOT" w:hAnsi="Times New Roman" w:cs="Times New Roman"/>
          <w:smallCaps/>
          <w:color w:val="0098CD"/>
          <w:sz w:val="20"/>
          <w:szCs w:val="28"/>
          <w:lang w:val="es-ES"/>
        </w:rPr>
        <w:t>Estado d</w:t>
      </w:r>
      <w:r w:rsidRPr="00B734BA">
        <w:rPr>
          <w:rFonts w:ascii="Times New Roman" w:eastAsia="UnitOT" w:hAnsi="Times New Roman" w:cs="Times New Roman"/>
          <w:smallCaps/>
          <w:color w:val="0098CD"/>
          <w:sz w:val="20"/>
          <w:szCs w:val="28"/>
          <w:lang w:val="es-ES"/>
        </w:rPr>
        <w:t>e</w:t>
      </w:r>
      <w:r w:rsidRPr="00F1126D">
        <w:rPr>
          <w:rFonts w:ascii="Times New Roman" w:eastAsia="UnitOT" w:hAnsi="Times New Roman" w:cs="Times New Roman"/>
          <w:smallCaps/>
          <w:color w:val="0098CD"/>
          <w:sz w:val="20"/>
          <w:szCs w:val="28"/>
          <w:lang w:val="es-ES"/>
        </w:rPr>
        <w:t xml:space="preserve">l </w:t>
      </w:r>
      <w:bookmarkStart w:id="232" w:name="_Hlk27047618"/>
      <w:r w:rsidRPr="00F1126D">
        <w:rPr>
          <w:rFonts w:ascii="Times New Roman" w:eastAsia="UnitOT" w:hAnsi="Times New Roman" w:cs="Times New Roman"/>
          <w:smallCaps/>
          <w:color w:val="0098CD"/>
          <w:sz w:val="20"/>
          <w:szCs w:val="28"/>
          <w:lang w:val="es-ES"/>
        </w:rPr>
        <w:t>Arte</w:t>
      </w:r>
    </w:p>
    <w:p w14:paraId="0BFE39C1" w14:textId="77777777" w:rsidR="00AC68E7" w:rsidRPr="00F1126D"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 xml:space="preserve">Estudio </w:t>
      </w:r>
      <w:bookmarkEnd w:id="232"/>
      <w:r w:rsidRPr="00F1126D">
        <w:rPr>
          <w:rFonts w:ascii="Times New Roman" w:eastAsia="Times New Roman" w:hAnsi="Times New Roman" w:cs="Times New Roman"/>
          <w:sz w:val="18"/>
          <w:szCs w:val="20"/>
          <w:lang w:val="es-ES"/>
        </w:rPr>
        <w:t xml:space="preserve">a fondo el dominio de aplicación, citando numerosas referencias. </w:t>
      </w:r>
    </w:p>
    <w:p w14:paraId="32FA6347"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Debe aportar un buen resumen del conocimiento que ya existe en el campo de los problemas habituales identificados.</w:t>
      </w:r>
    </w:p>
    <w:p w14:paraId="4ABF5D2E"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Numerar las citas de forma consecutiva entre corchetes [1].</w:t>
      </w:r>
    </w:p>
    <w:p w14:paraId="2A668501"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3A09424B" w14:textId="77777777"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 xml:space="preserve">III. </w:t>
      </w:r>
      <w:r w:rsidRPr="00F1126D">
        <w:rPr>
          <w:rFonts w:ascii="Times New Roman" w:eastAsia="UnitOT" w:hAnsi="Times New Roman" w:cs="Times New Roman"/>
          <w:smallCaps/>
          <w:color w:val="0098CD"/>
          <w:sz w:val="20"/>
          <w:szCs w:val="28"/>
          <w:lang w:val="es-ES"/>
        </w:rPr>
        <w:t>Objetivos y Metodología</w:t>
      </w:r>
    </w:p>
    <w:p w14:paraId="1041034D" w14:textId="77777777" w:rsidR="00AC68E7" w:rsidRPr="00F1126D"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Objetivo general, objetivos específicos y metodología de trabajo aplicada.</w:t>
      </w:r>
    </w:p>
    <w:p w14:paraId="29286276"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0D561945" w14:textId="77777777"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IV. Contribución</w:t>
      </w:r>
    </w:p>
    <w:p w14:paraId="3B141BB9"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Pr>
          <w:rFonts w:ascii="Times New Roman" w:eastAsia="Times New Roman" w:hAnsi="Times New Roman" w:cs="Times New Roman"/>
          <w:sz w:val="18"/>
          <w:szCs w:val="20"/>
          <w:lang w:val="es-ES"/>
        </w:rPr>
        <w:t>D</w:t>
      </w:r>
      <w:r w:rsidRPr="00F1126D">
        <w:rPr>
          <w:rFonts w:ascii="Times New Roman" w:eastAsia="Times New Roman" w:hAnsi="Times New Roman" w:cs="Times New Roman"/>
          <w:sz w:val="18"/>
          <w:szCs w:val="20"/>
          <w:lang w:val="es-ES"/>
        </w:rPr>
        <w:t xml:space="preserve">esarrollar la descripción de tu contribución. </w:t>
      </w:r>
    </w:p>
    <w:p w14:paraId="0D784FC4"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w:t>
      </w:r>
    </w:p>
    <w:p w14:paraId="5B98D796"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XXXXXXXXXXXXXXXXXXXXXXXXXXXXXXXXXXXXXX.</w:t>
      </w:r>
    </w:p>
    <w:p w14:paraId="119376FA"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XXX.</w:t>
      </w:r>
    </w:p>
    <w:p w14:paraId="6148145C"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bookmarkStart w:id="233" w:name="_Hlk516163552"/>
      <w:r w:rsidRPr="00F1126D">
        <w:rPr>
          <w:rFonts w:ascii="Times New Roman" w:eastAsia="Times New Roman" w:hAnsi="Times New Roman" w:cs="Times New Roman"/>
          <w:sz w:val="18"/>
          <w:szCs w:val="20"/>
          <w:lang w:val="es-ES"/>
        </w:rPr>
        <w:t>XXXXXXXXXXXXXXXXXXXXXXXXXXXXXXXXXXXXXXXXXXXXXXXXXXXXXXXXXXXXXXXXXXXX.</w:t>
      </w:r>
    </w:p>
    <w:p w14:paraId="2541E876"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6C7FC4F1" w14:textId="6E54786E"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 xml:space="preserve">V. </w:t>
      </w:r>
      <w:r w:rsidR="00E2389C">
        <w:rPr>
          <w:rFonts w:ascii="Times New Roman" w:eastAsia="UnitOT" w:hAnsi="Times New Roman" w:cs="Times New Roman"/>
          <w:smallCaps/>
          <w:color w:val="0098CD"/>
          <w:sz w:val="20"/>
          <w:szCs w:val="28"/>
          <w:lang w:val="es-ES"/>
        </w:rPr>
        <w:t xml:space="preserve">Evaluación y </w:t>
      </w:r>
      <w:r>
        <w:rPr>
          <w:rFonts w:ascii="Times New Roman" w:eastAsia="UnitOT" w:hAnsi="Times New Roman" w:cs="Times New Roman"/>
          <w:smallCaps/>
          <w:color w:val="0098CD"/>
          <w:sz w:val="20"/>
          <w:szCs w:val="28"/>
          <w:lang w:val="es-ES"/>
        </w:rPr>
        <w:t xml:space="preserve">Resultados </w:t>
      </w:r>
    </w:p>
    <w:p w14:paraId="1B6D8B38" w14:textId="53F96013" w:rsidR="00E2389C"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B40139">
        <w:rPr>
          <w:rFonts w:ascii="Times New Roman" w:eastAsia="Times New Roman" w:hAnsi="Times New Roman" w:cs="Times New Roman"/>
          <w:sz w:val="18"/>
          <w:szCs w:val="20"/>
          <w:lang w:val="es-ES"/>
        </w:rPr>
        <w:t xml:space="preserve">Descripción </w:t>
      </w:r>
      <w:r w:rsidR="00E2389C">
        <w:rPr>
          <w:rFonts w:ascii="Times New Roman" w:eastAsia="Times New Roman" w:hAnsi="Times New Roman" w:cs="Times New Roman"/>
          <w:sz w:val="18"/>
          <w:szCs w:val="20"/>
          <w:lang w:val="es-ES"/>
        </w:rPr>
        <w:t xml:space="preserve">de </w:t>
      </w:r>
      <w:r w:rsidRPr="00B40139">
        <w:rPr>
          <w:rFonts w:ascii="Times New Roman" w:eastAsia="Times New Roman" w:hAnsi="Times New Roman" w:cs="Times New Roman"/>
          <w:sz w:val="18"/>
          <w:szCs w:val="20"/>
          <w:lang w:val="es-ES"/>
        </w:rPr>
        <w:t>la evaluación y los resultados obtenidos (Tipo 2. Desarrollo de Software).</w:t>
      </w:r>
      <w:bookmarkStart w:id="234" w:name="_Hlk27048182"/>
    </w:p>
    <w:p w14:paraId="7CB335BA" w14:textId="069D3B4A" w:rsidR="00AC68E7" w:rsidRPr="00F1126D" w:rsidRDefault="00E2389C" w:rsidP="00E2389C">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w:t>
      </w:r>
      <w:r>
        <w:rPr>
          <w:rFonts w:ascii="Times New Roman" w:eastAsia="Times New Roman" w:hAnsi="Times New Roman" w:cs="Times New Roman"/>
          <w:sz w:val="18"/>
          <w:szCs w:val="20"/>
          <w:lang w:val="es-ES"/>
        </w:rPr>
        <w:t xml:space="preserve"> </w:t>
      </w:r>
    </w:p>
    <w:p w14:paraId="02211B3B" w14:textId="77777777" w:rsidR="00AC68E7" w:rsidRPr="00B40139" w:rsidRDefault="00AC68E7" w:rsidP="00AC68E7">
      <w:pPr>
        <w:widowControl w:val="0"/>
        <w:autoSpaceDE w:val="0"/>
        <w:autoSpaceDN w:val="0"/>
        <w:spacing w:before="240" w:after="57" w:line="240" w:lineRule="auto"/>
        <w:rPr>
          <w:rFonts w:ascii="Times New Roman" w:eastAsia="Times New Roman" w:hAnsi="Times New Roman" w:cs="Times New Roman"/>
          <w:i/>
          <w:iCs/>
          <w:color w:val="0098CD"/>
          <w:sz w:val="20"/>
          <w:szCs w:val="20"/>
          <w:lang w:val="es-ES"/>
        </w:rPr>
      </w:pPr>
      <w:r w:rsidRPr="00B40139">
        <w:rPr>
          <w:rFonts w:ascii="Times New Roman" w:eastAsia="Times New Roman" w:hAnsi="Times New Roman" w:cs="Times New Roman"/>
          <w:i/>
          <w:iCs/>
          <w:color w:val="0098CD"/>
          <w:sz w:val="20"/>
          <w:szCs w:val="20"/>
          <w:lang w:val="es-ES"/>
        </w:rPr>
        <w:t>Evaluación 1</w:t>
      </w:r>
    </w:p>
    <w:p w14:paraId="4B1E673F"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w:t>
      </w:r>
      <w:bookmarkEnd w:id="234"/>
      <w:r w:rsidRPr="00F1126D">
        <w:rPr>
          <w:rFonts w:ascii="Times New Roman" w:eastAsia="Times New Roman" w:hAnsi="Times New Roman" w:cs="Times New Roman"/>
          <w:sz w:val="18"/>
          <w:szCs w:val="20"/>
          <w:lang w:val="es-ES"/>
        </w:rPr>
        <w:t>XXXXXXXXXXXXXXXXXXXXXXXXXXXXXXXXXXXXXXXXXXXXXXXXXX.</w:t>
      </w:r>
    </w:p>
    <w:p w14:paraId="686BBA4C"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XXX</w:t>
      </w:r>
      <w:bookmarkEnd w:id="233"/>
      <w:r w:rsidRPr="00F1126D">
        <w:rPr>
          <w:rFonts w:ascii="Times New Roman" w:eastAsia="Times New Roman" w:hAnsi="Times New Roman" w:cs="Times New Roman"/>
          <w:sz w:val="18"/>
          <w:szCs w:val="20"/>
          <w:lang w:val="es-ES"/>
        </w:rPr>
        <w:t>.</w:t>
      </w:r>
    </w:p>
    <w:p w14:paraId="07D6E15C" w14:textId="77777777" w:rsidR="00AC68E7" w:rsidRPr="00B40139"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B40139">
        <w:rPr>
          <w:rFonts w:ascii="Times New Roman" w:eastAsia="Times New Roman" w:hAnsi="Times New Roman" w:cs="Times New Roman"/>
          <w:noProof/>
          <w:sz w:val="18"/>
          <w:szCs w:val="20"/>
          <w:lang w:val="es-ES" w:eastAsia="es-ES"/>
        </w:rPr>
        <mc:AlternateContent>
          <mc:Choice Requires="wps">
            <w:drawing>
              <wp:anchor distT="0" distB="0" distL="114300" distR="114300" simplePos="0" relativeHeight="251662336" behindDoc="0" locked="0" layoutInCell="1" allowOverlap="1" wp14:anchorId="0312B69F" wp14:editId="7FF4A708">
                <wp:simplePos x="0" y="0"/>
                <wp:positionH relativeFrom="column">
                  <wp:posOffset>0</wp:posOffset>
                </wp:positionH>
                <wp:positionV relativeFrom="paragraph">
                  <wp:posOffset>141292</wp:posOffset>
                </wp:positionV>
                <wp:extent cx="3153410" cy="3067050"/>
                <wp:effectExtent l="0" t="0" r="8890" b="0"/>
                <wp:wrapSquare wrapText="bothSides"/>
                <wp:docPr id="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3410" cy="30670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FC874BC" w14:textId="77777777" w:rsidR="009D4038" w:rsidRDefault="009D4038" w:rsidP="00AC68E7">
                            <w:pPr>
                              <w:pStyle w:val="Textonotapie"/>
                            </w:pPr>
                            <w:r>
                              <w:rPr>
                                <w:noProof/>
                              </w:rPr>
                              <w:drawing>
                                <wp:inline distT="0" distB="0" distL="0" distR="0" wp14:anchorId="173910E9" wp14:editId="034A7DB6">
                                  <wp:extent cx="3152775" cy="2390775"/>
                                  <wp:effectExtent l="0" t="0" r="0" b="0"/>
                                  <wp:docPr id="3" name="Imagen 3" descr="1fig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1fig60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152775" cy="2390775"/>
                                          </a:xfrm>
                                          <a:prstGeom prst="rect">
                                            <a:avLst/>
                                          </a:prstGeom>
                                          <a:noFill/>
                                          <a:ln>
                                            <a:noFill/>
                                          </a:ln>
                                        </pic:spPr>
                                      </pic:pic>
                                    </a:graphicData>
                                  </a:graphic>
                                </wp:inline>
                              </w:drawing>
                            </w:r>
                          </w:p>
                          <w:p w14:paraId="48335E70" w14:textId="77777777" w:rsidR="009D4038" w:rsidRPr="00AA3FD6" w:rsidRDefault="009D4038" w:rsidP="00AC68E7">
                            <w:pPr>
                              <w:pStyle w:val="FigureCaption"/>
                              <w:rPr>
                                <w:lang w:val="en-GB"/>
                              </w:rPr>
                            </w:pPr>
                            <w:r w:rsidRPr="00AA3FD6">
                              <w:rPr>
                                <w:lang w:val="en-GB"/>
                              </w:rPr>
                              <w:t>Fig. 1.  Magnetization as a function of applied field. Note that “Fig.” is abbreviated. There is a period after the figure number, followed by two spaces. It is good practice to explain the significance of the figure in the captio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312B69F" id="Text Box 5" o:spid="_x0000_s1031" type="#_x0000_t202" style="position:absolute;left:0;text-align:left;margin-left:0;margin-top:11.15pt;width:248.3pt;height:241.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" stroked="f">
                <v:textbox inset="0,0,0,0">
                  <w:txbxContent>
                    <w:p w14:paraId="7FC874BC" w14:textId="77777777" w:rsidR="009D4038" w:rsidRDefault="009D4038" w:rsidP="00AC68E7">
                      <w:pPr>
                        <w:pStyle w:val="Textonotapie"/>
                      </w:pPr>
                      <w:r>
                        <w:rPr>
                          <w:noProof/>
                        </w:rPr>
                        <w:drawing>
                          <wp:inline distT="0" distB="0" distL="0" distR="0" wp14:anchorId="173910E9" wp14:editId="034A7DB6">
                            <wp:extent cx="3152775" cy="2390775"/>
                            <wp:effectExtent l="0" t="0" r="0" b="0"/>
                            <wp:docPr id="3" name="Imagen 3" descr="1fig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1fig60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152775" cy="2390775"/>
                                    </a:xfrm>
                                    <a:prstGeom prst="rect">
                                      <a:avLst/>
                                    </a:prstGeom>
                                    <a:noFill/>
                                    <a:ln>
                                      <a:noFill/>
                                    </a:ln>
                                  </pic:spPr>
                                </pic:pic>
                              </a:graphicData>
                            </a:graphic>
                          </wp:inline>
                        </w:drawing>
                      </w:r>
                    </w:p>
                    <w:p w14:paraId="48335E70" w14:textId="77777777" w:rsidR="009D4038" w:rsidRPr="00AA3FD6" w:rsidRDefault="009D4038" w:rsidP="00AC68E7">
                      <w:pPr>
                        <w:pStyle w:val="FigureCaption"/>
                        <w:rPr>
                          <w:lang w:val="en-GB"/>
                        </w:rPr>
                      </w:pPr>
                      <w:r w:rsidRPr="00AA3FD6">
                        <w:rPr>
                          <w:lang w:val="en-GB"/>
                        </w:rPr>
                        <w:t>Fig. 1.  Magnetization as a function of applied field. Note that “Fig.” is abbreviated. There is a period after the figure number, followed by two spaces. It is good practice to explain the significance of the figure in the caption.</w:t>
                      </w:r>
                    </w:p>
                  </w:txbxContent>
                </v:textbox>
                <w10:wrap type="square"/>
              </v:shape>
            </w:pict>
          </mc:Fallback>
        </mc:AlternateContent>
      </w:r>
      <w:r w:rsidRPr="00B40139">
        <w:rPr>
          <w:rFonts w:ascii="Times New Roman" w:eastAsia="Times New Roman" w:hAnsi="Times New Roman" w:cs="Times New Roman"/>
          <w:sz w:val="18"/>
          <w:szCs w:val="20"/>
          <w:lang w:val="es-ES"/>
        </w:rPr>
        <w:t>En la Figura 1…</w:t>
      </w:r>
    </w:p>
    <w:p w14:paraId="5990418A"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0E2F310A"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noProof/>
          <w:sz w:val="18"/>
          <w:szCs w:val="20"/>
          <w:lang w:val="es-ES" w:eastAsia="es-ES"/>
        </w:rPr>
        <w:lastRenderedPageBreak/>
        <mc:AlternateContent>
          <mc:Choice Requires="wps">
            <w:drawing>
              <wp:anchor distT="0" distB="0" distL="114300" distR="114300" simplePos="0" relativeHeight="251661312" behindDoc="0" locked="0" layoutInCell="0" allowOverlap="1" wp14:anchorId="67B8E3BA" wp14:editId="3B055739">
                <wp:simplePos x="0" y="0"/>
                <wp:positionH relativeFrom="margin">
                  <wp:posOffset>3416935</wp:posOffset>
                </wp:positionH>
                <wp:positionV relativeFrom="margin">
                  <wp:posOffset>33553</wp:posOffset>
                </wp:positionV>
                <wp:extent cx="3154680" cy="4905375"/>
                <wp:effectExtent l="0" t="0" r="7620" b="9525"/>
                <wp:wrapSquare wrapText="bothSides"/>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4680" cy="4905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BC55208" w14:textId="77777777" w:rsidR="009D4038" w:rsidRPr="00AA3FD6" w:rsidRDefault="009D4038" w:rsidP="00AC68E7">
                            <w:pPr>
                              <w:pStyle w:val="TableTitle"/>
                              <w:rPr>
                                <w:lang w:val="en-GB"/>
                              </w:rPr>
                            </w:pPr>
                            <w:r w:rsidRPr="00AA3FD6">
                              <w:rPr>
                                <w:lang w:val="en-GB"/>
                              </w:rPr>
                              <w:t>Tabla I</w:t>
                            </w:r>
                          </w:p>
                          <w:p w14:paraId="3BE8EF79" w14:textId="77777777" w:rsidR="009D4038" w:rsidRPr="00AA3FD6" w:rsidRDefault="009D4038" w:rsidP="00AC68E7">
                            <w:pPr>
                              <w:pStyle w:val="TableTitle"/>
                              <w:rPr>
                                <w:lang w:val="en-GB"/>
                              </w:rPr>
                            </w:pPr>
                            <w:r w:rsidRPr="00AA3FD6">
                              <w:rPr>
                                <w:lang w:val="en-GB"/>
                              </w:rPr>
                              <w:t>Units for Magnetic Properties</w:t>
                            </w:r>
                          </w:p>
                          <w:tbl>
                            <w:tblPr>
                              <w:tblW w:w="0" w:type="auto"/>
                              <w:tblInd w:w="108" w:type="dxa"/>
                              <w:tblBorders>
                                <w:top w:val="single" w:sz="12" w:space="0" w:color="808080"/>
                                <w:bottom w:val="single" w:sz="12" w:space="0" w:color="808080"/>
                              </w:tblBorders>
                              <w:tblLayout w:type="fixed"/>
                              <w:tblLook w:val="0000" w:firstRow="0" w:lastRow="0" w:firstColumn="0" w:lastColumn="0" w:noHBand="0" w:noVBand="0"/>
                            </w:tblPr>
                            <w:tblGrid>
                              <w:gridCol w:w="720"/>
                              <w:gridCol w:w="1710"/>
                              <w:gridCol w:w="2610"/>
                            </w:tblGrid>
                            <w:tr w:rsidR="009D4038" w:rsidRPr="00AA3FD6" w14:paraId="57120764" w14:textId="77777777">
                              <w:trPr>
                                <w:trHeight w:val="440"/>
                              </w:trPr>
                              <w:tc>
                                <w:tcPr>
                                  <w:tcW w:w="720" w:type="dxa"/>
                                  <w:tcBorders>
                                    <w:top w:val="double" w:sz="6" w:space="0" w:color="auto"/>
                                    <w:left w:val="nil"/>
                                    <w:bottom w:val="single" w:sz="6" w:space="0" w:color="auto"/>
                                    <w:right w:val="nil"/>
                                  </w:tcBorders>
                                  <w:vAlign w:val="center"/>
                                </w:tcPr>
                                <w:p w14:paraId="7237DB62" w14:textId="77777777" w:rsidR="009D4038" w:rsidRPr="0024511C" w:rsidRDefault="009D4038" w:rsidP="00E2389C">
                                  <w:pPr>
                                    <w:pStyle w:val="TableText"/>
                                    <w:ind w:firstLine="0"/>
                                    <w:jc w:val="both"/>
                                    <w:rPr>
                                      <w:lang w:val="es-ES"/>
                                    </w:rPr>
                                  </w:pPr>
                                  <w:r w:rsidRPr="0024511C">
                                    <w:rPr>
                                      <w:lang w:val="es-ES"/>
                                    </w:rPr>
                                    <w:t>Symbol</w:t>
                                  </w:r>
                                </w:p>
                              </w:tc>
                              <w:tc>
                                <w:tcPr>
                                  <w:tcW w:w="1710" w:type="dxa"/>
                                  <w:tcBorders>
                                    <w:top w:val="double" w:sz="6" w:space="0" w:color="auto"/>
                                    <w:left w:val="nil"/>
                                    <w:bottom w:val="single" w:sz="6" w:space="0" w:color="auto"/>
                                    <w:right w:val="nil"/>
                                  </w:tcBorders>
                                  <w:vAlign w:val="center"/>
                                </w:tcPr>
                                <w:p w14:paraId="63E8240D" w14:textId="77777777" w:rsidR="009D4038" w:rsidRPr="0024511C" w:rsidRDefault="009D4038" w:rsidP="00E2389C">
                                  <w:pPr>
                                    <w:pStyle w:val="TableText"/>
                                    <w:rPr>
                                      <w:smallCaps/>
                                      <w:lang w:val="es-ES"/>
                                    </w:rPr>
                                  </w:pPr>
                                  <w:r w:rsidRPr="0024511C">
                                    <w:rPr>
                                      <w:smallCaps/>
                                      <w:lang w:val="es-ES"/>
                                    </w:rPr>
                                    <w:t>Quantity</w:t>
                                  </w:r>
                                </w:p>
                              </w:tc>
                              <w:tc>
                                <w:tcPr>
                                  <w:tcW w:w="2610" w:type="dxa"/>
                                  <w:tcBorders>
                                    <w:top w:val="double" w:sz="6" w:space="0" w:color="auto"/>
                                    <w:left w:val="nil"/>
                                    <w:bottom w:val="single" w:sz="6" w:space="0" w:color="auto"/>
                                    <w:right w:val="nil"/>
                                  </w:tcBorders>
                                  <w:vAlign w:val="center"/>
                                </w:tcPr>
                                <w:p w14:paraId="5BBC04D3" w14:textId="77777777" w:rsidR="009D4038" w:rsidRPr="00AA3FD6" w:rsidRDefault="009D4038" w:rsidP="00E2389C">
                                  <w:pPr>
                                    <w:pStyle w:val="TableText"/>
                                    <w:rPr>
                                      <w:lang w:val="en-GB"/>
                                    </w:rPr>
                                  </w:pPr>
                                  <w:r w:rsidRPr="00AA3FD6">
                                    <w:rPr>
                                      <w:lang w:val="en-GB"/>
                                    </w:rPr>
                                    <w:t xml:space="preserve">Conversion from Gaussian and CGS EMU to SI </w:t>
                                  </w:r>
                                  <w:r w:rsidRPr="00AA3FD6">
                                    <w:rPr>
                                      <w:vertAlign w:val="superscript"/>
                                      <w:lang w:val="en-GB"/>
                                    </w:rPr>
                                    <w:t>a</w:t>
                                  </w:r>
                                </w:p>
                              </w:tc>
                            </w:tr>
                            <w:tr w:rsidR="009D4038" w:rsidRPr="0024511C" w14:paraId="566B191C" w14:textId="77777777">
                              <w:tc>
                                <w:tcPr>
                                  <w:tcW w:w="720" w:type="dxa"/>
                                  <w:tcBorders>
                                    <w:top w:val="nil"/>
                                    <w:left w:val="nil"/>
                                    <w:bottom w:val="nil"/>
                                    <w:right w:val="nil"/>
                                  </w:tcBorders>
                                </w:tcPr>
                                <w:p w14:paraId="69B26104" w14:textId="77777777" w:rsidR="009D4038" w:rsidRPr="0024511C" w:rsidRDefault="009D4038" w:rsidP="00E2389C">
                                  <w:pPr>
                                    <w:pStyle w:val="TableText"/>
                                    <w:ind w:firstLine="0"/>
                                    <w:rPr>
                                      <w:lang w:val="es-ES"/>
                                    </w:rPr>
                                  </w:pPr>
                                  <w:r w:rsidRPr="0024511C">
                                    <w:rPr>
                                      <w:lang w:val="es-ES"/>
                                    </w:rPr>
                                    <w:sym w:font="Symbol" w:char="F046"/>
                                  </w:r>
                                </w:p>
                              </w:tc>
                              <w:tc>
                                <w:tcPr>
                                  <w:tcW w:w="1710" w:type="dxa"/>
                                  <w:tcBorders>
                                    <w:top w:val="nil"/>
                                    <w:left w:val="nil"/>
                                    <w:bottom w:val="nil"/>
                                    <w:right w:val="nil"/>
                                  </w:tcBorders>
                                </w:tcPr>
                                <w:p w14:paraId="7B40C08C" w14:textId="77777777" w:rsidR="009D4038" w:rsidRPr="0024511C" w:rsidRDefault="009D4038" w:rsidP="00E2389C">
                                  <w:pPr>
                                    <w:pStyle w:val="TableText"/>
                                    <w:ind w:firstLine="0"/>
                                    <w:rPr>
                                      <w:lang w:val="es-ES"/>
                                    </w:rPr>
                                  </w:pPr>
                                  <w:r w:rsidRPr="0024511C">
                                    <w:rPr>
                                      <w:lang w:val="es-ES"/>
                                    </w:rPr>
                                    <w:t>magnetic flux</w:t>
                                  </w:r>
                                </w:p>
                              </w:tc>
                              <w:tc>
                                <w:tcPr>
                                  <w:tcW w:w="2610" w:type="dxa"/>
                                  <w:tcBorders>
                                    <w:top w:val="nil"/>
                                    <w:left w:val="nil"/>
                                    <w:bottom w:val="nil"/>
                                    <w:right w:val="nil"/>
                                  </w:tcBorders>
                                </w:tcPr>
                                <w:p w14:paraId="7E27C2DA" w14:textId="77777777" w:rsidR="009D4038" w:rsidRPr="0024511C" w:rsidRDefault="009D4038" w:rsidP="00E2389C">
                                  <w:pPr>
                                    <w:pStyle w:val="TableText"/>
                                    <w:ind w:firstLine="0"/>
                                    <w:rPr>
                                      <w:lang w:val="es-ES"/>
                                    </w:rPr>
                                  </w:pPr>
                                  <w:r w:rsidRPr="0024511C">
                                    <w:rPr>
                                      <w:lang w:val="es-ES"/>
                                    </w:rPr>
                                    <w:t xml:space="preserve">1 Mx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8</w:t>
                                  </w:r>
                                  <w:r w:rsidRPr="0024511C">
                                    <w:rPr>
                                      <w:lang w:val="es-ES"/>
                                    </w:rPr>
                                    <w:t xml:space="preserve"> Wb = 10</w:t>
                                  </w:r>
                                  <w:r w:rsidRPr="0024511C">
                                    <w:rPr>
                                      <w:vertAlign w:val="superscript"/>
                                      <w:lang w:val="es-ES"/>
                                    </w:rPr>
                                    <w:sym w:font="Symbol" w:char="F02D"/>
                                  </w:r>
                                  <w:r w:rsidRPr="0024511C">
                                    <w:rPr>
                                      <w:vertAlign w:val="superscript"/>
                                      <w:lang w:val="es-ES"/>
                                    </w:rPr>
                                    <w:t>8</w:t>
                                  </w:r>
                                  <w:r w:rsidRPr="0024511C">
                                    <w:rPr>
                                      <w:lang w:val="es-ES"/>
                                    </w:rPr>
                                    <w:t xml:space="preserve"> V·s</w:t>
                                  </w:r>
                                </w:p>
                              </w:tc>
                            </w:tr>
                            <w:tr w:rsidR="009D4038" w:rsidRPr="0024511C" w14:paraId="04767727" w14:textId="77777777">
                              <w:tc>
                                <w:tcPr>
                                  <w:tcW w:w="720" w:type="dxa"/>
                                  <w:tcBorders>
                                    <w:top w:val="nil"/>
                                    <w:left w:val="nil"/>
                                    <w:bottom w:val="nil"/>
                                    <w:right w:val="nil"/>
                                  </w:tcBorders>
                                </w:tcPr>
                                <w:p w14:paraId="65AF2102" w14:textId="77777777" w:rsidR="009D4038" w:rsidRPr="0024511C" w:rsidRDefault="009D4038" w:rsidP="00E2389C">
                                  <w:pPr>
                                    <w:pStyle w:val="TableText"/>
                                    <w:ind w:firstLine="0"/>
                                    <w:rPr>
                                      <w:lang w:val="es-ES"/>
                                    </w:rPr>
                                  </w:pPr>
                                  <w:r w:rsidRPr="0024511C">
                                    <w:rPr>
                                      <w:lang w:val="es-ES"/>
                                    </w:rPr>
                                    <w:t>B</w:t>
                                  </w:r>
                                </w:p>
                              </w:tc>
                              <w:tc>
                                <w:tcPr>
                                  <w:tcW w:w="1710" w:type="dxa"/>
                                  <w:tcBorders>
                                    <w:top w:val="nil"/>
                                    <w:left w:val="nil"/>
                                    <w:bottom w:val="nil"/>
                                    <w:right w:val="nil"/>
                                  </w:tcBorders>
                                </w:tcPr>
                                <w:p w14:paraId="0A9241C4" w14:textId="77777777" w:rsidR="009D4038" w:rsidRPr="00AA3FD6" w:rsidRDefault="009D4038" w:rsidP="00E2389C">
                                  <w:pPr>
                                    <w:pStyle w:val="TableText"/>
                                    <w:ind w:firstLine="0"/>
                                    <w:rPr>
                                      <w:lang w:val="en-GB"/>
                                    </w:rPr>
                                  </w:pPr>
                                  <w:r w:rsidRPr="00AA3FD6">
                                    <w:rPr>
                                      <w:lang w:val="en-GB"/>
                                    </w:rPr>
                                    <w:t xml:space="preserve">magnetic flux density, </w:t>
                                  </w:r>
                                </w:p>
                                <w:p w14:paraId="27F1AF3B" w14:textId="77777777" w:rsidR="009D4038" w:rsidRPr="00AA3FD6" w:rsidRDefault="009D4038" w:rsidP="00E2389C">
                                  <w:pPr>
                                    <w:pStyle w:val="TableText"/>
                                    <w:ind w:firstLine="0"/>
                                    <w:rPr>
                                      <w:lang w:val="en-GB"/>
                                    </w:rPr>
                                  </w:pPr>
                                  <w:r w:rsidRPr="00AA3FD6">
                                    <w:rPr>
                                      <w:lang w:val="en-GB"/>
                                    </w:rPr>
                                    <w:t>magnetic induction</w:t>
                                  </w:r>
                                </w:p>
                              </w:tc>
                              <w:tc>
                                <w:tcPr>
                                  <w:tcW w:w="2610" w:type="dxa"/>
                                  <w:tcBorders>
                                    <w:top w:val="nil"/>
                                    <w:left w:val="nil"/>
                                    <w:bottom w:val="nil"/>
                                    <w:right w:val="nil"/>
                                  </w:tcBorders>
                                </w:tcPr>
                                <w:p w14:paraId="7DDC38A8" w14:textId="77777777" w:rsidR="009D4038" w:rsidRPr="0024511C" w:rsidRDefault="009D4038" w:rsidP="00E2389C">
                                  <w:pPr>
                                    <w:pStyle w:val="TableText"/>
                                    <w:ind w:firstLine="0"/>
                                    <w:rPr>
                                      <w:vertAlign w:val="superscript"/>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4</w:t>
                                  </w:r>
                                  <w:r w:rsidRPr="0024511C">
                                    <w:rPr>
                                      <w:lang w:val="es-ES"/>
                                    </w:rPr>
                                    <w:t xml:space="preserve"> T = 10</w:t>
                                  </w:r>
                                  <w:r w:rsidRPr="0024511C">
                                    <w:rPr>
                                      <w:vertAlign w:val="superscript"/>
                                      <w:lang w:val="es-ES"/>
                                    </w:rPr>
                                    <w:sym w:font="Symbol" w:char="F02D"/>
                                  </w:r>
                                  <w:r w:rsidRPr="0024511C">
                                    <w:rPr>
                                      <w:vertAlign w:val="superscript"/>
                                      <w:lang w:val="es-ES"/>
                                    </w:rPr>
                                    <w:t>4</w:t>
                                  </w:r>
                                  <w:r w:rsidRPr="0024511C">
                                    <w:rPr>
                                      <w:lang w:val="es-ES"/>
                                    </w:rPr>
                                    <w:t xml:space="preserve"> Wb/m</w:t>
                                  </w:r>
                                  <w:r w:rsidRPr="0024511C">
                                    <w:rPr>
                                      <w:vertAlign w:val="superscript"/>
                                      <w:lang w:val="es-ES"/>
                                    </w:rPr>
                                    <w:t>2</w:t>
                                  </w:r>
                                </w:p>
                              </w:tc>
                            </w:tr>
                            <w:tr w:rsidR="009D4038" w:rsidRPr="0024511C" w14:paraId="7F605F96" w14:textId="77777777">
                              <w:tc>
                                <w:tcPr>
                                  <w:tcW w:w="720" w:type="dxa"/>
                                  <w:tcBorders>
                                    <w:top w:val="nil"/>
                                    <w:left w:val="nil"/>
                                    <w:bottom w:val="nil"/>
                                    <w:right w:val="nil"/>
                                  </w:tcBorders>
                                </w:tcPr>
                                <w:p w14:paraId="4FC5B8DB" w14:textId="77777777" w:rsidR="009D4038" w:rsidRPr="0024511C" w:rsidRDefault="009D4038" w:rsidP="00E2389C">
                                  <w:pPr>
                                    <w:pStyle w:val="TableText"/>
                                    <w:ind w:firstLine="0"/>
                                    <w:rPr>
                                      <w:lang w:val="es-ES"/>
                                    </w:rPr>
                                  </w:pPr>
                                  <w:r w:rsidRPr="0024511C">
                                    <w:rPr>
                                      <w:lang w:val="es-ES"/>
                                    </w:rPr>
                                    <w:t>H</w:t>
                                  </w:r>
                                </w:p>
                              </w:tc>
                              <w:tc>
                                <w:tcPr>
                                  <w:tcW w:w="1710" w:type="dxa"/>
                                  <w:tcBorders>
                                    <w:top w:val="nil"/>
                                    <w:left w:val="nil"/>
                                    <w:bottom w:val="nil"/>
                                    <w:right w:val="nil"/>
                                  </w:tcBorders>
                                </w:tcPr>
                                <w:p w14:paraId="6F519168" w14:textId="77777777" w:rsidR="009D4038" w:rsidRPr="0024511C" w:rsidRDefault="009D4038" w:rsidP="00E2389C">
                                  <w:pPr>
                                    <w:pStyle w:val="TableText"/>
                                    <w:ind w:firstLine="0"/>
                                    <w:rPr>
                                      <w:lang w:val="es-ES"/>
                                    </w:rPr>
                                  </w:pPr>
                                  <w:r w:rsidRPr="0024511C">
                                    <w:rPr>
                                      <w:lang w:val="es-ES"/>
                                    </w:rPr>
                                    <w:t>magnetic field strength</w:t>
                                  </w:r>
                                </w:p>
                              </w:tc>
                              <w:tc>
                                <w:tcPr>
                                  <w:tcW w:w="2610" w:type="dxa"/>
                                  <w:tcBorders>
                                    <w:top w:val="nil"/>
                                    <w:left w:val="nil"/>
                                    <w:bottom w:val="nil"/>
                                    <w:right w:val="nil"/>
                                  </w:tcBorders>
                                </w:tcPr>
                                <w:p w14:paraId="2744398B" w14:textId="77777777" w:rsidR="009D4038" w:rsidRPr="0024511C" w:rsidRDefault="009D4038" w:rsidP="00E2389C">
                                  <w:pPr>
                                    <w:pStyle w:val="TableText"/>
                                    <w:ind w:firstLine="0"/>
                                    <w:rPr>
                                      <w:lang w:val="es-ES"/>
                                    </w:rPr>
                                  </w:pPr>
                                  <w:r w:rsidRPr="0024511C">
                                    <w:rPr>
                                      <w:lang w:val="es-ES"/>
                                    </w:rPr>
                                    <w:t xml:space="preserve">1 O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4</w:t>
                                  </w:r>
                                  <w:r w:rsidRPr="0024511C">
                                    <w:rPr>
                                      <w:lang w:val="es-ES"/>
                                    </w:rPr>
                                    <w:sym w:font="Symbol" w:char="F070"/>
                                  </w:r>
                                  <w:r w:rsidRPr="0024511C">
                                    <w:rPr>
                                      <w:lang w:val="es-ES"/>
                                    </w:rPr>
                                    <w:t>) A/m</w:t>
                                  </w:r>
                                </w:p>
                              </w:tc>
                            </w:tr>
                            <w:tr w:rsidR="009D4038" w:rsidRPr="0024511C" w14:paraId="4906024D" w14:textId="77777777">
                              <w:tc>
                                <w:tcPr>
                                  <w:tcW w:w="720" w:type="dxa"/>
                                  <w:tcBorders>
                                    <w:top w:val="nil"/>
                                    <w:left w:val="nil"/>
                                    <w:bottom w:val="nil"/>
                                    <w:right w:val="nil"/>
                                  </w:tcBorders>
                                </w:tcPr>
                                <w:p w14:paraId="2F3FF262" w14:textId="77777777" w:rsidR="009D4038" w:rsidRPr="0024511C" w:rsidRDefault="009D4038"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43425ADD" w14:textId="77777777" w:rsidR="009D4038" w:rsidRPr="0024511C" w:rsidRDefault="009D4038" w:rsidP="00E2389C">
                                  <w:pPr>
                                    <w:pStyle w:val="TableText"/>
                                    <w:ind w:firstLine="0"/>
                                    <w:rPr>
                                      <w:vertAlign w:val="superscript"/>
                                      <w:lang w:val="es-ES"/>
                                    </w:rPr>
                                  </w:pPr>
                                  <w:r w:rsidRPr="0024511C">
                                    <w:rPr>
                                      <w:lang w:val="es-ES"/>
                                    </w:rPr>
                                    <w:t>magnetic moment</w:t>
                                  </w:r>
                                </w:p>
                              </w:tc>
                              <w:tc>
                                <w:tcPr>
                                  <w:tcW w:w="2610" w:type="dxa"/>
                                  <w:tcBorders>
                                    <w:top w:val="nil"/>
                                    <w:left w:val="nil"/>
                                    <w:bottom w:val="nil"/>
                                    <w:right w:val="nil"/>
                                  </w:tcBorders>
                                </w:tcPr>
                                <w:p w14:paraId="63A4B224" w14:textId="77777777" w:rsidR="009D4038" w:rsidRPr="0024511C" w:rsidRDefault="009D4038" w:rsidP="00E2389C">
                                  <w:pPr>
                                    <w:pStyle w:val="TableText"/>
                                    <w:ind w:firstLine="0"/>
                                    <w:rPr>
                                      <w:lang w:val="es-ES"/>
                                    </w:rPr>
                                  </w:pPr>
                                  <w:r w:rsidRPr="0024511C">
                                    <w:rPr>
                                      <w:lang w:val="es-ES"/>
                                    </w:rPr>
                                    <w:t xml:space="preserve">1 erg/G = 1 emu </w:t>
                                  </w:r>
                                </w:p>
                                <w:p w14:paraId="4052F176" w14:textId="77777777" w:rsidR="009D4038" w:rsidRPr="0024511C" w:rsidRDefault="009D4038"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A·m</w:t>
                                  </w:r>
                                  <w:r w:rsidRPr="0024511C">
                                    <w:rPr>
                                      <w:vertAlign w:val="superscript"/>
                                      <w:lang w:val="es-ES"/>
                                    </w:rPr>
                                    <w:t>2</w:t>
                                  </w:r>
                                  <w:r w:rsidRPr="0024511C">
                                    <w:rPr>
                                      <w:lang w:val="es-ES"/>
                                    </w:rPr>
                                    <w:t xml:space="preserve"> = 10</w:t>
                                  </w:r>
                                  <w:r w:rsidRPr="0024511C">
                                    <w:rPr>
                                      <w:vertAlign w:val="superscript"/>
                                      <w:lang w:val="es-ES"/>
                                    </w:rPr>
                                    <w:sym w:font="Symbol" w:char="F02D"/>
                                  </w:r>
                                  <w:r w:rsidRPr="0024511C">
                                    <w:rPr>
                                      <w:vertAlign w:val="superscript"/>
                                      <w:lang w:val="es-ES"/>
                                    </w:rPr>
                                    <w:t>3</w:t>
                                  </w:r>
                                  <w:r w:rsidRPr="0024511C">
                                    <w:rPr>
                                      <w:lang w:val="es-ES"/>
                                    </w:rPr>
                                    <w:t xml:space="preserve"> J/T</w:t>
                                  </w:r>
                                </w:p>
                              </w:tc>
                            </w:tr>
                            <w:tr w:rsidR="009D4038" w:rsidRPr="0024511C" w14:paraId="667F48CD" w14:textId="77777777">
                              <w:tc>
                                <w:tcPr>
                                  <w:tcW w:w="720" w:type="dxa"/>
                                  <w:tcBorders>
                                    <w:top w:val="nil"/>
                                    <w:left w:val="nil"/>
                                    <w:bottom w:val="nil"/>
                                    <w:right w:val="nil"/>
                                  </w:tcBorders>
                                </w:tcPr>
                                <w:p w14:paraId="069313ED" w14:textId="77777777" w:rsidR="009D4038" w:rsidRPr="0024511C" w:rsidRDefault="009D4038"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5370174E" w14:textId="77777777" w:rsidR="009D4038" w:rsidRPr="0024511C" w:rsidRDefault="009D4038" w:rsidP="00E2389C">
                                  <w:pPr>
                                    <w:pStyle w:val="TableText"/>
                                    <w:ind w:firstLine="0"/>
                                    <w:rPr>
                                      <w:lang w:val="es-ES"/>
                                    </w:rPr>
                                  </w:pPr>
                                  <w:r w:rsidRPr="0024511C">
                                    <w:rPr>
                                      <w:lang w:val="es-ES"/>
                                    </w:rPr>
                                    <w:t>magnetization</w:t>
                                  </w:r>
                                </w:p>
                              </w:tc>
                              <w:tc>
                                <w:tcPr>
                                  <w:tcW w:w="2610" w:type="dxa"/>
                                  <w:tcBorders>
                                    <w:top w:val="nil"/>
                                    <w:left w:val="nil"/>
                                    <w:bottom w:val="nil"/>
                                    <w:right w:val="nil"/>
                                  </w:tcBorders>
                                </w:tcPr>
                                <w:p w14:paraId="0E3AEB9F" w14:textId="77777777" w:rsidR="009D4038" w:rsidRPr="0024511C" w:rsidRDefault="009D4038" w:rsidP="00E2389C">
                                  <w:pPr>
                                    <w:pStyle w:val="TableText"/>
                                    <w:ind w:firstLine="0"/>
                                    <w:rPr>
                                      <w:lang w:val="es-ES"/>
                                    </w:rPr>
                                  </w:pPr>
                                  <w:r w:rsidRPr="0024511C">
                                    <w:rPr>
                                      <w:lang w:val="es-ES"/>
                                    </w:rPr>
                                    <w:t>1 erg/(G·cm</w:t>
                                  </w:r>
                                  <w:r w:rsidRPr="0024511C">
                                    <w:rPr>
                                      <w:vertAlign w:val="superscript"/>
                                      <w:lang w:val="es-ES"/>
                                    </w:rPr>
                                    <w:t>3</w:t>
                                  </w:r>
                                  <w:r w:rsidRPr="0024511C">
                                    <w:rPr>
                                      <w:lang w:val="es-ES"/>
                                    </w:rPr>
                                    <w:t>) = 1 emu/cm</w:t>
                                  </w:r>
                                  <w:r w:rsidRPr="0024511C">
                                    <w:rPr>
                                      <w:vertAlign w:val="superscript"/>
                                      <w:lang w:val="es-ES"/>
                                    </w:rPr>
                                    <w:t>3</w:t>
                                  </w:r>
                                </w:p>
                                <w:p w14:paraId="056DF5E7" w14:textId="77777777" w:rsidR="009D4038" w:rsidRPr="0024511C" w:rsidRDefault="009D4038"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 xml:space="preserve"> A/m</w:t>
                                  </w:r>
                                </w:p>
                              </w:tc>
                            </w:tr>
                            <w:tr w:rsidR="009D4038" w:rsidRPr="0024511C" w14:paraId="2F2186ED" w14:textId="77777777">
                              <w:tc>
                                <w:tcPr>
                                  <w:tcW w:w="720" w:type="dxa"/>
                                  <w:tcBorders>
                                    <w:top w:val="nil"/>
                                    <w:left w:val="nil"/>
                                    <w:bottom w:val="nil"/>
                                    <w:right w:val="nil"/>
                                  </w:tcBorders>
                                </w:tcPr>
                                <w:p w14:paraId="3C18CEEB" w14:textId="77777777" w:rsidR="009D4038" w:rsidRPr="0024511C" w:rsidRDefault="009D4038" w:rsidP="00E2389C">
                                  <w:pPr>
                                    <w:pStyle w:val="TableText"/>
                                    <w:ind w:firstLine="0"/>
                                    <w:rPr>
                                      <w:lang w:val="es-ES"/>
                                    </w:rPr>
                                  </w:pPr>
                                  <w:r w:rsidRPr="0024511C">
                                    <w:rPr>
                                      <w:lang w:val="es-ES"/>
                                    </w:rPr>
                                    <w:t>4</w:t>
                                  </w:r>
                                  <w:r w:rsidRPr="0024511C">
                                    <w:rPr>
                                      <w:lang w:val="es-ES"/>
                                    </w:rPr>
                                    <w:sym w:font="Symbol" w:char="F070"/>
                                  </w:r>
                                  <w:r w:rsidRPr="0024511C">
                                    <w:rPr>
                                      <w:lang w:val="es-ES"/>
                                    </w:rPr>
                                    <w:t>M</w:t>
                                  </w:r>
                                </w:p>
                              </w:tc>
                              <w:tc>
                                <w:tcPr>
                                  <w:tcW w:w="1710" w:type="dxa"/>
                                  <w:tcBorders>
                                    <w:top w:val="nil"/>
                                    <w:left w:val="nil"/>
                                    <w:bottom w:val="nil"/>
                                    <w:right w:val="nil"/>
                                  </w:tcBorders>
                                </w:tcPr>
                                <w:p w14:paraId="1EC6DD2C" w14:textId="77777777" w:rsidR="009D4038" w:rsidRPr="0024511C" w:rsidRDefault="009D4038" w:rsidP="00E2389C">
                                  <w:pPr>
                                    <w:pStyle w:val="TableText"/>
                                    <w:ind w:firstLine="0"/>
                                    <w:rPr>
                                      <w:lang w:val="es-ES"/>
                                    </w:rPr>
                                  </w:pPr>
                                  <w:r w:rsidRPr="0024511C">
                                    <w:rPr>
                                      <w:lang w:val="es-ES"/>
                                    </w:rPr>
                                    <w:t>magnetization</w:t>
                                  </w:r>
                                </w:p>
                              </w:tc>
                              <w:tc>
                                <w:tcPr>
                                  <w:tcW w:w="2610" w:type="dxa"/>
                                  <w:tcBorders>
                                    <w:top w:val="nil"/>
                                    <w:left w:val="nil"/>
                                    <w:bottom w:val="nil"/>
                                    <w:right w:val="nil"/>
                                  </w:tcBorders>
                                </w:tcPr>
                                <w:p w14:paraId="4E1FA59E" w14:textId="77777777" w:rsidR="009D4038" w:rsidRPr="0024511C" w:rsidRDefault="009D4038" w:rsidP="00E2389C">
                                  <w:pPr>
                                    <w:pStyle w:val="TableText"/>
                                    <w:ind w:firstLine="0"/>
                                    <w:rPr>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4</w:t>
                                  </w:r>
                                  <w:r w:rsidRPr="0024511C">
                                    <w:rPr>
                                      <w:lang w:val="es-ES"/>
                                    </w:rPr>
                                    <w:sym w:font="Symbol" w:char="F070"/>
                                  </w:r>
                                  <w:r w:rsidRPr="0024511C">
                                    <w:rPr>
                                      <w:lang w:val="es-ES"/>
                                    </w:rPr>
                                    <w:t>) A/m</w:t>
                                  </w:r>
                                </w:p>
                              </w:tc>
                            </w:tr>
                            <w:tr w:rsidR="009D4038" w:rsidRPr="00AA3FD6" w14:paraId="034CE7D3" w14:textId="77777777">
                              <w:tc>
                                <w:tcPr>
                                  <w:tcW w:w="720" w:type="dxa"/>
                                  <w:tcBorders>
                                    <w:top w:val="nil"/>
                                    <w:left w:val="nil"/>
                                    <w:bottom w:val="nil"/>
                                    <w:right w:val="nil"/>
                                  </w:tcBorders>
                                </w:tcPr>
                                <w:p w14:paraId="3441F47C" w14:textId="77777777" w:rsidR="009D4038" w:rsidRPr="0024511C" w:rsidRDefault="009D4038" w:rsidP="00E2389C">
                                  <w:pPr>
                                    <w:pStyle w:val="TableText"/>
                                    <w:ind w:firstLine="0"/>
                                    <w:rPr>
                                      <w:lang w:val="es-ES"/>
                                    </w:rPr>
                                  </w:pPr>
                                  <w:r w:rsidRPr="0024511C">
                                    <w:rPr>
                                      <w:lang w:val="es-ES"/>
                                    </w:rPr>
                                    <w:sym w:font="Symbol" w:char="F073"/>
                                  </w:r>
                                </w:p>
                              </w:tc>
                              <w:tc>
                                <w:tcPr>
                                  <w:tcW w:w="1710" w:type="dxa"/>
                                  <w:tcBorders>
                                    <w:top w:val="nil"/>
                                    <w:left w:val="nil"/>
                                    <w:bottom w:val="nil"/>
                                    <w:right w:val="nil"/>
                                  </w:tcBorders>
                                </w:tcPr>
                                <w:p w14:paraId="614D1056" w14:textId="77777777" w:rsidR="009D4038" w:rsidRPr="0024511C" w:rsidRDefault="009D4038" w:rsidP="00E2389C">
                                  <w:pPr>
                                    <w:pStyle w:val="TableText"/>
                                    <w:ind w:firstLine="0"/>
                                    <w:rPr>
                                      <w:lang w:val="es-ES"/>
                                    </w:rPr>
                                  </w:pPr>
                                  <w:r w:rsidRPr="0024511C">
                                    <w:rPr>
                                      <w:lang w:val="es-ES"/>
                                    </w:rPr>
                                    <w:t>specific magnetization</w:t>
                                  </w:r>
                                </w:p>
                              </w:tc>
                              <w:tc>
                                <w:tcPr>
                                  <w:tcW w:w="2610" w:type="dxa"/>
                                  <w:tcBorders>
                                    <w:top w:val="nil"/>
                                    <w:left w:val="nil"/>
                                    <w:bottom w:val="nil"/>
                                    <w:right w:val="nil"/>
                                  </w:tcBorders>
                                </w:tcPr>
                                <w:p w14:paraId="6478A488" w14:textId="77777777" w:rsidR="009D4038" w:rsidRPr="00AA3FD6" w:rsidRDefault="009D4038" w:rsidP="00E2389C">
                                  <w:pPr>
                                    <w:pStyle w:val="TableText"/>
                                    <w:ind w:firstLine="0"/>
                                    <w:rPr>
                                      <w:lang w:val="en-GB"/>
                                    </w:rPr>
                                  </w:pPr>
                                  <w:r w:rsidRPr="00AA3FD6">
                                    <w:rPr>
                                      <w:lang w:val="en-GB"/>
                                    </w:rPr>
                                    <w:t xml:space="preserve">1 erg/(G·g) = 1 emu/g </w:t>
                                  </w:r>
                                  <w:r w:rsidRPr="0024511C">
                                    <w:rPr>
                                      <w:lang w:val="es-ES"/>
                                    </w:rPr>
                                    <w:sym w:font="Symbol" w:char="F0AE"/>
                                  </w:r>
                                  <w:r w:rsidRPr="00AA3FD6">
                                    <w:rPr>
                                      <w:lang w:val="en-GB"/>
                                    </w:rPr>
                                    <w:t xml:space="preserve"> 1 A·m</w:t>
                                  </w:r>
                                  <w:r w:rsidRPr="00AA3FD6">
                                    <w:rPr>
                                      <w:vertAlign w:val="superscript"/>
                                      <w:lang w:val="en-GB"/>
                                    </w:rPr>
                                    <w:t>2</w:t>
                                  </w:r>
                                  <w:r w:rsidRPr="00AA3FD6">
                                    <w:rPr>
                                      <w:lang w:val="en-GB"/>
                                    </w:rPr>
                                    <w:t>/kg</w:t>
                                  </w:r>
                                </w:p>
                              </w:tc>
                            </w:tr>
                            <w:tr w:rsidR="009D4038" w:rsidRPr="00AA3FD6" w14:paraId="6D8BD64F" w14:textId="77777777">
                              <w:tc>
                                <w:tcPr>
                                  <w:tcW w:w="720" w:type="dxa"/>
                                  <w:tcBorders>
                                    <w:top w:val="nil"/>
                                    <w:left w:val="nil"/>
                                    <w:bottom w:val="nil"/>
                                    <w:right w:val="nil"/>
                                  </w:tcBorders>
                                </w:tcPr>
                                <w:p w14:paraId="38664B24" w14:textId="77777777" w:rsidR="009D4038" w:rsidRPr="0024511C" w:rsidRDefault="009D4038"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475D747A" w14:textId="77777777" w:rsidR="009D4038" w:rsidRPr="0024511C" w:rsidRDefault="009D4038" w:rsidP="00E2389C">
                                  <w:pPr>
                                    <w:pStyle w:val="TableText"/>
                                    <w:ind w:firstLine="0"/>
                                    <w:rPr>
                                      <w:lang w:val="es-ES"/>
                                    </w:rPr>
                                  </w:pPr>
                                  <w:r w:rsidRPr="0024511C">
                                    <w:rPr>
                                      <w:lang w:val="es-ES"/>
                                    </w:rPr>
                                    <w:t xml:space="preserve">magnetic dipole </w:t>
                                  </w:r>
                                </w:p>
                                <w:p w14:paraId="674A5957" w14:textId="77777777" w:rsidR="009D4038" w:rsidRPr="0024511C" w:rsidRDefault="009D4038" w:rsidP="00E2389C">
                                  <w:pPr>
                                    <w:pStyle w:val="TableText"/>
                                    <w:ind w:firstLine="0"/>
                                    <w:rPr>
                                      <w:lang w:val="es-ES"/>
                                    </w:rPr>
                                  </w:pPr>
                                  <w:r w:rsidRPr="0024511C">
                                    <w:rPr>
                                      <w:lang w:val="es-ES"/>
                                    </w:rPr>
                                    <w:t>moment</w:t>
                                  </w:r>
                                </w:p>
                              </w:tc>
                              <w:tc>
                                <w:tcPr>
                                  <w:tcW w:w="2610" w:type="dxa"/>
                                  <w:tcBorders>
                                    <w:top w:val="nil"/>
                                    <w:left w:val="nil"/>
                                    <w:bottom w:val="nil"/>
                                    <w:right w:val="nil"/>
                                  </w:tcBorders>
                                </w:tcPr>
                                <w:p w14:paraId="2A524376" w14:textId="77777777" w:rsidR="009D4038" w:rsidRPr="00AA3FD6" w:rsidRDefault="009D4038" w:rsidP="00E2389C">
                                  <w:pPr>
                                    <w:pStyle w:val="TableText"/>
                                    <w:ind w:firstLine="0"/>
                                    <w:rPr>
                                      <w:lang w:val="en-GB"/>
                                    </w:rPr>
                                  </w:pPr>
                                  <w:r w:rsidRPr="00AA3FD6">
                                    <w:rPr>
                                      <w:lang w:val="en-GB"/>
                                    </w:rPr>
                                    <w:t xml:space="preserve">1 erg/G = 1 emu </w:t>
                                  </w:r>
                                </w:p>
                                <w:p w14:paraId="30F2CC14" w14:textId="77777777" w:rsidR="009D4038" w:rsidRPr="00AA3FD6" w:rsidRDefault="009D4038" w:rsidP="00E2389C">
                                  <w:pPr>
                                    <w:pStyle w:val="TableText"/>
                                    <w:ind w:firstLine="0"/>
                                    <w:rPr>
                                      <w:lang w:val="en-GB"/>
                                    </w:rPr>
                                  </w:pPr>
                                  <w:r w:rsidRPr="00AA3FD6">
                                    <w:rPr>
                                      <w:lang w:val="en-GB"/>
                                    </w:rPr>
                                    <w:t xml:space="preserve">  </w:t>
                                  </w:r>
                                  <w:r w:rsidRPr="0024511C">
                                    <w:rPr>
                                      <w:lang w:val="es-ES"/>
                                    </w:rPr>
                                    <w:sym w:font="Symbol" w:char="F0AE"/>
                                  </w:r>
                                  <w:r w:rsidRPr="00AA3FD6">
                                    <w:rPr>
                                      <w:lang w:val="en-GB"/>
                                    </w:rPr>
                                    <w:t xml:space="preserve"> 4</w:t>
                                  </w:r>
                                  <w:r w:rsidRPr="0024511C">
                                    <w:rPr>
                                      <w:lang w:val="es-ES"/>
                                    </w:rPr>
                                    <w:sym w:font="Symbol" w:char="F070"/>
                                  </w:r>
                                  <w:r w:rsidRPr="00AA3FD6">
                                    <w:rPr>
                                      <w:lang w:val="en-GB"/>
                                    </w:rPr>
                                    <w:t xml:space="preserve"> </w:t>
                                  </w:r>
                                  <w:r w:rsidRPr="0024511C">
                                    <w:rPr>
                                      <w:lang w:val="es-ES"/>
                                    </w:rPr>
                                    <w:sym w:font="Symbol" w:char="F0B4"/>
                                  </w:r>
                                  <w:r w:rsidRPr="00AA3FD6">
                                    <w:rPr>
                                      <w:lang w:val="en-GB"/>
                                    </w:rPr>
                                    <w:t xml:space="preserve"> 10</w:t>
                                  </w:r>
                                  <w:r w:rsidRPr="0024511C">
                                    <w:rPr>
                                      <w:vertAlign w:val="superscript"/>
                                      <w:lang w:val="es-ES"/>
                                    </w:rPr>
                                    <w:sym w:font="Symbol" w:char="F02D"/>
                                  </w:r>
                                  <w:r w:rsidRPr="00AA3FD6">
                                    <w:rPr>
                                      <w:vertAlign w:val="superscript"/>
                                      <w:lang w:val="en-GB"/>
                                    </w:rPr>
                                    <w:t>10</w:t>
                                  </w:r>
                                  <w:r w:rsidRPr="00AA3FD6">
                                    <w:rPr>
                                      <w:lang w:val="en-GB"/>
                                    </w:rPr>
                                    <w:t xml:space="preserve"> Wb·m</w:t>
                                  </w:r>
                                </w:p>
                              </w:tc>
                            </w:tr>
                            <w:tr w:rsidR="009D4038" w:rsidRPr="00AA3FD6" w14:paraId="4A6698A8" w14:textId="77777777">
                              <w:tc>
                                <w:tcPr>
                                  <w:tcW w:w="720" w:type="dxa"/>
                                  <w:tcBorders>
                                    <w:top w:val="nil"/>
                                    <w:left w:val="nil"/>
                                    <w:bottom w:val="nil"/>
                                    <w:right w:val="nil"/>
                                  </w:tcBorders>
                                </w:tcPr>
                                <w:p w14:paraId="28A973A3" w14:textId="77777777" w:rsidR="009D4038" w:rsidRPr="0024511C" w:rsidRDefault="009D4038"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07C5ED17" w14:textId="77777777" w:rsidR="009D4038" w:rsidRPr="0024511C" w:rsidRDefault="009D4038" w:rsidP="00E2389C">
                                  <w:pPr>
                                    <w:pStyle w:val="TableText"/>
                                    <w:ind w:firstLine="0"/>
                                    <w:rPr>
                                      <w:lang w:val="es-ES"/>
                                    </w:rPr>
                                  </w:pPr>
                                  <w:r w:rsidRPr="0024511C">
                                    <w:rPr>
                                      <w:lang w:val="es-ES"/>
                                    </w:rPr>
                                    <w:t>magnetic polarization</w:t>
                                  </w:r>
                                </w:p>
                              </w:tc>
                              <w:tc>
                                <w:tcPr>
                                  <w:tcW w:w="2610" w:type="dxa"/>
                                  <w:tcBorders>
                                    <w:top w:val="nil"/>
                                    <w:left w:val="nil"/>
                                    <w:bottom w:val="nil"/>
                                    <w:right w:val="nil"/>
                                  </w:tcBorders>
                                </w:tcPr>
                                <w:p w14:paraId="4F2539A9" w14:textId="77777777" w:rsidR="009D4038" w:rsidRPr="00AA3FD6" w:rsidRDefault="009D4038" w:rsidP="00E2389C">
                                  <w:pPr>
                                    <w:pStyle w:val="TableText"/>
                                    <w:ind w:firstLine="0"/>
                                    <w:rPr>
                                      <w:lang w:val="en-GB"/>
                                    </w:rPr>
                                  </w:pPr>
                                  <w:r w:rsidRPr="00AA3FD6">
                                    <w:rPr>
                                      <w:lang w:val="en-GB"/>
                                    </w:rPr>
                                    <w:t>1 erg/(G·cm</w:t>
                                  </w:r>
                                  <w:r w:rsidRPr="00AA3FD6">
                                    <w:rPr>
                                      <w:vertAlign w:val="superscript"/>
                                      <w:lang w:val="en-GB"/>
                                    </w:rPr>
                                    <w:t>3</w:t>
                                  </w:r>
                                  <w:r w:rsidRPr="00AA3FD6">
                                    <w:rPr>
                                      <w:lang w:val="en-GB"/>
                                    </w:rPr>
                                    <w:t>) = 1 emu/cm</w:t>
                                  </w:r>
                                  <w:r w:rsidRPr="00AA3FD6">
                                    <w:rPr>
                                      <w:vertAlign w:val="superscript"/>
                                      <w:lang w:val="en-GB"/>
                                    </w:rPr>
                                    <w:t>3</w:t>
                                  </w:r>
                                </w:p>
                                <w:p w14:paraId="6221EBF9" w14:textId="77777777" w:rsidR="009D4038" w:rsidRPr="00AA3FD6" w:rsidRDefault="009D4038" w:rsidP="00E2389C">
                                  <w:pPr>
                                    <w:pStyle w:val="TableText"/>
                                    <w:ind w:firstLine="0"/>
                                    <w:rPr>
                                      <w:lang w:val="en-GB"/>
                                    </w:rPr>
                                  </w:pPr>
                                  <w:r w:rsidRPr="00AA3FD6">
                                    <w:rPr>
                                      <w:lang w:val="en-GB"/>
                                    </w:rPr>
                                    <w:t xml:space="preserve">  </w:t>
                                  </w:r>
                                  <w:r w:rsidRPr="0024511C">
                                    <w:rPr>
                                      <w:lang w:val="es-ES"/>
                                    </w:rPr>
                                    <w:sym w:font="Symbol" w:char="F0AE"/>
                                  </w:r>
                                  <w:r w:rsidRPr="00AA3FD6">
                                    <w:rPr>
                                      <w:lang w:val="en-GB"/>
                                    </w:rPr>
                                    <w:t xml:space="preserve"> 4</w:t>
                                  </w:r>
                                  <w:r w:rsidRPr="0024511C">
                                    <w:rPr>
                                      <w:lang w:val="es-ES"/>
                                    </w:rPr>
                                    <w:sym w:font="Symbol" w:char="F070"/>
                                  </w:r>
                                  <w:r w:rsidRPr="00AA3FD6">
                                    <w:rPr>
                                      <w:lang w:val="en-GB"/>
                                    </w:rPr>
                                    <w:t xml:space="preserve"> </w:t>
                                  </w:r>
                                  <w:r w:rsidRPr="0024511C">
                                    <w:rPr>
                                      <w:lang w:val="es-ES"/>
                                    </w:rPr>
                                    <w:sym w:font="Symbol" w:char="F0B4"/>
                                  </w:r>
                                  <w:r w:rsidRPr="00AA3FD6">
                                    <w:rPr>
                                      <w:lang w:val="en-GB"/>
                                    </w:rPr>
                                    <w:t xml:space="preserve"> 10</w:t>
                                  </w:r>
                                  <w:r w:rsidRPr="0024511C">
                                    <w:rPr>
                                      <w:vertAlign w:val="superscript"/>
                                      <w:lang w:val="es-ES"/>
                                    </w:rPr>
                                    <w:sym w:font="Symbol" w:char="F02D"/>
                                  </w:r>
                                  <w:r w:rsidRPr="00AA3FD6">
                                    <w:rPr>
                                      <w:vertAlign w:val="superscript"/>
                                      <w:lang w:val="en-GB"/>
                                    </w:rPr>
                                    <w:t>4</w:t>
                                  </w:r>
                                  <w:r w:rsidRPr="00AA3FD6">
                                    <w:rPr>
                                      <w:lang w:val="en-GB"/>
                                    </w:rPr>
                                    <w:t xml:space="preserve"> T</w:t>
                                  </w:r>
                                </w:p>
                              </w:tc>
                            </w:tr>
                            <w:tr w:rsidR="009D4038" w:rsidRPr="0024511C" w14:paraId="5D947063" w14:textId="77777777">
                              <w:tc>
                                <w:tcPr>
                                  <w:tcW w:w="720" w:type="dxa"/>
                                  <w:tcBorders>
                                    <w:top w:val="nil"/>
                                    <w:left w:val="nil"/>
                                    <w:bottom w:val="nil"/>
                                    <w:right w:val="nil"/>
                                  </w:tcBorders>
                                </w:tcPr>
                                <w:p w14:paraId="5CFB3FC5" w14:textId="77777777" w:rsidR="009D4038" w:rsidRPr="0024511C" w:rsidRDefault="009D4038" w:rsidP="00E2389C">
                                  <w:pPr>
                                    <w:pStyle w:val="TableText"/>
                                    <w:ind w:firstLine="0"/>
                                    <w:rPr>
                                      <w:lang w:val="es-ES"/>
                                    </w:rPr>
                                  </w:pPr>
                                  <w:r w:rsidRPr="0024511C">
                                    <w:rPr>
                                      <w:lang w:val="es-ES"/>
                                    </w:rPr>
                                    <w:sym w:font="Symbol" w:char="F063"/>
                                  </w:r>
                                  <w:r w:rsidRPr="0024511C">
                                    <w:rPr>
                                      <w:i/>
                                      <w:iCs/>
                                      <w:lang w:val="es-ES"/>
                                    </w:rPr>
                                    <w:t>,</w:t>
                                  </w:r>
                                  <w:r w:rsidRPr="0024511C">
                                    <w:rPr>
                                      <w:lang w:val="es-ES"/>
                                    </w:rPr>
                                    <w:t xml:space="preserve"> </w:t>
                                  </w:r>
                                  <w:r w:rsidRPr="0024511C">
                                    <w:rPr>
                                      <w:lang w:val="es-ES"/>
                                    </w:rPr>
                                    <w:sym w:font="Symbol" w:char="F06B"/>
                                  </w:r>
                                </w:p>
                              </w:tc>
                              <w:tc>
                                <w:tcPr>
                                  <w:tcW w:w="1710" w:type="dxa"/>
                                  <w:tcBorders>
                                    <w:top w:val="nil"/>
                                    <w:left w:val="nil"/>
                                    <w:bottom w:val="nil"/>
                                    <w:right w:val="nil"/>
                                  </w:tcBorders>
                                </w:tcPr>
                                <w:p w14:paraId="2DCA4122" w14:textId="77777777" w:rsidR="009D4038" w:rsidRPr="0024511C" w:rsidRDefault="009D4038" w:rsidP="00E2389C">
                                  <w:pPr>
                                    <w:pStyle w:val="TableText"/>
                                    <w:ind w:firstLine="0"/>
                                    <w:rPr>
                                      <w:lang w:val="es-ES"/>
                                    </w:rPr>
                                  </w:pPr>
                                  <w:r w:rsidRPr="0024511C">
                                    <w:rPr>
                                      <w:lang w:val="es-ES"/>
                                    </w:rPr>
                                    <w:t>susceptibility</w:t>
                                  </w:r>
                                </w:p>
                              </w:tc>
                              <w:tc>
                                <w:tcPr>
                                  <w:tcW w:w="2610" w:type="dxa"/>
                                  <w:tcBorders>
                                    <w:top w:val="nil"/>
                                    <w:left w:val="nil"/>
                                    <w:bottom w:val="nil"/>
                                    <w:right w:val="nil"/>
                                  </w:tcBorders>
                                </w:tcPr>
                                <w:p w14:paraId="433183A7" w14:textId="77777777" w:rsidR="009D4038" w:rsidRPr="0024511C" w:rsidRDefault="009D4038"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p>
                              </w:tc>
                            </w:tr>
                            <w:tr w:rsidR="009D4038" w:rsidRPr="0024511C" w14:paraId="2E2F41C7" w14:textId="77777777">
                              <w:tc>
                                <w:tcPr>
                                  <w:tcW w:w="720" w:type="dxa"/>
                                  <w:tcBorders>
                                    <w:top w:val="nil"/>
                                    <w:left w:val="nil"/>
                                    <w:bottom w:val="nil"/>
                                    <w:right w:val="nil"/>
                                  </w:tcBorders>
                                </w:tcPr>
                                <w:p w14:paraId="22A87430" w14:textId="77777777" w:rsidR="009D4038" w:rsidRPr="0024511C" w:rsidRDefault="009D4038" w:rsidP="00E2389C">
                                  <w:pPr>
                                    <w:pStyle w:val="TableText"/>
                                    <w:ind w:firstLine="0"/>
                                    <w:rPr>
                                      <w:vertAlign w:val="subscript"/>
                                      <w:lang w:val="es-ES"/>
                                    </w:rPr>
                                  </w:pPr>
                                  <w:r w:rsidRPr="0024511C">
                                    <w:rPr>
                                      <w:lang w:val="es-ES"/>
                                    </w:rPr>
                                    <w:sym w:font="Symbol" w:char="F063"/>
                                  </w:r>
                                  <w:r w:rsidRPr="0024511C">
                                    <w:rPr>
                                      <w:vertAlign w:val="subscript"/>
                                      <w:lang w:val="es-ES"/>
                                    </w:rPr>
                                    <w:sym w:font="Symbol" w:char="F072"/>
                                  </w:r>
                                </w:p>
                              </w:tc>
                              <w:tc>
                                <w:tcPr>
                                  <w:tcW w:w="1710" w:type="dxa"/>
                                  <w:tcBorders>
                                    <w:top w:val="nil"/>
                                    <w:left w:val="nil"/>
                                    <w:bottom w:val="nil"/>
                                    <w:right w:val="nil"/>
                                  </w:tcBorders>
                                </w:tcPr>
                                <w:p w14:paraId="337E1055" w14:textId="77777777" w:rsidR="009D4038" w:rsidRPr="0024511C" w:rsidRDefault="009D4038" w:rsidP="00E2389C">
                                  <w:pPr>
                                    <w:pStyle w:val="TableText"/>
                                    <w:ind w:firstLine="0"/>
                                    <w:rPr>
                                      <w:lang w:val="es-ES"/>
                                    </w:rPr>
                                  </w:pPr>
                                  <w:r w:rsidRPr="0024511C">
                                    <w:rPr>
                                      <w:lang w:val="es-ES"/>
                                    </w:rPr>
                                    <w:t>mass susceptibility</w:t>
                                  </w:r>
                                </w:p>
                              </w:tc>
                              <w:tc>
                                <w:tcPr>
                                  <w:tcW w:w="2610" w:type="dxa"/>
                                  <w:tcBorders>
                                    <w:top w:val="nil"/>
                                    <w:left w:val="nil"/>
                                    <w:bottom w:val="nil"/>
                                    <w:right w:val="nil"/>
                                  </w:tcBorders>
                                </w:tcPr>
                                <w:p w14:paraId="06455DE1" w14:textId="77777777" w:rsidR="009D4038" w:rsidRPr="0024511C" w:rsidRDefault="009D4038" w:rsidP="00E2389C">
                                  <w:pPr>
                                    <w:pStyle w:val="TableText"/>
                                    <w:ind w:firstLine="0"/>
                                    <w:rPr>
                                      <w:lang w:val="es-ES"/>
                                    </w:rPr>
                                  </w:pPr>
                                  <w:r w:rsidRPr="0024511C">
                                    <w:rPr>
                                      <w:lang w:val="es-ES"/>
                                    </w:rPr>
                                    <w:t>1 cm</w:t>
                                  </w:r>
                                  <w:r w:rsidRPr="0024511C">
                                    <w:rPr>
                                      <w:vertAlign w:val="superscript"/>
                                      <w:lang w:val="es-ES"/>
                                    </w:rPr>
                                    <w:t>3</w:t>
                                  </w:r>
                                  <w:r w:rsidRPr="0024511C">
                                    <w:rPr>
                                      <w:lang w:val="es-ES"/>
                                    </w:rPr>
                                    <w:t xml:space="preserve">/g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m</w:t>
                                  </w:r>
                                  <w:r w:rsidRPr="0024511C">
                                    <w:rPr>
                                      <w:vertAlign w:val="superscript"/>
                                      <w:lang w:val="es-ES"/>
                                    </w:rPr>
                                    <w:t>3</w:t>
                                  </w:r>
                                  <w:r w:rsidRPr="0024511C">
                                    <w:rPr>
                                      <w:lang w:val="es-ES"/>
                                    </w:rPr>
                                    <w:t>/kg</w:t>
                                  </w:r>
                                </w:p>
                              </w:tc>
                            </w:tr>
                            <w:tr w:rsidR="009D4038" w:rsidRPr="0024511C" w14:paraId="6E19DDDB" w14:textId="77777777">
                              <w:tc>
                                <w:tcPr>
                                  <w:tcW w:w="720" w:type="dxa"/>
                                  <w:tcBorders>
                                    <w:top w:val="nil"/>
                                    <w:left w:val="nil"/>
                                    <w:bottom w:val="nil"/>
                                    <w:right w:val="nil"/>
                                  </w:tcBorders>
                                </w:tcPr>
                                <w:p w14:paraId="65FB3C3E" w14:textId="77777777" w:rsidR="009D4038" w:rsidRPr="0024511C" w:rsidRDefault="009D4038" w:rsidP="00E2389C">
                                  <w:pPr>
                                    <w:pStyle w:val="TableText"/>
                                    <w:ind w:firstLine="0"/>
                                    <w:rPr>
                                      <w:lang w:val="es-ES"/>
                                    </w:rPr>
                                  </w:pPr>
                                  <w:r w:rsidRPr="0024511C">
                                    <w:rPr>
                                      <w:lang w:val="es-ES"/>
                                    </w:rPr>
                                    <w:sym w:font="Symbol" w:char="F06D"/>
                                  </w:r>
                                </w:p>
                              </w:tc>
                              <w:tc>
                                <w:tcPr>
                                  <w:tcW w:w="1710" w:type="dxa"/>
                                  <w:tcBorders>
                                    <w:top w:val="nil"/>
                                    <w:left w:val="nil"/>
                                    <w:bottom w:val="nil"/>
                                    <w:right w:val="nil"/>
                                  </w:tcBorders>
                                </w:tcPr>
                                <w:p w14:paraId="72430544" w14:textId="77777777" w:rsidR="009D4038" w:rsidRPr="0024511C" w:rsidRDefault="009D4038" w:rsidP="00E2389C">
                                  <w:pPr>
                                    <w:pStyle w:val="TableText"/>
                                    <w:ind w:firstLine="0"/>
                                    <w:rPr>
                                      <w:lang w:val="es-ES"/>
                                    </w:rPr>
                                  </w:pPr>
                                  <w:r w:rsidRPr="0024511C">
                                    <w:rPr>
                                      <w:lang w:val="es-ES"/>
                                    </w:rPr>
                                    <w:t>permeability</w:t>
                                  </w:r>
                                </w:p>
                              </w:tc>
                              <w:tc>
                                <w:tcPr>
                                  <w:tcW w:w="2610" w:type="dxa"/>
                                  <w:tcBorders>
                                    <w:top w:val="nil"/>
                                    <w:left w:val="nil"/>
                                    <w:bottom w:val="nil"/>
                                    <w:right w:val="nil"/>
                                  </w:tcBorders>
                                </w:tcPr>
                                <w:p w14:paraId="102DED61" w14:textId="77777777" w:rsidR="009D4038" w:rsidRPr="0024511C" w:rsidRDefault="009D4038"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H/m </w:t>
                                  </w:r>
                                </w:p>
                                <w:p w14:paraId="4CF85676" w14:textId="77777777" w:rsidR="009D4038" w:rsidRPr="0024511C" w:rsidRDefault="009D4038" w:rsidP="00E2389C">
                                  <w:pPr>
                                    <w:pStyle w:val="TableText"/>
                                    <w:ind w:firstLine="0"/>
                                    <w:rPr>
                                      <w:lang w:val="es-ES"/>
                                    </w:rPr>
                                  </w:pPr>
                                  <w:r w:rsidRPr="0024511C">
                                    <w:rPr>
                                      <w:lang w:val="es-ES"/>
                                    </w:rPr>
                                    <w:t xml:space="preserve">  =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Wb/(A·m)</w:t>
                                  </w:r>
                                </w:p>
                              </w:tc>
                            </w:tr>
                            <w:tr w:rsidR="009D4038" w:rsidRPr="0024511C" w14:paraId="79DF9A3F" w14:textId="77777777">
                              <w:tc>
                                <w:tcPr>
                                  <w:tcW w:w="720" w:type="dxa"/>
                                  <w:tcBorders>
                                    <w:top w:val="nil"/>
                                    <w:left w:val="nil"/>
                                    <w:bottom w:val="nil"/>
                                    <w:right w:val="nil"/>
                                  </w:tcBorders>
                                </w:tcPr>
                                <w:p w14:paraId="71611776" w14:textId="77777777" w:rsidR="009D4038" w:rsidRPr="0024511C" w:rsidRDefault="009D4038" w:rsidP="00E2389C">
                                  <w:pPr>
                                    <w:pStyle w:val="TableText"/>
                                    <w:ind w:firstLine="0"/>
                                    <w:rPr>
                                      <w:lang w:val="es-ES"/>
                                    </w:rPr>
                                  </w:pPr>
                                  <w:r w:rsidRPr="0024511C">
                                    <w:rPr>
                                      <w:lang w:val="es-ES"/>
                                    </w:rPr>
                                    <w:sym w:font="Symbol" w:char="F06D"/>
                                  </w:r>
                                  <w:r w:rsidRPr="0024511C">
                                    <w:rPr>
                                      <w:vertAlign w:val="subscript"/>
                                      <w:lang w:val="es-ES"/>
                                    </w:rPr>
                                    <w:t>r</w:t>
                                  </w:r>
                                </w:p>
                              </w:tc>
                              <w:tc>
                                <w:tcPr>
                                  <w:tcW w:w="1710" w:type="dxa"/>
                                  <w:tcBorders>
                                    <w:top w:val="nil"/>
                                    <w:left w:val="nil"/>
                                    <w:bottom w:val="nil"/>
                                    <w:right w:val="nil"/>
                                  </w:tcBorders>
                                </w:tcPr>
                                <w:p w14:paraId="34CE0247" w14:textId="77777777" w:rsidR="009D4038" w:rsidRPr="0024511C" w:rsidRDefault="009D4038" w:rsidP="00E2389C">
                                  <w:pPr>
                                    <w:pStyle w:val="TableText"/>
                                    <w:ind w:firstLine="0"/>
                                    <w:rPr>
                                      <w:lang w:val="es-ES"/>
                                    </w:rPr>
                                  </w:pPr>
                                  <w:r w:rsidRPr="0024511C">
                                    <w:rPr>
                                      <w:lang w:val="es-ES"/>
                                    </w:rPr>
                                    <w:t>relative permeability</w:t>
                                  </w:r>
                                </w:p>
                              </w:tc>
                              <w:tc>
                                <w:tcPr>
                                  <w:tcW w:w="2610" w:type="dxa"/>
                                  <w:tcBorders>
                                    <w:top w:val="nil"/>
                                    <w:left w:val="nil"/>
                                    <w:bottom w:val="nil"/>
                                    <w:right w:val="nil"/>
                                  </w:tcBorders>
                                </w:tcPr>
                                <w:p w14:paraId="5E3A33BC" w14:textId="77777777" w:rsidR="009D4038" w:rsidRPr="0024511C" w:rsidRDefault="009D4038" w:rsidP="00E2389C">
                                  <w:pPr>
                                    <w:pStyle w:val="TableText"/>
                                    <w:ind w:firstLine="0"/>
                                    <w:rPr>
                                      <w:lang w:val="es-ES"/>
                                    </w:rPr>
                                  </w:pPr>
                                  <w:r w:rsidRPr="0024511C">
                                    <w:rPr>
                                      <w:lang w:val="es-ES"/>
                                    </w:rPr>
                                    <w:sym w:font="Symbol" w:char="F06D"/>
                                  </w:r>
                                  <w:r w:rsidRPr="0024511C">
                                    <w:rPr>
                                      <w:lang w:val="es-ES"/>
                                    </w:rPr>
                                    <w:t xml:space="preserve"> </w:t>
                                  </w:r>
                                  <w:r w:rsidRPr="0024511C">
                                    <w:rPr>
                                      <w:lang w:val="es-ES"/>
                                    </w:rPr>
                                    <w:sym w:font="Symbol" w:char="F0AE"/>
                                  </w:r>
                                  <w:r w:rsidRPr="0024511C">
                                    <w:rPr>
                                      <w:lang w:val="es-ES"/>
                                    </w:rPr>
                                    <w:t xml:space="preserve"> </w:t>
                                  </w:r>
                                  <w:r w:rsidRPr="0024511C">
                                    <w:rPr>
                                      <w:lang w:val="es-ES"/>
                                    </w:rPr>
                                    <w:sym w:font="Symbol" w:char="F06D"/>
                                  </w:r>
                                  <w:r w:rsidRPr="0024511C">
                                    <w:rPr>
                                      <w:vertAlign w:val="subscript"/>
                                      <w:lang w:val="es-ES"/>
                                    </w:rPr>
                                    <w:t>r</w:t>
                                  </w:r>
                                </w:p>
                              </w:tc>
                            </w:tr>
                            <w:tr w:rsidR="009D4038" w:rsidRPr="0024511C" w14:paraId="05B940BE" w14:textId="77777777">
                              <w:tc>
                                <w:tcPr>
                                  <w:tcW w:w="720" w:type="dxa"/>
                                  <w:tcBorders>
                                    <w:top w:val="nil"/>
                                    <w:left w:val="nil"/>
                                    <w:bottom w:val="nil"/>
                                    <w:right w:val="nil"/>
                                  </w:tcBorders>
                                </w:tcPr>
                                <w:p w14:paraId="122D52C2" w14:textId="77777777" w:rsidR="009D4038" w:rsidRPr="0024511C" w:rsidRDefault="009D4038" w:rsidP="00E2389C">
                                  <w:pPr>
                                    <w:pStyle w:val="TableText"/>
                                    <w:ind w:firstLine="0"/>
                                    <w:rPr>
                                      <w:lang w:val="es-ES"/>
                                    </w:rPr>
                                  </w:pPr>
                                  <w:r w:rsidRPr="0024511C">
                                    <w:rPr>
                                      <w:lang w:val="es-ES"/>
                                    </w:rPr>
                                    <w:t>w, W</w:t>
                                  </w:r>
                                </w:p>
                              </w:tc>
                              <w:tc>
                                <w:tcPr>
                                  <w:tcW w:w="1710" w:type="dxa"/>
                                  <w:tcBorders>
                                    <w:top w:val="nil"/>
                                    <w:left w:val="nil"/>
                                    <w:bottom w:val="nil"/>
                                    <w:right w:val="nil"/>
                                  </w:tcBorders>
                                </w:tcPr>
                                <w:p w14:paraId="6FCC974B" w14:textId="77777777" w:rsidR="009D4038" w:rsidRPr="0024511C" w:rsidRDefault="009D4038" w:rsidP="00E2389C">
                                  <w:pPr>
                                    <w:pStyle w:val="TableText"/>
                                    <w:ind w:firstLine="0"/>
                                    <w:rPr>
                                      <w:lang w:val="es-ES"/>
                                    </w:rPr>
                                  </w:pPr>
                                  <w:r w:rsidRPr="0024511C">
                                    <w:rPr>
                                      <w:lang w:val="es-ES"/>
                                    </w:rPr>
                                    <w:t>energy density</w:t>
                                  </w:r>
                                </w:p>
                              </w:tc>
                              <w:tc>
                                <w:tcPr>
                                  <w:tcW w:w="2610" w:type="dxa"/>
                                  <w:tcBorders>
                                    <w:top w:val="nil"/>
                                    <w:left w:val="nil"/>
                                    <w:bottom w:val="nil"/>
                                    <w:right w:val="nil"/>
                                  </w:tcBorders>
                                </w:tcPr>
                                <w:p w14:paraId="16D508A4" w14:textId="77777777" w:rsidR="009D4038" w:rsidRPr="0024511C" w:rsidRDefault="009D4038" w:rsidP="00E2389C">
                                  <w:pPr>
                                    <w:pStyle w:val="TableText"/>
                                    <w:ind w:firstLine="0"/>
                                    <w:rPr>
                                      <w:vertAlign w:val="superscript"/>
                                      <w:lang w:val="es-ES"/>
                                    </w:rPr>
                                  </w:pPr>
                                  <w:r w:rsidRPr="0024511C">
                                    <w:rPr>
                                      <w:lang w:val="es-ES"/>
                                    </w:rPr>
                                    <w:t>1 erg/cm</w:t>
                                  </w:r>
                                  <w:r w:rsidRPr="0024511C">
                                    <w:rPr>
                                      <w:vertAlign w:val="superscript"/>
                                      <w:lang w:val="es-ES"/>
                                    </w:rPr>
                                    <w:t>3</w:t>
                                  </w: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1</w:t>
                                  </w:r>
                                  <w:r w:rsidRPr="0024511C">
                                    <w:rPr>
                                      <w:lang w:val="es-ES"/>
                                    </w:rPr>
                                    <w:t xml:space="preserve"> J/m</w:t>
                                  </w:r>
                                  <w:r w:rsidRPr="0024511C">
                                    <w:rPr>
                                      <w:vertAlign w:val="superscript"/>
                                      <w:lang w:val="es-ES"/>
                                    </w:rPr>
                                    <w:t>3</w:t>
                                  </w:r>
                                </w:p>
                              </w:tc>
                            </w:tr>
                            <w:tr w:rsidR="009D4038" w:rsidRPr="0024511C" w14:paraId="2378E636" w14:textId="77777777">
                              <w:trPr>
                                <w:trHeight w:val="279"/>
                              </w:trPr>
                              <w:tc>
                                <w:tcPr>
                                  <w:tcW w:w="720" w:type="dxa"/>
                                  <w:tcBorders>
                                    <w:top w:val="nil"/>
                                    <w:left w:val="nil"/>
                                    <w:bottom w:val="double" w:sz="6" w:space="0" w:color="auto"/>
                                    <w:right w:val="nil"/>
                                  </w:tcBorders>
                                </w:tcPr>
                                <w:p w14:paraId="2EF55F3D" w14:textId="77777777" w:rsidR="009D4038" w:rsidRPr="0024511C" w:rsidRDefault="009D4038" w:rsidP="00E2389C">
                                  <w:pPr>
                                    <w:pStyle w:val="TableText"/>
                                    <w:ind w:firstLine="0"/>
                                    <w:rPr>
                                      <w:lang w:val="es-ES"/>
                                    </w:rPr>
                                  </w:pPr>
                                  <w:r w:rsidRPr="0024511C">
                                    <w:rPr>
                                      <w:lang w:val="es-ES"/>
                                    </w:rPr>
                                    <w:t>N, D</w:t>
                                  </w:r>
                                </w:p>
                              </w:tc>
                              <w:tc>
                                <w:tcPr>
                                  <w:tcW w:w="1710" w:type="dxa"/>
                                  <w:tcBorders>
                                    <w:top w:val="nil"/>
                                    <w:left w:val="nil"/>
                                    <w:bottom w:val="double" w:sz="6" w:space="0" w:color="auto"/>
                                    <w:right w:val="nil"/>
                                  </w:tcBorders>
                                </w:tcPr>
                                <w:p w14:paraId="16537311" w14:textId="77777777" w:rsidR="009D4038" w:rsidRPr="0024511C" w:rsidRDefault="009D4038" w:rsidP="00E2389C">
                                  <w:pPr>
                                    <w:pStyle w:val="TableText"/>
                                    <w:ind w:firstLine="0"/>
                                    <w:rPr>
                                      <w:lang w:val="es-ES"/>
                                    </w:rPr>
                                  </w:pPr>
                                  <w:r w:rsidRPr="0024511C">
                                    <w:rPr>
                                      <w:lang w:val="es-ES"/>
                                    </w:rPr>
                                    <w:t>demagnetizing factor</w:t>
                                  </w:r>
                                </w:p>
                              </w:tc>
                              <w:tc>
                                <w:tcPr>
                                  <w:tcW w:w="2610" w:type="dxa"/>
                                  <w:tcBorders>
                                    <w:top w:val="nil"/>
                                    <w:left w:val="nil"/>
                                    <w:bottom w:val="double" w:sz="6" w:space="0" w:color="auto"/>
                                    <w:right w:val="nil"/>
                                  </w:tcBorders>
                                </w:tcPr>
                                <w:p w14:paraId="1A7206BB" w14:textId="77777777" w:rsidR="009D4038" w:rsidRPr="0024511C" w:rsidRDefault="009D4038"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1/(4</w:t>
                                  </w:r>
                                  <w:r w:rsidRPr="0024511C">
                                    <w:rPr>
                                      <w:lang w:val="es-ES"/>
                                    </w:rPr>
                                    <w:sym w:font="Symbol" w:char="F070"/>
                                  </w:r>
                                  <w:r w:rsidRPr="0024511C">
                                    <w:rPr>
                                      <w:lang w:val="es-ES"/>
                                    </w:rPr>
                                    <w:t>)</w:t>
                                  </w:r>
                                </w:p>
                              </w:tc>
                            </w:tr>
                          </w:tbl>
                          <w:p w14:paraId="70247AE2" w14:textId="77777777" w:rsidR="009D4038" w:rsidRPr="00AA3FD6" w:rsidRDefault="009D4038" w:rsidP="00AC68E7">
                            <w:pPr>
                              <w:pStyle w:val="FigureCaption"/>
                              <w:rPr>
                                <w:lang w:val="en-GB"/>
                              </w:rPr>
                            </w:pPr>
                            <w:r w:rsidRPr="00AA3FD6">
                              <w:rPr>
                                <w:lang w:val="en-GB"/>
                              </w:rPr>
                              <w:t xml:space="preserve">Vertical lines are optional in tables. Statements that serve as captions for the entire table do not need footnote letters. </w:t>
                            </w:r>
                          </w:p>
                          <w:p w14:paraId="428B2511" w14:textId="77777777" w:rsidR="009D4038" w:rsidRPr="00AA3FD6" w:rsidRDefault="009D4038" w:rsidP="00AC68E7">
                            <w:pPr>
                              <w:pStyle w:val="FigureCaption"/>
                              <w:rPr>
                                <w:lang w:val="en-GB"/>
                              </w:rPr>
                            </w:pPr>
                            <w:r w:rsidRPr="00AA3FD6">
                              <w:rPr>
                                <w:vertAlign w:val="superscript"/>
                                <w:lang w:val="en-GB"/>
                              </w:rPr>
                              <w:t>a</w:t>
                            </w:r>
                            <w:r w:rsidRPr="00AA3FD6">
                              <w:rPr>
                                <w:lang w:val="en-GB"/>
                              </w:rPr>
                              <w:t>Gaussian units are the same as cgs emu for magnetostatics; Mx = maxwell, G = gauss, Oe = oersted; Wb = weber, V = volt, s = second, T = tesla, m = meter, A = ampere, J = joule, kg = kilogram, H = henry.</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B8E3BA" id="Text Box 2" o:spid="_x0000_s1032" type="#_x0000_t202" style="position:absolute;left:0;text-align:left;margin-left:269.05pt;margin-top:2.65pt;width:248.4pt;height:386.2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" o:allowincell="f" stroked="f">
                <v:textbox inset="0,0,0,0">
                  <w:txbxContent>
                    <w:p w14:paraId="5BC55208" w14:textId="77777777" w:rsidR="009D4038" w:rsidRPr="00AA3FD6" w:rsidRDefault="009D4038" w:rsidP="00AC68E7">
                      <w:pPr>
                        <w:pStyle w:val="TableTitle"/>
                        <w:rPr>
                          <w:lang w:val="en-GB"/>
                        </w:rPr>
                      </w:pPr>
                      <w:r w:rsidRPr="00AA3FD6">
                        <w:rPr>
                          <w:lang w:val="en-GB"/>
                        </w:rPr>
                        <w:t>Tabla I</w:t>
                      </w:r>
                    </w:p>
                    <w:p w14:paraId="3BE8EF79" w14:textId="77777777" w:rsidR="009D4038" w:rsidRPr="00AA3FD6" w:rsidRDefault="009D4038" w:rsidP="00AC68E7">
                      <w:pPr>
                        <w:pStyle w:val="TableTitle"/>
                        <w:rPr>
                          <w:lang w:val="en-GB"/>
                        </w:rPr>
                      </w:pPr>
                      <w:r w:rsidRPr="00AA3FD6">
                        <w:rPr>
                          <w:lang w:val="en-GB"/>
                        </w:rPr>
                        <w:t>Units for Magnetic Properties</w:t>
                      </w:r>
                    </w:p>
                    <w:tbl>
                      <w:tblPr>
                        <w:tblW w:w="0" w:type="auto"/>
                        <w:tblInd w:w="108" w:type="dxa"/>
                        <w:tblBorders>
                          <w:top w:val="single" w:sz="12" w:space="0" w:color="808080"/>
                          <w:bottom w:val="single" w:sz="12" w:space="0" w:color="808080"/>
                        </w:tblBorders>
                        <w:tblLayout w:type="fixed"/>
                        <w:tblLook w:val="0000" w:firstRow="0" w:lastRow="0" w:firstColumn="0" w:lastColumn="0" w:noHBand="0" w:noVBand="0"/>
                      </w:tblPr>
                      <w:tblGrid>
                        <w:gridCol w:w="720"/>
                        <w:gridCol w:w="1710"/>
                        <w:gridCol w:w="2610"/>
                      </w:tblGrid>
                      <w:tr w:rsidR="009D4038" w:rsidRPr="00AA3FD6" w14:paraId="57120764" w14:textId="77777777">
                        <w:trPr>
                          <w:trHeight w:val="440"/>
                        </w:trPr>
                        <w:tc>
                          <w:tcPr>
                            <w:tcW w:w="720" w:type="dxa"/>
                            <w:tcBorders>
                              <w:top w:val="double" w:sz="6" w:space="0" w:color="auto"/>
                              <w:left w:val="nil"/>
                              <w:bottom w:val="single" w:sz="6" w:space="0" w:color="auto"/>
                              <w:right w:val="nil"/>
                            </w:tcBorders>
                            <w:vAlign w:val="center"/>
                          </w:tcPr>
                          <w:p w14:paraId="7237DB62" w14:textId="77777777" w:rsidR="009D4038" w:rsidRPr="0024511C" w:rsidRDefault="009D4038" w:rsidP="00E2389C">
                            <w:pPr>
                              <w:pStyle w:val="TableText"/>
                              <w:ind w:firstLine="0"/>
                              <w:jc w:val="both"/>
                              <w:rPr>
                                <w:lang w:val="es-ES"/>
                              </w:rPr>
                            </w:pPr>
                            <w:r w:rsidRPr="0024511C">
                              <w:rPr>
                                <w:lang w:val="es-ES"/>
                              </w:rPr>
                              <w:t>Symbol</w:t>
                            </w:r>
                          </w:p>
                        </w:tc>
                        <w:tc>
                          <w:tcPr>
                            <w:tcW w:w="1710" w:type="dxa"/>
                            <w:tcBorders>
                              <w:top w:val="double" w:sz="6" w:space="0" w:color="auto"/>
                              <w:left w:val="nil"/>
                              <w:bottom w:val="single" w:sz="6" w:space="0" w:color="auto"/>
                              <w:right w:val="nil"/>
                            </w:tcBorders>
                            <w:vAlign w:val="center"/>
                          </w:tcPr>
                          <w:p w14:paraId="63E8240D" w14:textId="77777777" w:rsidR="009D4038" w:rsidRPr="0024511C" w:rsidRDefault="009D4038" w:rsidP="00E2389C">
                            <w:pPr>
                              <w:pStyle w:val="TableText"/>
                              <w:rPr>
                                <w:smallCaps/>
                                <w:lang w:val="es-ES"/>
                              </w:rPr>
                            </w:pPr>
                            <w:r w:rsidRPr="0024511C">
                              <w:rPr>
                                <w:smallCaps/>
                                <w:lang w:val="es-ES"/>
                              </w:rPr>
                              <w:t>Quantity</w:t>
                            </w:r>
                          </w:p>
                        </w:tc>
                        <w:tc>
                          <w:tcPr>
                            <w:tcW w:w="2610" w:type="dxa"/>
                            <w:tcBorders>
                              <w:top w:val="double" w:sz="6" w:space="0" w:color="auto"/>
                              <w:left w:val="nil"/>
                              <w:bottom w:val="single" w:sz="6" w:space="0" w:color="auto"/>
                              <w:right w:val="nil"/>
                            </w:tcBorders>
                            <w:vAlign w:val="center"/>
                          </w:tcPr>
                          <w:p w14:paraId="5BBC04D3" w14:textId="77777777" w:rsidR="009D4038" w:rsidRPr="00AA3FD6" w:rsidRDefault="009D4038" w:rsidP="00E2389C">
                            <w:pPr>
                              <w:pStyle w:val="TableText"/>
                              <w:rPr>
                                <w:lang w:val="en-GB"/>
                              </w:rPr>
                            </w:pPr>
                            <w:r w:rsidRPr="00AA3FD6">
                              <w:rPr>
                                <w:lang w:val="en-GB"/>
                              </w:rPr>
                              <w:t xml:space="preserve">Conversion from Gaussian and CGS EMU to SI </w:t>
                            </w:r>
                            <w:r w:rsidRPr="00AA3FD6">
                              <w:rPr>
                                <w:vertAlign w:val="superscript"/>
                                <w:lang w:val="en-GB"/>
                              </w:rPr>
                              <w:t>a</w:t>
                            </w:r>
                          </w:p>
                        </w:tc>
                      </w:tr>
                      <w:tr w:rsidR="009D4038" w:rsidRPr="0024511C" w14:paraId="566B191C" w14:textId="77777777">
                        <w:tc>
                          <w:tcPr>
                            <w:tcW w:w="720" w:type="dxa"/>
                            <w:tcBorders>
                              <w:top w:val="nil"/>
                              <w:left w:val="nil"/>
                              <w:bottom w:val="nil"/>
                              <w:right w:val="nil"/>
                            </w:tcBorders>
                          </w:tcPr>
                          <w:p w14:paraId="69B26104" w14:textId="77777777" w:rsidR="009D4038" w:rsidRPr="0024511C" w:rsidRDefault="009D4038" w:rsidP="00E2389C">
                            <w:pPr>
                              <w:pStyle w:val="TableText"/>
                              <w:ind w:firstLine="0"/>
                              <w:rPr>
                                <w:lang w:val="es-ES"/>
                              </w:rPr>
                            </w:pPr>
                            <w:r w:rsidRPr="0024511C">
                              <w:rPr>
                                <w:lang w:val="es-ES"/>
                              </w:rPr>
                              <w:sym w:font="Symbol" w:char="F046"/>
                            </w:r>
                          </w:p>
                        </w:tc>
                        <w:tc>
                          <w:tcPr>
                            <w:tcW w:w="1710" w:type="dxa"/>
                            <w:tcBorders>
                              <w:top w:val="nil"/>
                              <w:left w:val="nil"/>
                              <w:bottom w:val="nil"/>
                              <w:right w:val="nil"/>
                            </w:tcBorders>
                          </w:tcPr>
                          <w:p w14:paraId="7B40C08C" w14:textId="77777777" w:rsidR="009D4038" w:rsidRPr="0024511C" w:rsidRDefault="009D4038" w:rsidP="00E2389C">
                            <w:pPr>
                              <w:pStyle w:val="TableText"/>
                              <w:ind w:firstLine="0"/>
                              <w:rPr>
                                <w:lang w:val="es-ES"/>
                              </w:rPr>
                            </w:pPr>
                            <w:r w:rsidRPr="0024511C">
                              <w:rPr>
                                <w:lang w:val="es-ES"/>
                              </w:rPr>
                              <w:t>magnetic flux</w:t>
                            </w:r>
                          </w:p>
                        </w:tc>
                        <w:tc>
                          <w:tcPr>
                            <w:tcW w:w="2610" w:type="dxa"/>
                            <w:tcBorders>
                              <w:top w:val="nil"/>
                              <w:left w:val="nil"/>
                              <w:bottom w:val="nil"/>
                              <w:right w:val="nil"/>
                            </w:tcBorders>
                          </w:tcPr>
                          <w:p w14:paraId="7E27C2DA" w14:textId="77777777" w:rsidR="009D4038" w:rsidRPr="0024511C" w:rsidRDefault="009D4038" w:rsidP="00E2389C">
                            <w:pPr>
                              <w:pStyle w:val="TableText"/>
                              <w:ind w:firstLine="0"/>
                              <w:rPr>
                                <w:lang w:val="es-ES"/>
                              </w:rPr>
                            </w:pPr>
                            <w:r w:rsidRPr="0024511C">
                              <w:rPr>
                                <w:lang w:val="es-ES"/>
                              </w:rPr>
                              <w:t xml:space="preserve">1 Mx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8</w:t>
                            </w:r>
                            <w:r w:rsidRPr="0024511C">
                              <w:rPr>
                                <w:lang w:val="es-ES"/>
                              </w:rPr>
                              <w:t xml:space="preserve"> Wb = 10</w:t>
                            </w:r>
                            <w:r w:rsidRPr="0024511C">
                              <w:rPr>
                                <w:vertAlign w:val="superscript"/>
                                <w:lang w:val="es-ES"/>
                              </w:rPr>
                              <w:sym w:font="Symbol" w:char="F02D"/>
                            </w:r>
                            <w:r w:rsidRPr="0024511C">
                              <w:rPr>
                                <w:vertAlign w:val="superscript"/>
                                <w:lang w:val="es-ES"/>
                              </w:rPr>
                              <w:t>8</w:t>
                            </w:r>
                            <w:r w:rsidRPr="0024511C">
                              <w:rPr>
                                <w:lang w:val="es-ES"/>
                              </w:rPr>
                              <w:t xml:space="preserve"> V·s</w:t>
                            </w:r>
                          </w:p>
                        </w:tc>
                      </w:tr>
                      <w:tr w:rsidR="009D4038" w:rsidRPr="0024511C" w14:paraId="04767727" w14:textId="77777777">
                        <w:tc>
                          <w:tcPr>
                            <w:tcW w:w="720" w:type="dxa"/>
                            <w:tcBorders>
                              <w:top w:val="nil"/>
                              <w:left w:val="nil"/>
                              <w:bottom w:val="nil"/>
                              <w:right w:val="nil"/>
                            </w:tcBorders>
                          </w:tcPr>
                          <w:p w14:paraId="65AF2102" w14:textId="77777777" w:rsidR="009D4038" w:rsidRPr="0024511C" w:rsidRDefault="009D4038" w:rsidP="00E2389C">
                            <w:pPr>
                              <w:pStyle w:val="TableText"/>
                              <w:ind w:firstLine="0"/>
                              <w:rPr>
                                <w:lang w:val="es-ES"/>
                              </w:rPr>
                            </w:pPr>
                            <w:r w:rsidRPr="0024511C">
                              <w:rPr>
                                <w:lang w:val="es-ES"/>
                              </w:rPr>
                              <w:t>B</w:t>
                            </w:r>
                          </w:p>
                        </w:tc>
                        <w:tc>
                          <w:tcPr>
                            <w:tcW w:w="1710" w:type="dxa"/>
                            <w:tcBorders>
                              <w:top w:val="nil"/>
                              <w:left w:val="nil"/>
                              <w:bottom w:val="nil"/>
                              <w:right w:val="nil"/>
                            </w:tcBorders>
                          </w:tcPr>
                          <w:p w14:paraId="0A9241C4" w14:textId="77777777" w:rsidR="009D4038" w:rsidRPr="00AA3FD6" w:rsidRDefault="009D4038" w:rsidP="00E2389C">
                            <w:pPr>
                              <w:pStyle w:val="TableText"/>
                              <w:ind w:firstLine="0"/>
                              <w:rPr>
                                <w:lang w:val="en-GB"/>
                              </w:rPr>
                            </w:pPr>
                            <w:r w:rsidRPr="00AA3FD6">
                              <w:rPr>
                                <w:lang w:val="en-GB"/>
                              </w:rPr>
                              <w:t xml:space="preserve">magnetic flux density, </w:t>
                            </w:r>
                          </w:p>
                          <w:p w14:paraId="27F1AF3B" w14:textId="77777777" w:rsidR="009D4038" w:rsidRPr="00AA3FD6" w:rsidRDefault="009D4038" w:rsidP="00E2389C">
                            <w:pPr>
                              <w:pStyle w:val="TableText"/>
                              <w:ind w:firstLine="0"/>
                              <w:rPr>
                                <w:lang w:val="en-GB"/>
                              </w:rPr>
                            </w:pPr>
                            <w:r w:rsidRPr="00AA3FD6">
                              <w:rPr>
                                <w:lang w:val="en-GB"/>
                              </w:rPr>
                              <w:t>magnetic induction</w:t>
                            </w:r>
                          </w:p>
                        </w:tc>
                        <w:tc>
                          <w:tcPr>
                            <w:tcW w:w="2610" w:type="dxa"/>
                            <w:tcBorders>
                              <w:top w:val="nil"/>
                              <w:left w:val="nil"/>
                              <w:bottom w:val="nil"/>
                              <w:right w:val="nil"/>
                            </w:tcBorders>
                          </w:tcPr>
                          <w:p w14:paraId="7DDC38A8" w14:textId="77777777" w:rsidR="009D4038" w:rsidRPr="0024511C" w:rsidRDefault="009D4038" w:rsidP="00E2389C">
                            <w:pPr>
                              <w:pStyle w:val="TableText"/>
                              <w:ind w:firstLine="0"/>
                              <w:rPr>
                                <w:vertAlign w:val="superscript"/>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4</w:t>
                            </w:r>
                            <w:r w:rsidRPr="0024511C">
                              <w:rPr>
                                <w:lang w:val="es-ES"/>
                              </w:rPr>
                              <w:t xml:space="preserve"> T = 10</w:t>
                            </w:r>
                            <w:r w:rsidRPr="0024511C">
                              <w:rPr>
                                <w:vertAlign w:val="superscript"/>
                                <w:lang w:val="es-ES"/>
                              </w:rPr>
                              <w:sym w:font="Symbol" w:char="F02D"/>
                            </w:r>
                            <w:r w:rsidRPr="0024511C">
                              <w:rPr>
                                <w:vertAlign w:val="superscript"/>
                                <w:lang w:val="es-ES"/>
                              </w:rPr>
                              <w:t>4</w:t>
                            </w:r>
                            <w:r w:rsidRPr="0024511C">
                              <w:rPr>
                                <w:lang w:val="es-ES"/>
                              </w:rPr>
                              <w:t xml:space="preserve"> Wb/m</w:t>
                            </w:r>
                            <w:r w:rsidRPr="0024511C">
                              <w:rPr>
                                <w:vertAlign w:val="superscript"/>
                                <w:lang w:val="es-ES"/>
                              </w:rPr>
                              <w:t>2</w:t>
                            </w:r>
                          </w:p>
                        </w:tc>
                      </w:tr>
                      <w:tr w:rsidR="009D4038" w:rsidRPr="0024511C" w14:paraId="7F605F96" w14:textId="77777777">
                        <w:tc>
                          <w:tcPr>
                            <w:tcW w:w="720" w:type="dxa"/>
                            <w:tcBorders>
                              <w:top w:val="nil"/>
                              <w:left w:val="nil"/>
                              <w:bottom w:val="nil"/>
                              <w:right w:val="nil"/>
                            </w:tcBorders>
                          </w:tcPr>
                          <w:p w14:paraId="4FC5B8DB" w14:textId="77777777" w:rsidR="009D4038" w:rsidRPr="0024511C" w:rsidRDefault="009D4038" w:rsidP="00E2389C">
                            <w:pPr>
                              <w:pStyle w:val="TableText"/>
                              <w:ind w:firstLine="0"/>
                              <w:rPr>
                                <w:lang w:val="es-ES"/>
                              </w:rPr>
                            </w:pPr>
                            <w:r w:rsidRPr="0024511C">
                              <w:rPr>
                                <w:lang w:val="es-ES"/>
                              </w:rPr>
                              <w:t>H</w:t>
                            </w:r>
                          </w:p>
                        </w:tc>
                        <w:tc>
                          <w:tcPr>
                            <w:tcW w:w="1710" w:type="dxa"/>
                            <w:tcBorders>
                              <w:top w:val="nil"/>
                              <w:left w:val="nil"/>
                              <w:bottom w:val="nil"/>
                              <w:right w:val="nil"/>
                            </w:tcBorders>
                          </w:tcPr>
                          <w:p w14:paraId="6F519168" w14:textId="77777777" w:rsidR="009D4038" w:rsidRPr="0024511C" w:rsidRDefault="009D4038" w:rsidP="00E2389C">
                            <w:pPr>
                              <w:pStyle w:val="TableText"/>
                              <w:ind w:firstLine="0"/>
                              <w:rPr>
                                <w:lang w:val="es-ES"/>
                              </w:rPr>
                            </w:pPr>
                            <w:r w:rsidRPr="0024511C">
                              <w:rPr>
                                <w:lang w:val="es-ES"/>
                              </w:rPr>
                              <w:t>magnetic field strength</w:t>
                            </w:r>
                          </w:p>
                        </w:tc>
                        <w:tc>
                          <w:tcPr>
                            <w:tcW w:w="2610" w:type="dxa"/>
                            <w:tcBorders>
                              <w:top w:val="nil"/>
                              <w:left w:val="nil"/>
                              <w:bottom w:val="nil"/>
                              <w:right w:val="nil"/>
                            </w:tcBorders>
                          </w:tcPr>
                          <w:p w14:paraId="2744398B" w14:textId="77777777" w:rsidR="009D4038" w:rsidRPr="0024511C" w:rsidRDefault="009D4038" w:rsidP="00E2389C">
                            <w:pPr>
                              <w:pStyle w:val="TableText"/>
                              <w:ind w:firstLine="0"/>
                              <w:rPr>
                                <w:lang w:val="es-ES"/>
                              </w:rPr>
                            </w:pPr>
                            <w:r w:rsidRPr="0024511C">
                              <w:rPr>
                                <w:lang w:val="es-ES"/>
                              </w:rPr>
                              <w:t xml:space="preserve">1 O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4</w:t>
                            </w:r>
                            <w:r w:rsidRPr="0024511C">
                              <w:rPr>
                                <w:lang w:val="es-ES"/>
                              </w:rPr>
                              <w:sym w:font="Symbol" w:char="F070"/>
                            </w:r>
                            <w:r w:rsidRPr="0024511C">
                              <w:rPr>
                                <w:lang w:val="es-ES"/>
                              </w:rPr>
                              <w:t>) A/m</w:t>
                            </w:r>
                          </w:p>
                        </w:tc>
                      </w:tr>
                      <w:tr w:rsidR="009D4038" w:rsidRPr="0024511C" w14:paraId="4906024D" w14:textId="77777777">
                        <w:tc>
                          <w:tcPr>
                            <w:tcW w:w="720" w:type="dxa"/>
                            <w:tcBorders>
                              <w:top w:val="nil"/>
                              <w:left w:val="nil"/>
                              <w:bottom w:val="nil"/>
                              <w:right w:val="nil"/>
                            </w:tcBorders>
                          </w:tcPr>
                          <w:p w14:paraId="2F3FF262" w14:textId="77777777" w:rsidR="009D4038" w:rsidRPr="0024511C" w:rsidRDefault="009D4038"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43425ADD" w14:textId="77777777" w:rsidR="009D4038" w:rsidRPr="0024511C" w:rsidRDefault="009D4038" w:rsidP="00E2389C">
                            <w:pPr>
                              <w:pStyle w:val="TableText"/>
                              <w:ind w:firstLine="0"/>
                              <w:rPr>
                                <w:vertAlign w:val="superscript"/>
                                <w:lang w:val="es-ES"/>
                              </w:rPr>
                            </w:pPr>
                            <w:r w:rsidRPr="0024511C">
                              <w:rPr>
                                <w:lang w:val="es-ES"/>
                              </w:rPr>
                              <w:t>magnetic moment</w:t>
                            </w:r>
                          </w:p>
                        </w:tc>
                        <w:tc>
                          <w:tcPr>
                            <w:tcW w:w="2610" w:type="dxa"/>
                            <w:tcBorders>
                              <w:top w:val="nil"/>
                              <w:left w:val="nil"/>
                              <w:bottom w:val="nil"/>
                              <w:right w:val="nil"/>
                            </w:tcBorders>
                          </w:tcPr>
                          <w:p w14:paraId="63A4B224" w14:textId="77777777" w:rsidR="009D4038" w:rsidRPr="0024511C" w:rsidRDefault="009D4038" w:rsidP="00E2389C">
                            <w:pPr>
                              <w:pStyle w:val="TableText"/>
                              <w:ind w:firstLine="0"/>
                              <w:rPr>
                                <w:lang w:val="es-ES"/>
                              </w:rPr>
                            </w:pPr>
                            <w:r w:rsidRPr="0024511C">
                              <w:rPr>
                                <w:lang w:val="es-ES"/>
                              </w:rPr>
                              <w:t xml:space="preserve">1 erg/G = 1 emu </w:t>
                            </w:r>
                          </w:p>
                          <w:p w14:paraId="4052F176" w14:textId="77777777" w:rsidR="009D4038" w:rsidRPr="0024511C" w:rsidRDefault="009D4038"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A·m</w:t>
                            </w:r>
                            <w:r w:rsidRPr="0024511C">
                              <w:rPr>
                                <w:vertAlign w:val="superscript"/>
                                <w:lang w:val="es-ES"/>
                              </w:rPr>
                              <w:t>2</w:t>
                            </w:r>
                            <w:r w:rsidRPr="0024511C">
                              <w:rPr>
                                <w:lang w:val="es-ES"/>
                              </w:rPr>
                              <w:t xml:space="preserve"> = 10</w:t>
                            </w:r>
                            <w:r w:rsidRPr="0024511C">
                              <w:rPr>
                                <w:vertAlign w:val="superscript"/>
                                <w:lang w:val="es-ES"/>
                              </w:rPr>
                              <w:sym w:font="Symbol" w:char="F02D"/>
                            </w:r>
                            <w:r w:rsidRPr="0024511C">
                              <w:rPr>
                                <w:vertAlign w:val="superscript"/>
                                <w:lang w:val="es-ES"/>
                              </w:rPr>
                              <w:t>3</w:t>
                            </w:r>
                            <w:r w:rsidRPr="0024511C">
                              <w:rPr>
                                <w:lang w:val="es-ES"/>
                              </w:rPr>
                              <w:t xml:space="preserve"> J/T</w:t>
                            </w:r>
                          </w:p>
                        </w:tc>
                      </w:tr>
                      <w:tr w:rsidR="009D4038" w:rsidRPr="0024511C" w14:paraId="667F48CD" w14:textId="77777777">
                        <w:tc>
                          <w:tcPr>
                            <w:tcW w:w="720" w:type="dxa"/>
                            <w:tcBorders>
                              <w:top w:val="nil"/>
                              <w:left w:val="nil"/>
                              <w:bottom w:val="nil"/>
                              <w:right w:val="nil"/>
                            </w:tcBorders>
                          </w:tcPr>
                          <w:p w14:paraId="069313ED" w14:textId="77777777" w:rsidR="009D4038" w:rsidRPr="0024511C" w:rsidRDefault="009D4038"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5370174E" w14:textId="77777777" w:rsidR="009D4038" w:rsidRPr="0024511C" w:rsidRDefault="009D4038" w:rsidP="00E2389C">
                            <w:pPr>
                              <w:pStyle w:val="TableText"/>
                              <w:ind w:firstLine="0"/>
                              <w:rPr>
                                <w:lang w:val="es-ES"/>
                              </w:rPr>
                            </w:pPr>
                            <w:r w:rsidRPr="0024511C">
                              <w:rPr>
                                <w:lang w:val="es-ES"/>
                              </w:rPr>
                              <w:t>magnetization</w:t>
                            </w:r>
                          </w:p>
                        </w:tc>
                        <w:tc>
                          <w:tcPr>
                            <w:tcW w:w="2610" w:type="dxa"/>
                            <w:tcBorders>
                              <w:top w:val="nil"/>
                              <w:left w:val="nil"/>
                              <w:bottom w:val="nil"/>
                              <w:right w:val="nil"/>
                            </w:tcBorders>
                          </w:tcPr>
                          <w:p w14:paraId="0E3AEB9F" w14:textId="77777777" w:rsidR="009D4038" w:rsidRPr="0024511C" w:rsidRDefault="009D4038" w:rsidP="00E2389C">
                            <w:pPr>
                              <w:pStyle w:val="TableText"/>
                              <w:ind w:firstLine="0"/>
                              <w:rPr>
                                <w:lang w:val="es-ES"/>
                              </w:rPr>
                            </w:pPr>
                            <w:r w:rsidRPr="0024511C">
                              <w:rPr>
                                <w:lang w:val="es-ES"/>
                              </w:rPr>
                              <w:t>1 erg/(G·cm</w:t>
                            </w:r>
                            <w:r w:rsidRPr="0024511C">
                              <w:rPr>
                                <w:vertAlign w:val="superscript"/>
                                <w:lang w:val="es-ES"/>
                              </w:rPr>
                              <w:t>3</w:t>
                            </w:r>
                            <w:r w:rsidRPr="0024511C">
                              <w:rPr>
                                <w:lang w:val="es-ES"/>
                              </w:rPr>
                              <w:t>) = 1 emu/cm</w:t>
                            </w:r>
                            <w:r w:rsidRPr="0024511C">
                              <w:rPr>
                                <w:vertAlign w:val="superscript"/>
                                <w:lang w:val="es-ES"/>
                              </w:rPr>
                              <w:t>3</w:t>
                            </w:r>
                          </w:p>
                          <w:p w14:paraId="056DF5E7" w14:textId="77777777" w:rsidR="009D4038" w:rsidRPr="0024511C" w:rsidRDefault="009D4038"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 xml:space="preserve"> A/m</w:t>
                            </w:r>
                          </w:p>
                        </w:tc>
                      </w:tr>
                      <w:tr w:rsidR="009D4038" w:rsidRPr="0024511C" w14:paraId="2F2186ED" w14:textId="77777777">
                        <w:tc>
                          <w:tcPr>
                            <w:tcW w:w="720" w:type="dxa"/>
                            <w:tcBorders>
                              <w:top w:val="nil"/>
                              <w:left w:val="nil"/>
                              <w:bottom w:val="nil"/>
                              <w:right w:val="nil"/>
                            </w:tcBorders>
                          </w:tcPr>
                          <w:p w14:paraId="3C18CEEB" w14:textId="77777777" w:rsidR="009D4038" w:rsidRPr="0024511C" w:rsidRDefault="009D4038" w:rsidP="00E2389C">
                            <w:pPr>
                              <w:pStyle w:val="TableText"/>
                              <w:ind w:firstLine="0"/>
                              <w:rPr>
                                <w:lang w:val="es-ES"/>
                              </w:rPr>
                            </w:pPr>
                            <w:r w:rsidRPr="0024511C">
                              <w:rPr>
                                <w:lang w:val="es-ES"/>
                              </w:rPr>
                              <w:t>4</w:t>
                            </w:r>
                            <w:r w:rsidRPr="0024511C">
                              <w:rPr>
                                <w:lang w:val="es-ES"/>
                              </w:rPr>
                              <w:sym w:font="Symbol" w:char="F070"/>
                            </w:r>
                            <w:r w:rsidRPr="0024511C">
                              <w:rPr>
                                <w:lang w:val="es-ES"/>
                              </w:rPr>
                              <w:t>M</w:t>
                            </w:r>
                          </w:p>
                        </w:tc>
                        <w:tc>
                          <w:tcPr>
                            <w:tcW w:w="1710" w:type="dxa"/>
                            <w:tcBorders>
                              <w:top w:val="nil"/>
                              <w:left w:val="nil"/>
                              <w:bottom w:val="nil"/>
                              <w:right w:val="nil"/>
                            </w:tcBorders>
                          </w:tcPr>
                          <w:p w14:paraId="1EC6DD2C" w14:textId="77777777" w:rsidR="009D4038" w:rsidRPr="0024511C" w:rsidRDefault="009D4038" w:rsidP="00E2389C">
                            <w:pPr>
                              <w:pStyle w:val="TableText"/>
                              <w:ind w:firstLine="0"/>
                              <w:rPr>
                                <w:lang w:val="es-ES"/>
                              </w:rPr>
                            </w:pPr>
                            <w:r w:rsidRPr="0024511C">
                              <w:rPr>
                                <w:lang w:val="es-ES"/>
                              </w:rPr>
                              <w:t>magnetization</w:t>
                            </w:r>
                          </w:p>
                        </w:tc>
                        <w:tc>
                          <w:tcPr>
                            <w:tcW w:w="2610" w:type="dxa"/>
                            <w:tcBorders>
                              <w:top w:val="nil"/>
                              <w:left w:val="nil"/>
                              <w:bottom w:val="nil"/>
                              <w:right w:val="nil"/>
                            </w:tcBorders>
                          </w:tcPr>
                          <w:p w14:paraId="4E1FA59E" w14:textId="77777777" w:rsidR="009D4038" w:rsidRPr="0024511C" w:rsidRDefault="009D4038" w:rsidP="00E2389C">
                            <w:pPr>
                              <w:pStyle w:val="TableText"/>
                              <w:ind w:firstLine="0"/>
                              <w:rPr>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4</w:t>
                            </w:r>
                            <w:r w:rsidRPr="0024511C">
                              <w:rPr>
                                <w:lang w:val="es-ES"/>
                              </w:rPr>
                              <w:sym w:font="Symbol" w:char="F070"/>
                            </w:r>
                            <w:r w:rsidRPr="0024511C">
                              <w:rPr>
                                <w:lang w:val="es-ES"/>
                              </w:rPr>
                              <w:t>) A/m</w:t>
                            </w:r>
                          </w:p>
                        </w:tc>
                      </w:tr>
                      <w:tr w:rsidR="009D4038" w:rsidRPr="00AA3FD6" w14:paraId="034CE7D3" w14:textId="77777777">
                        <w:tc>
                          <w:tcPr>
                            <w:tcW w:w="720" w:type="dxa"/>
                            <w:tcBorders>
                              <w:top w:val="nil"/>
                              <w:left w:val="nil"/>
                              <w:bottom w:val="nil"/>
                              <w:right w:val="nil"/>
                            </w:tcBorders>
                          </w:tcPr>
                          <w:p w14:paraId="3441F47C" w14:textId="77777777" w:rsidR="009D4038" w:rsidRPr="0024511C" w:rsidRDefault="009D4038" w:rsidP="00E2389C">
                            <w:pPr>
                              <w:pStyle w:val="TableText"/>
                              <w:ind w:firstLine="0"/>
                              <w:rPr>
                                <w:lang w:val="es-ES"/>
                              </w:rPr>
                            </w:pPr>
                            <w:r w:rsidRPr="0024511C">
                              <w:rPr>
                                <w:lang w:val="es-ES"/>
                              </w:rPr>
                              <w:sym w:font="Symbol" w:char="F073"/>
                            </w:r>
                          </w:p>
                        </w:tc>
                        <w:tc>
                          <w:tcPr>
                            <w:tcW w:w="1710" w:type="dxa"/>
                            <w:tcBorders>
                              <w:top w:val="nil"/>
                              <w:left w:val="nil"/>
                              <w:bottom w:val="nil"/>
                              <w:right w:val="nil"/>
                            </w:tcBorders>
                          </w:tcPr>
                          <w:p w14:paraId="614D1056" w14:textId="77777777" w:rsidR="009D4038" w:rsidRPr="0024511C" w:rsidRDefault="009D4038" w:rsidP="00E2389C">
                            <w:pPr>
                              <w:pStyle w:val="TableText"/>
                              <w:ind w:firstLine="0"/>
                              <w:rPr>
                                <w:lang w:val="es-ES"/>
                              </w:rPr>
                            </w:pPr>
                            <w:r w:rsidRPr="0024511C">
                              <w:rPr>
                                <w:lang w:val="es-ES"/>
                              </w:rPr>
                              <w:t>specific magnetization</w:t>
                            </w:r>
                          </w:p>
                        </w:tc>
                        <w:tc>
                          <w:tcPr>
                            <w:tcW w:w="2610" w:type="dxa"/>
                            <w:tcBorders>
                              <w:top w:val="nil"/>
                              <w:left w:val="nil"/>
                              <w:bottom w:val="nil"/>
                              <w:right w:val="nil"/>
                            </w:tcBorders>
                          </w:tcPr>
                          <w:p w14:paraId="6478A488" w14:textId="77777777" w:rsidR="009D4038" w:rsidRPr="00AA3FD6" w:rsidRDefault="009D4038" w:rsidP="00E2389C">
                            <w:pPr>
                              <w:pStyle w:val="TableText"/>
                              <w:ind w:firstLine="0"/>
                              <w:rPr>
                                <w:lang w:val="en-GB"/>
                              </w:rPr>
                            </w:pPr>
                            <w:r w:rsidRPr="00AA3FD6">
                              <w:rPr>
                                <w:lang w:val="en-GB"/>
                              </w:rPr>
                              <w:t xml:space="preserve">1 erg/(G·g) = 1 emu/g </w:t>
                            </w:r>
                            <w:r w:rsidRPr="0024511C">
                              <w:rPr>
                                <w:lang w:val="es-ES"/>
                              </w:rPr>
                              <w:sym w:font="Symbol" w:char="F0AE"/>
                            </w:r>
                            <w:r w:rsidRPr="00AA3FD6">
                              <w:rPr>
                                <w:lang w:val="en-GB"/>
                              </w:rPr>
                              <w:t xml:space="preserve"> 1 A·m</w:t>
                            </w:r>
                            <w:r w:rsidRPr="00AA3FD6">
                              <w:rPr>
                                <w:vertAlign w:val="superscript"/>
                                <w:lang w:val="en-GB"/>
                              </w:rPr>
                              <w:t>2</w:t>
                            </w:r>
                            <w:r w:rsidRPr="00AA3FD6">
                              <w:rPr>
                                <w:lang w:val="en-GB"/>
                              </w:rPr>
                              <w:t>/kg</w:t>
                            </w:r>
                          </w:p>
                        </w:tc>
                      </w:tr>
                      <w:tr w:rsidR="009D4038" w:rsidRPr="00AA3FD6" w14:paraId="6D8BD64F" w14:textId="77777777">
                        <w:tc>
                          <w:tcPr>
                            <w:tcW w:w="720" w:type="dxa"/>
                            <w:tcBorders>
                              <w:top w:val="nil"/>
                              <w:left w:val="nil"/>
                              <w:bottom w:val="nil"/>
                              <w:right w:val="nil"/>
                            </w:tcBorders>
                          </w:tcPr>
                          <w:p w14:paraId="38664B24" w14:textId="77777777" w:rsidR="009D4038" w:rsidRPr="0024511C" w:rsidRDefault="009D4038"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475D747A" w14:textId="77777777" w:rsidR="009D4038" w:rsidRPr="0024511C" w:rsidRDefault="009D4038" w:rsidP="00E2389C">
                            <w:pPr>
                              <w:pStyle w:val="TableText"/>
                              <w:ind w:firstLine="0"/>
                              <w:rPr>
                                <w:lang w:val="es-ES"/>
                              </w:rPr>
                            </w:pPr>
                            <w:r w:rsidRPr="0024511C">
                              <w:rPr>
                                <w:lang w:val="es-ES"/>
                              </w:rPr>
                              <w:t xml:space="preserve">magnetic dipole </w:t>
                            </w:r>
                          </w:p>
                          <w:p w14:paraId="674A5957" w14:textId="77777777" w:rsidR="009D4038" w:rsidRPr="0024511C" w:rsidRDefault="009D4038" w:rsidP="00E2389C">
                            <w:pPr>
                              <w:pStyle w:val="TableText"/>
                              <w:ind w:firstLine="0"/>
                              <w:rPr>
                                <w:lang w:val="es-ES"/>
                              </w:rPr>
                            </w:pPr>
                            <w:r w:rsidRPr="0024511C">
                              <w:rPr>
                                <w:lang w:val="es-ES"/>
                              </w:rPr>
                              <w:t>moment</w:t>
                            </w:r>
                          </w:p>
                        </w:tc>
                        <w:tc>
                          <w:tcPr>
                            <w:tcW w:w="2610" w:type="dxa"/>
                            <w:tcBorders>
                              <w:top w:val="nil"/>
                              <w:left w:val="nil"/>
                              <w:bottom w:val="nil"/>
                              <w:right w:val="nil"/>
                            </w:tcBorders>
                          </w:tcPr>
                          <w:p w14:paraId="2A524376" w14:textId="77777777" w:rsidR="009D4038" w:rsidRPr="00AA3FD6" w:rsidRDefault="009D4038" w:rsidP="00E2389C">
                            <w:pPr>
                              <w:pStyle w:val="TableText"/>
                              <w:ind w:firstLine="0"/>
                              <w:rPr>
                                <w:lang w:val="en-GB"/>
                              </w:rPr>
                            </w:pPr>
                            <w:r w:rsidRPr="00AA3FD6">
                              <w:rPr>
                                <w:lang w:val="en-GB"/>
                              </w:rPr>
                              <w:t xml:space="preserve">1 erg/G = 1 emu </w:t>
                            </w:r>
                          </w:p>
                          <w:p w14:paraId="30F2CC14" w14:textId="77777777" w:rsidR="009D4038" w:rsidRPr="00AA3FD6" w:rsidRDefault="009D4038" w:rsidP="00E2389C">
                            <w:pPr>
                              <w:pStyle w:val="TableText"/>
                              <w:ind w:firstLine="0"/>
                              <w:rPr>
                                <w:lang w:val="en-GB"/>
                              </w:rPr>
                            </w:pPr>
                            <w:r w:rsidRPr="00AA3FD6">
                              <w:rPr>
                                <w:lang w:val="en-GB"/>
                              </w:rPr>
                              <w:t xml:space="preserve">  </w:t>
                            </w:r>
                            <w:r w:rsidRPr="0024511C">
                              <w:rPr>
                                <w:lang w:val="es-ES"/>
                              </w:rPr>
                              <w:sym w:font="Symbol" w:char="F0AE"/>
                            </w:r>
                            <w:r w:rsidRPr="00AA3FD6">
                              <w:rPr>
                                <w:lang w:val="en-GB"/>
                              </w:rPr>
                              <w:t xml:space="preserve"> 4</w:t>
                            </w:r>
                            <w:r w:rsidRPr="0024511C">
                              <w:rPr>
                                <w:lang w:val="es-ES"/>
                              </w:rPr>
                              <w:sym w:font="Symbol" w:char="F070"/>
                            </w:r>
                            <w:r w:rsidRPr="00AA3FD6">
                              <w:rPr>
                                <w:lang w:val="en-GB"/>
                              </w:rPr>
                              <w:t xml:space="preserve"> </w:t>
                            </w:r>
                            <w:r w:rsidRPr="0024511C">
                              <w:rPr>
                                <w:lang w:val="es-ES"/>
                              </w:rPr>
                              <w:sym w:font="Symbol" w:char="F0B4"/>
                            </w:r>
                            <w:r w:rsidRPr="00AA3FD6">
                              <w:rPr>
                                <w:lang w:val="en-GB"/>
                              </w:rPr>
                              <w:t xml:space="preserve"> 10</w:t>
                            </w:r>
                            <w:r w:rsidRPr="0024511C">
                              <w:rPr>
                                <w:vertAlign w:val="superscript"/>
                                <w:lang w:val="es-ES"/>
                              </w:rPr>
                              <w:sym w:font="Symbol" w:char="F02D"/>
                            </w:r>
                            <w:r w:rsidRPr="00AA3FD6">
                              <w:rPr>
                                <w:vertAlign w:val="superscript"/>
                                <w:lang w:val="en-GB"/>
                              </w:rPr>
                              <w:t>10</w:t>
                            </w:r>
                            <w:r w:rsidRPr="00AA3FD6">
                              <w:rPr>
                                <w:lang w:val="en-GB"/>
                              </w:rPr>
                              <w:t xml:space="preserve"> Wb·m</w:t>
                            </w:r>
                          </w:p>
                        </w:tc>
                      </w:tr>
                      <w:tr w:rsidR="009D4038" w:rsidRPr="00AA3FD6" w14:paraId="4A6698A8" w14:textId="77777777">
                        <w:tc>
                          <w:tcPr>
                            <w:tcW w:w="720" w:type="dxa"/>
                            <w:tcBorders>
                              <w:top w:val="nil"/>
                              <w:left w:val="nil"/>
                              <w:bottom w:val="nil"/>
                              <w:right w:val="nil"/>
                            </w:tcBorders>
                          </w:tcPr>
                          <w:p w14:paraId="28A973A3" w14:textId="77777777" w:rsidR="009D4038" w:rsidRPr="0024511C" w:rsidRDefault="009D4038"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07C5ED17" w14:textId="77777777" w:rsidR="009D4038" w:rsidRPr="0024511C" w:rsidRDefault="009D4038" w:rsidP="00E2389C">
                            <w:pPr>
                              <w:pStyle w:val="TableText"/>
                              <w:ind w:firstLine="0"/>
                              <w:rPr>
                                <w:lang w:val="es-ES"/>
                              </w:rPr>
                            </w:pPr>
                            <w:r w:rsidRPr="0024511C">
                              <w:rPr>
                                <w:lang w:val="es-ES"/>
                              </w:rPr>
                              <w:t>magnetic polarization</w:t>
                            </w:r>
                          </w:p>
                        </w:tc>
                        <w:tc>
                          <w:tcPr>
                            <w:tcW w:w="2610" w:type="dxa"/>
                            <w:tcBorders>
                              <w:top w:val="nil"/>
                              <w:left w:val="nil"/>
                              <w:bottom w:val="nil"/>
                              <w:right w:val="nil"/>
                            </w:tcBorders>
                          </w:tcPr>
                          <w:p w14:paraId="4F2539A9" w14:textId="77777777" w:rsidR="009D4038" w:rsidRPr="00AA3FD6" w:rsidRDefault="009D4038" w:rsidP="00E2389C">
                            <w:pPr>
                              <w:pStyle w:val="TableText"/>
                              <w:ind w:firstLine="0"/>
                              <w:rPr>
                                <w:lang w:val="en-GB"/>
                              </w:rPr>
                            </w:pPr>
                            <w:r w:rsidRPr="00AA3FD6">
                              <w:rPr>
                                <w:lang w:val="en-GB"/>
                              </w:rPr>
                              <w:t>1 erg/(G·cm</w:t>
                            </w:r>
                            <w:r w:rsidRPr="00AA3FD6">
                              <w:rPr>
                                <w:vertAlign w:val="superscript"/>
                                <w:lang w:val="en-GB"/>
                              </w:rPr>
                              <w:t>3</w:t>
                            </w:r>
                            <w:r w:rsidRPr="00AA3FD6">
                              <w:rPr>
                                <w:lang w:val="en-GB"/>
                              </w:rPr>
                              <w:t>) = 1 emu/cm</w:t>
                            </w:r>
                            <w:r w:rsidRPr="00AA3FD6">
                              <w:rPr>
                                <w:vertAlign w:val="superscript"/>
                                <w:lang w:val="en-GB"/>
                              </w:rPr>
                              <w:t>3</w:t>
                            </w:r>
                          </w:p>
                          <w:p w14:paraId="6221EBF9" w14:textId="77777777" w:rsidR="009D4038" w:rsidRPr="00AA3FD6" w:rsidRDefault="009D4038" w:rsidP="00E2389C">
                            <w:pPr>
                              <w:pStyle w:val="TableText"/>
                              <w:ind w:firstLine="0"/>
                              <w:rPr>
                                <w:lang w:val="en-GB"/>
                              </w:rPr>
                            </w:pPr>
                            <w:r w:rsidRPr="00AA3FD6">
                              <w:rPr>
                                <w:lang w:val="en-GB"/>
                              </w:rPr>
                              <w:t xml:space="preserve">  </w:t>
                            </w:r>
                            <w:r w:rsidRPr="0024511C">
                              <w:rPr>
                                <w:lang w:val="es-ES"/>
                              </w:rPr>
                              <w:sym w:font="Symbol" w:char="F0AE"/>
                            </w:r>
                            <w:r w:rsidRPr="00AA3FD6">
                              <w:rPr>
                                <w:lang w:val="en-GB"/>
                              </w:rPr>
                              <w:t xml:space="preserve"> 4</w:t>
                            </w:r>
                            <w:r w:rsidRPr="0024511C">
                              <w:rPr>
                                <w:lang w:val="es-ES"/>
                              </w:rPr>
                              <w:sym w:font="Symbol" w:char="F070"/>
                            </w:r>
                            <w:r w:rsidRPr="00AA3FD6">
                              <w:rPr>
                                <w:lang w:val="en-GB"/>
                              </w:rPr>
                              <w:t xml:space="preserve"> </w:t>
                            </w:r>
                            <w:r w:rsidRPr="0024511C">
                              <w:rPr>
                                <w:lang w:val="es-ES"/>
                              </w:rPr>
                              <w:sym w:font="Symbol" w:char="F0B4"/>
                            </w:r>
                            <w:r w:rsidRPr="00AA3FD6">
                              <w:rPr>
                                <w:lang w:val="en-GB"/>
                              </w:rPr>
                              <w:t xml:space="preserve"> 10</w:t>
                            </w:r>
                            <w:r w:rsidRPr="0024511C">
                              <w:rPr>
                                <w:vertAlign w:val="superscript"/>
                                <w:lang w:val="es-ES"/>
                              </w:rPr>
                              <w:sym w:font="Symbol" w:char="F02D"/>
                            </w:r>
                            <w:r w:rsidRPr="00AA3FD6">
                              <w:rPr>
                                <w:vertAlign w:val="superscript"/>
                                <w:lang w:val="en-GB"/>
                              </w:rPr>
                              <w:t>4</w:t>
                            </w:r>
                            <w:r w:rsidRPr="00AA3FD6">
                              <w:rPr>
                                <w:lang w:val="en-GB"/>
                              </w:rPr>
                              <w:t xml:space="preserve"> T</w:t>
                            </w:r>
                          </w:p>
                        </w:tc>
                      </w:tr>
                      <w:tr w:rsidR="009D4038" w:rsidRPr="0024511C" w14:paraId="5D947063" w14:textId="77777777">
                        <w:tc>
                          <w:tcPr>
                            <w:tcW w:w="720" w:type="dxa"/>
                            <w:tcBorders>
                              <w:top w:val="nil"/>
                              <w:left w:val="nil"/>
                              <w:bottom w:val="nil"/>
                              <w:right w:val="nil"/>
                            </w:tcBorders>
                          </w:tcPr>
                          <w:p w14:paraId="5CFB3FC5" w14:textId="77777777" w:rsidR="009D4038" w:rsidRPr="0024511C" w:rsidRDefault="009D4038" w:rsidP="00E2389C">
                            <w:pPr>
                              <w:pStyle w:val="TableText"/>
                              <w:ind w:firstLine="0"/>
                              <w:rPr>
                                <w:lang w:val="es-ES"/>
                              </w:rPr>
                            </w:pPr>
                            <w:r w:rsidRPr="0024511C">
                              <w:rPr>
                                <w:lang w:val="es-ES"/>
                              </w:rPr>
                              <w:sym w:font="Symbol" w:char="F063"/>
                            </w:r>
                            <w:r w:rsidRPr="0024511C">
                              <w:rPr>
                                <w:i/>
                                <w:iCs/>
                                <w:lang w:val="es-ES"/>
                              </w:rPr>
                              <w:t>,</w:t>
                            </w:r>
                            <w:r w:rsidRPr="0024511C">
                              <w:rPr>
                                <w:lang w:val="es-ES"/>
                              </w:rPr>
                              <w:t xml:space="preserve"> </w:t>
                            </w:r>
                            <w:r w:rsidRPr="0024511C">
                              <w:rPr>
                                <w:lang w:val="es-ES"/>
                              </w:rPr>
                              <w:sym w:font="Symbol" w:char="F06B"/>
                            </w:r>
                          </w:p>
                        </w:tc>
                        <w:tc>
                          <w:tcPr>
                            <w:tcW w:w="1710" w:type="dxa"/>
                            <w:tcBorders>
                              <w:top w:val="nil"/>
                              <w:left w:val="nil"/>
                              <w:bottom w:val="nil"/>
                              <w:right w:val="nil"/>
                            </w:tcBorders>
                          </w:tcPr>
                          <w:p w14:paraId="2DCA4122" w14:textId="77777777" w:rsidR="009D4038" w:rsidRPr="0024511C" w:rsidRDefault="009D4038" w:rsidP="00E2389C">
                            <w:pPr>
                              <w:pStyle w:val="TableText"/>
                              <w:ind w:firstLine="0"/>
                              <w:rPr>
                                <w:lang w:val="es-ES"/>
                              </w:rPr>
                            </w:pPr>
                            <w:r w:rsidRPr="0024511C">
                              <w:rPr>
                                <w:lang w:val="es-ES"/>
                              </w:rPr>
                              <w:t>susceptibility</w:t>
                            </w:r>
                          </w:p>
                        </w:tc>
                        <w:tc>
                          <w:tcPr>
                            <w:tcW w:w="2610" w:type="dxa"/>
                            <w:tcBorders>
                              <w:top w:val="nil"/>
                              <w:left w:val="nil"/>
                              <w:bottom w:val="nil"/>
                              <w:right w:val="nil"/>
                            </w:tcBorders>
                          </w:tcPr>
                          <w:p w14:paraId="433183A7" w14:textId="77777777" w:rsidR="009D4038" w:rsidRPr="0024511C" w:rsidRDefault="009D4038"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p>
                        </w:tc>
                      </w:tr>
                      <w:tr w:rsidR="009D4038" w:rsidRPr="0024511C" w14:paraId="2E2F41C7" w14:textId="77777777">
                        <w:tc>
                          <w:tcPr>
                            <w:tcW w:w="720" w:type="dxa"/>
                            <w:tcBorders>
                              <w:top w:val="nil"/>
                              <w:left w:val="nil"/>
                              <w:bottom w:val="nil"/>
                              <w:right w:val="nil"/>
                            </w:tcBorders>
                          </w:tcPr>
                          <w:p w14:paraId="22A87430" w14:textId="77777777" w:rsidR="009D4038" w:rsidRPr="0024511C" w:rsidRDefault="009D4038" w:rsidP="00E2389C">
                            <w:pPr>
                              <w:pStyle w:val="TableText"/>
                              <w:ind w:firstLine="0"/>
                              <w:rPr>
                                <w:vertAlign w:val="subscript"/>
                                <w:lang w:val="es-ES"/>
                              </w:rPr>
                            </w:pPr>
                            <w:r w:rsidRPr="0024511C">
                              <w:rPr>
                                <w:lang w:val="es-ES"/>
                              </w:rPr>
                              <w:sym w:font="Symbol" w:char="F063"/>
                            </w:r>
                            <w:r w:rsidRPr="0024511C">
                              <w:rPr>
                                <w:vertAlign w:val="subscript"/>
                                <w:lang w:val="es-ES"/>
                              </w:rPr>
                              <w:sym w:font="Symbol" w:char="F072"/>
                            </w:r>
                          </w:p>
                        </w:tc>
                        <w:tc>
                          <w:tcPr>
                            <w:tcW w:w="1710" w:type="dxa"/>
                            <w:tcBorders>
                              <w:top w:val="nil"/>
                              <w:left w:val="nil"/>
                              <w:bottom w:val="nil"/>
                              <w:right w:val="nil"/>
                            </w:tcBorders>
                          </w:tcPr>
                          <w:p w14:paraId="337E1055" w14:textId="77777777" w:rsidR="009D4038" w:rsidRPr="0024511C" w:rsidRDefault="009D4038" w:rsidP="00E2389C">
                            <w:pPr>
                              <w:pStyle w:val="TableText"/>
                              <w:ind w:firstLine="0"/>
                              <w:rPr>
                                <w:lang w:val="es-ES"/>
                              </w:rPr>
                            </w:pPr>
                            <w:r w:rsidRPr="0024511C">
                              <w:rPr>
                                <w:lang w:val="es-ES"/>
                              </w:rPr>
                              <w:t>mass susceptibility</w:t>
                            </w:r>
                          </w:p>
                        </w:tc>
                        <w:tc>
                          <w:tcPr>
                            <w:tcW w:w="2610" w:type="dxa"/>
                            <w:tcBorders>
                              <w:top w:val="nil"/>
                              <w:left w:val="nil"/>
                              <w:bottom w:val="nil"/>
                              <w:right w:val="nil"/>
                            </w:tcBorders>
                          </w:tcPr>
                          <w:p w14:paraId="06455DE1" w14:textId="77777777" w:rsidR="009D4038" w:rsidRPr="0024511C" w:rsidRDefault="009D4038" w:rsidP="00E2389C">
                            <w:pPr>
                              <w:pStyle w:val="TableText"/>
                              <w:ind w:firstLine="0"/>
                              <w:rPr>
                                <w:lang w:val="es-ES"/>
                              </w:rPr>
                            </w:pPr>
                            <w:r w:rsidRPr="0024511C">
                              <w:rPr>
                                <w:lang w:val="es-ES"/>
                              </w:rPr>
                              <w:t>1 cm</w:t>
                            </w:r>
                            <w:r w:rsidRPr="0024511C">
                              <w:rPr>
                                <w:vertAlign w:val="superscript"/>
                                <w:lang w:val="es-ES"/>
                              </w:rPr>
                              <w:t>3</w:t>
                            </w:r>
                            <w:r w:rsidRPr="0024511C">
                              <w:rPr>
                                <w:lang w:val="es-ES"/>
                              </w:rPr>
                              <w:t xml:space="preserve">/g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m</w:t>
                            </w:r>
                            <w:r w:rsidRPr="0024511C">
                              <w:rPr>
                                <w:vertAlign w:val="superscript"/>
                                <w:lang w:val="es-ES"/>
                              </w:rPr>
                              <w:t>3</w:t>
                            </w:r>
                            <w:r w:rsidRPr="0024511C">
                              <w:rPr>
                                <w:lang w:val="es-ES"/>
                              </w:rPr>
                              <w:t>/kg</w:t>
                            </w:r>
                          </w:p>
                        </w:tc>
                      </w:tr>
                      <w:tr w:rsidR="009D4038" w:rsidRPr="0024511C" w14:paraId="6E19DDDB" w14:textId="77777777">
                        <w:tc>
                          <w:tcPr>
                            <w:tcW w:w="720" w:type="dxa"/>
                            <w:tcBorders>
                              <w:top w:val="nil"/>
                              <w:left w:val="nil"/>
                              <w:bottom w:val="nil"/>
                              <w:right w:val="nil"/>
                            </w:tcBorders>
                          </w:tcPr>
                          <w:p w14:paraId="65FB3C3E" w14:textId="77777777" w:rsidR="009D4038" w:rsidRPr="0024511C" w:rsidRDefault="009D4038" w:rsidP="00E2389C">
                            <w:pPr>
                              <w:pStyle w:val="TableText"/>
                              <w:ind w:firstLine="0"/>
                              <w:rPr>
                                <w:lang w:val="es-ES"/>
                              </w:rPr>
                            </w:pPr>
                            <w:r w:rsidRPr="0024511C">
                              <w:rPr>
                                <w:lang w:val="es-ES"/>
                              </w:rPr>
                              <w:sym w:font="Symbol" w:char="F06D"/>
                            </w:r>
                          </w:p>
                        </w:tc>
                        <w:tc>
                          <w:tcPr>
                            <w:tcW w:w="1710" w:type="dxa"/>
                            <w:tcBorders>
                              <w:top w:val="nil"/>
                              <w:left w:val="nil"/>
                              <w:bottom w:val="nil"/>
                              <w:right w:val="nil"/>
                            </w:tcBorders>
                          </w:tcPr>
                          <w:p w14:paraId="72430544" w14:textId="77777777" w:rsidR="009D4038" w:rsidRPr="0024511C" w:rsidRDefault="009D4038" w:rsidP="00E2389C">
                            <w:pPr>
                              <w:pStyle w:val="TableText"/>
                              <w:ind w:firstLine="0"/>
                              <w:rPr>
                                <w:lang w:val="es-ES"/>
                              </w:rPr>
                            </w:pPr>
                            <w:r w:rsidRPr="0024511C">
                              <w:rPr>
                                <w:lang w:val="es-ES"/>
                              </w:rPr>
                              <w:t>permeability</w:t>
                            </w:r>
                          </w:p>
                        </w:tc>
                        <w:tc>
                          <w:tcPr>
                            <w:tcW w:w="2610" w:type="dxa"/>
                            <w:tcBorders>
                              <w:top w:val="nil"/>
                              <w:left w:val="nil"/>
                              <w:bottom w:val="nil"/>
                              <w:right w:val="nil"/>
                            </w:tcBorders>
                          </w:tcPr>
                          <w:p w14:paraId="102DED61" w14:textId="77777777" w:rsidR="009D4038" w:rsidRPr="0024511C" w:rsidRDefault="009D4038"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H/m </w:t>
                            </w:r>
                          </w:p>
                          <w:p w14:paraId="4CF85676" w14:textId="77777777" w:rsidR="009D4038" w:rsidRPr="0024511C" w:rsidRDefault="009D4038" w:rsidP="00E2389C">
                            <w:pPr>
                              <w:pStyle w:val="TableText"/>
                              <w:ind w:firstLine="0"/>
                              <w:rPr>
                                <w:lang w:val="es-ES"/>
                              </w:rPr>
                            </w:pPr>
                            <w:r w:rsidRPr="0024511C">
                              <w:rPr>
                                <w:lang w:val="es-ES"/>
                              </w:rPr>
                              <w:t xml:space="preserve">  =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Wb/(A·m)</w:t>
                            </w:r>
                          </w:p>
                        </w:tc>
                      </w:tr>
                      <w:tr w:rsidR="009D4038" w:rsidRPr="0024511C" w14:paraId="79DF9A3F" w14:textId="77777777">
                        <w:tc>
                          <w:tcPr>
                            <w:tcW w:w="720" w:type="dxa"/>
                            <w:tcBorders>
                              <w:top w:val="nil"/>
                              <w:left w:val="nil"/>
                              <w:bottom w:val="nil"/>
                              <w:right w:val="nil"/>
                            </w:tcBorders>
                          </w:tcPr>
                          <w:p w14:paraId="71611776" w14:textId="77777777" w:rsidR="009D4038" w:rsidRPr="0024511C" w:rsidRDefault="009D4038" w:rsidP="00E2389C">
                            <w:pPr>
                              <w:pStyle w:val="TableText"/>
                              <w:ind w:firstLine="0"/>
                              <w:rPr>
                                <w:lang w:val="es-ES"/>
                              </w:rPr>
                            </w:pPr>
                            <w:r w:rsidRPr="0024511C">
                              <w:rPr>
                                <w:lang w:val="es-ES"/>
                              </w:rPr>
                              <w:sym w:font="Symbol" w:char="F06D"/>
                            </w:r>
                            <w:r w:rsidRPr="0024511C">
                              <w:rPr>
                                <w:vertAlign w:val="subscript"/>
                                <w:lang w:val="es-ES"/>
                              </w:rPr>
                              <w:t>r</w:t>
                            </w:r>
                          </w:p>
                        </w:tc>
                        <w:tc>
                          <w:tcPr>
                            <w:tcW w:w="1710" w:type="dxa"/>
                            <w:tcBorders>
                              <w:top w:val="nil"/>
                              <w:left w:val="nil"/>
                              <w:bottom w:val="nil"/>
                              <w:right w:val="nil"/>
                            </w:tcBorders>
                          </w:tcPr>
                          <w:p w14:paraId="34CE0247" w14:textId="77777777" w:rsidR="009D4038" w:rsidRPr="0024511C" w:rsidRDefault="009D4038" w:rsidP="00E2389C">
                            <w:pPr>
                              <w:pStyle w:val="TableText"/>
                              <w:ind w:firstLine="0"/>
                              <w:rPr>
                                <w:lang w:val="es-ES"/>
                              </w:rPr>
                            </w:pPr>
                            <w:r w:rsidRPr="0024511C">
                              <w:rPr>
                                <w:lang w:val="es-ES"/>
                              </w:rPr>
                              <w:t>relative permeability</w:t>
                            </w:r>
                          </w:p>
                        </w:tc>
                        <w:tc>
                          <w:tcPr>
                            <w:tcW w:w="2610" w:type="dxa"/>
                            <w:tcBorders>
                              <w:top w:val="nil"/>
                              <w:left w:val="nil"/>
                              <w:bottom w:val="nil"/>
                              <w:right w:val="nil"/>
                            </w:tcBorders>
                          </w:tcPr>
                          <w:p w14:paraId="5E3A33BC" w14:textId="77777777" w:rsidR="009D4038" w:rsidRPr="0024511C" w:rsidRDefault="009D4038" w:rsidP="00E2389C">
                            <w:pPr>
                              <w:pStyle w:val="TableText"/>
                              <w:ind w:firstLine="0"/>
                              <w:rPr>
                                <w:lang w:val="es-ES"/>
                              </w:rPr>
                            </w:pPr>
                            <w:r w:rsidRPr="0024511C">
                              <w:rPr>
                                <w:lang w:val="es-ES"/>
                              </w:rPr>
                              <w:sym w:font="Symbol" w:char="F06D"/>
                            </w:r>
                            <w:r w:rsidRPr="0024511C">
                              <w:rPr>
                                <w:lang w:val="es-ES"/>
                              </w:rPr>
                              <w:t xml:space="preserve"> </w:t>
                            </w:r>
                            <w:r w:rsidRPr="0024511C">
                              <w:rPr>
                                <w:lang w:val="es-ES"/>
                              </w:rPr>
                              <w:sym w:font="Symbol" w:char="F0AE"/>
                            </w:r>
                            <w:r w:rsidRPr="0024511C">
                              <w:rPr>
                                <w:lang w:val="es-ES"/>
                              </w:rPr>
                              <w:t xml:space="preserve"> </w:t>
                            </w:r>
                            <w:r w:rsidRPr="0024511C">
                              <w:rPr>
                                <w:lang w:val="es-ES"/>
                              </w:rPr>
                              <w:sym w:font="Symbol" w:char="F06D"/>
                            </w:r>
                            <w:r w:rsidRPr="0024511C">
                              <w:rPr>
                                <w:vertAlign w:val="subscript"/>
                                <w:lang w:val="es-ES"/>
                              </w:rPr>
                              <w:t>r</w:t>
                            </w:r>
                          </w:p>
                        </w:tc>
                      </w:tr>
                      <w:tr w:rsidR="009D4038" w:rsidRPr="0024511C" w14:paraId="05B940BE" w14:textId="77777777">
                        <w:tc>
                          <w:tcPr>
                            <w:tcW w:w="720" w:type="dxa"/>
                            <w:tcBorders>
                              <w:top w:val="nil"/>
                              <w:left w:val="nil"/>
                              <w:bottom w:val="nil"/>
                              <w:right w:val="nil"/>
                            </w:tcBorders>
                          </w:tcPr>
                          <w:p w14:paraId="122D52C2" w14:textId="77777777" w:rsidR="009D4038" w:rsidRPr="0024511C" w:rsidRDefault="009D4038" w:rsidP="00E2389C">
                            <w:pPr>
                              <w:pStyle w:val="TableText"/>
                              <w:ind w:firstLine="0"/>
                              <w:rPr>
                                <w:lang w:val="es-ES"/>
                              </w:rPr>
                            </w:pPr>
                            <w:r w:rsidRPr="0024511C">
                              <w:rPr>
                                <w:lang w:val="es-ES"/>
                              </w:rPr>
                              <w:t>w, W</w:t>
                            </w:r>
                          </w:p>
                        </w:tc>
                        <w:tc>
                          <w:tcPr>
                            <w:tcW w:w="1710" w:type="dxa"/>
                            <w:tcBorders>
                              <w:top w:val="nil"/>
                              <w:left w:val="nil"/>
                              <w:bottom w:val="nil"/>
                              <w:right w:val="nil"/>
                            </w:tcBorders>
                          </w:tcPr>
                          <w:p w14:paraId="6FCC974B" w14:textId="77777777" w:rsidR="009D4038" w:rsidRPr="0024511C" w:rsidRDefault="009D4038" w:rsidP="00E2389C">
                            <w:pPr>
                              <w:pStyle w:val="TableText"/>
                              <w:ind w:firstLine="0"/>
                              <w:rPr>
                                <w:lang w:val="es-ES"/>
                              </w:rPr>
                            </w:pPr>
                            <w:r w:rsidRPr="0024511C">
                              <w:rPr>
                                <w:lang w:val="es-ES"/>
                              </w:rPr>
                              <w:t>energy density</w:t>
                            </w:r>
                          </w:p>
                        </w:tc>
                        <w:tc>
                          <w:tcPr>
                            <w:tcW w:w="2610" w:type="dxa"/>
                            <w:tcBorders>
                              <w:top w:val="nil"/>
                              <w:left w:val="nil"/>
                              <w:bottom w:val="nil"/>
                              <w:right w:val="nil"/>
                            </w:tcBorders>
                          </w:tcPr>
                          <w:p w14:paraId="16D508A4" w14:textId="77777777" w:rsidR="009D4038" w:rsidRPr="0024511C" w:rsidRDefault="009D4038" w:rsidP="00E2389C">
                            <w:pPr>
                              <w:pStyle w:val="TableText"/>
                              <w:ind w:firstLine="0"/>
                              <w:rPr>
                                <w:vertAlign w:val="superscript"/>
                                <w:lang w:val="es-ES"/>
                              </w:rPr>
                            </w:pPr>
                            <w:r w:rsidRPr="0024511C">
                              <w:rPr>
                                <w:lang w:val="es-ES"/>
                              </w:rPr>
                              <w:t>1 erg/cm</w:t>
                            </w:r>
                            <w:r w:rsidRPr="0024511C">
                              <w:rPr>
                                <w:vertAlign w:val="superscript"/>
                                <w:lang w:val="es-ES"/>
                              </w:rPr>
                              <w:t>3</w:t>
                            </w: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1</w:t>
                            </w:r>
                            <w:r w:rsidRPr="0024511C">
                              <w:rPr>
                                <w:lang w:val="es-ES"/>
                              </w:rPr>
                              <w:t xml:space="preserve"> J/m</w:t>
                            </w:r>
                            <w:r w:rsidRPr="0024511C">
                              <w:rPr>
                                <w:vertAlign w:val="superscript"/>
                                <w:lang w:val="es-ES"/>
                              </w:rPr>
                              <w:t>3</w:t>
                            </w:r>
                          </w:p>
                        </w:tc>
                      </w:tr>
                      <w:tr w:rsidR="009D4038" w:rsidRPr="0024511C" w14:paraId="2378E636" w14:textId="77777777">
                        <w:trPr>
                          <w:trHeight w:val="279"/>
                        </w:trPr>
                        <w:tc>
                          <w:tcPr>
                            <w:tcW w:w="720" w:type="dxa"/>
                            <w:tcBorders>
                              <w:top w:val="nil"/>
                              <w:left w:val="nil"/>
                              <w:bottom w:val="double" w:sz="6" w:space="0" w:color="auto"/>
                              <w:right w:val="nil"/>
                            </w:tcBorders>
                          </w:tcPr>
                          <w:p w14:paraId="2EF55F3D" w14:textId="77777777" w:rsidR="009D4038" w:rsidRPr="0024511C" w:rsidRDefault="009D4038" w:rsidP="00E2389C">
                            <w:pPr>
                              <w:pStyle w:val="TableText"/>
                              <w:ind w:firstLine="0"/>
                              <w:rPr>
                                <w:lang w:val="es-ES"/>
                              </w:rPr>
                            </w:pPr>
                            <w:r w:rsidRPr="0024511C">
                              <w:rPr>
                                <w:lang w:val="es-ES"/>
                              </w:rPr>
                              <w:t>N, D</w:t>
                            </w:r>
                          </w:p>
                        </w:tc>
                        <w:tc>
                          <w:tcPr>
                            <w:tcW w:w="1710" w:type="dxa"/>
                            <w:tcBorders>
                              <w:top w:val="nil"/>
                              <w:left w:val="nil"/>
                              <w:bottom w:val="double" w:sz="6" w:space="0" w:color="auto"/>
                              <w:right w:val="nil"/>
                            </w:tcBorders>
                          </w:tcPr>
                          <w:p w14:paraId="16537311" w14:textId="77777777" w:rsidR="009D4038" w:rsidRPr="0024511C" w:rsidRDefault="009D4038" w:rsidP="00E2389C">
                            <w:pPr>
                              <w:pStyle w:val="TableText"/>
                              <w:ind w:firstLine="0"/>
                              <w:rPr>
                                <w:lang w:val="es-ES"/>
                              </w:rPr>
                            </w:pPr>
                            <w:r w:rsidRPr="0024511C">
                              <w:rPr>
                                <w:lang w:val="es-ES"/>
                              </w:rPr>
                              <w:t>demagnetizing factor</w:t>
                            </w:r>
                          </w:p>
                        </w:tc>
                        <w:tc>
                          <w:tcPr>
                            <w:tcW w:w="2610" w:type="dxa"/>
                            <w:tcBorders>
                              <w:top w:val="nil"/>
                              <w:left w:val="nil"/>
                              <w:bottom w:val="double" w:sz="6" w:space="0" w:color="auto"/>
                              <w:right w:val="nil"/>
                            </w:tcBorders>
                          </w:tcPr>
                          <w:p w14:paraId="1A7206BB" w14:textId="77777777" w:rsidR="009D4038" w:rsidRPr="0024511C" w:rsidRDefault="009D4038"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1/(4</w:t>
                            </w:r>
                            <w:r w:rsidRPr="0024511C">
                              <w:rPr>
                                <w:lang w:val="es-ES"/>
                              </w:rPr>
                              <w:sym w:font="Symbol" w:char="F070"/>
                            </w:r>
                            <w:r w:rsidRPr="0024511C">
                              <w:rPr>
                                <w:lang w:val="es-ES"/>
                              </w:rPr>
                              <w:t>)</w:t>
                            </w:r>
                          </w:p>
                        </w:tc>
                      </w:tr>
                    </w:tbl>
                    <w:p w14:paraId="70247AE2" w14:textId="77777777" w:rsidR="009D4038" w:rsidRPr="00AA3FD6" w:rsidRDefault="009D4038" w:rsidP="00AC68E7">
                      <w:pPr>
                        <w:pStyle w:val="FigureCaption"/>
                        <w:rPr>
                          <w:lang w:val="en-GB"/>
                        </w:rPr>
                      </w:pPr>
                      <w:r w:rsidRPr="00AA3FD6">
                        <w:rPr>
                          <w:lang w:val="en-GB"/>
                        </w:rPr>
                        <w:t xml:space="preserve">Vertical lines are optional in tables. Statements that serve as captions for the entire table do not need footnote letters. </w:t>
                      </w:r>
                    </w:p>
                    <w:p w14:paraId="428B2511" w14:textId="77777777" w:rsidR="009D4038" w:rsidRPr="00AA3FD6" w:rsidRDefault="009D4038" w:rsidP="00AC68E7">
                      <w:pPr>
                        <w:pStyle w:val="FigureCaption"/>
                        <w:rPr>
                          <w:lang w:val="en-GB"/>
                        </w:rPr>
                      </w:pPr>
                      <w:r w:rsidRPr="00AA3FD6">
                        <w:rPr>
                          <w:vertAlign w:val="superscript"/>
                          <w:lang w:val="en-GB"/>
                        </w:rPr>
                        <w:t>a</w:t>
                      </w:r>
                      <w:r w:rsidRPr="00AA3FD6">
                        <w:rPr>
                          <w:lang w:val="en-GB"/>
                        </w:rPr>
                        <w:t>Gaussian units are the same as cgs emu for magnetostatics; Mx = maxwell, G = gauss, Oe = oersted; Wb = weber, V = volt, s = second, T = tesla, m = meter, A = ampere, J = joule, kg = kilogram, H = henry.</w:t>
                      </w:r>
                    </w:p>
                  </w:txbxContent>
                </v:textbox>
                <w10:wrap type="square" anchorx="margin" anchory="margin"/>
              </v:shape>
            </w:pict>
          </mc:Fallback>
        </mc:AlternateContent>
      </w:r>
      <w:r w:rsidRPr="00F1126D">
        <w:rPr>
          <w:rFonts w:ascii="Times New Roman" w:eastAsia="Times New Roman" w:hAnsi="Times New Roman" w:cs="Times New Roman"/>
          <w:sz w:val="18"/>
          <w:szCs w:val="20"/>
          <w:lang w:val="es-ES"/>
        </w:rPr>
        <w:t>En la Tabla I …</w:t>
      </w:r>
    </w:p>
    <w:p w14:paraId="4379014F"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XXXXXXXXXXXXXXXXXXXXXXXXXXXXXXXXXXXXX.</w:t>
      </w:r>
    </w:p>
    <w:p w14:paraId="143401C7" w14:textId="77777777" w:rsidR="00AC68E7" w:rsidRPr="00F1126D"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XXXXXXXXXXXXXXXXXXXXXXXXXXXXXXXXXXXXXX</w:t>
      </w:r>
      <w:r w:rsidRPr="00C377B1">
        <w:rPr>
          <w:rFonts w:ascii="Times New Roman" w:eastAsia="Times New Roman" w:hAnsi="Times New Roman" w:cs="Times New Roman"/>
          <w:sz w:val="18"/>
          <w:szCs w:val="20"/>
          <w:lang w:val="es-ES"/>
        </w:rPr>
        <w:t xml:space="preserve"> </w:t>
      </w:r>
    </w:p>
    <w:p w14:paraId="2A34ED1C" w14:textId="77777777" w:rsidR="00AC68E7" w:rsidRPr="00B40139" w:rsidRDefault="00AC68E7" w:rsidP="00AC68E7">
      <w:pPr>
        <w:widowControl w:val="0"/>
        <w:autoSpaceDE w:val="0"/>
        <w:autoSpaceDN w:val="0"/>
        <w:spacing w:before="240" w:after="57" w:line="240" w:lineRule="auto"/>
        <w:rPr>
          <w:rFonts w:ascii="Times New Roman" w:eastAsia="Times New Roman" w:hAnsi="Times New Roman" w:cs="Times New Roman"/>
          <w:i/>
          <w:iCs/>
          <w:color w:val="0098CD"/>
          <w:sz w:val="20"/>
          <w:szCs w:val="20"/>
          <w:lang w:val="es-ES"/>
        </w:rPr>
      </w:pPr>
      <w:r w:rsidRPr="00B40139">
        <w:rPr>
          <w:rFonts w:ascii="Times New Roman" w:eastAsia="Times New Roman" w:hAnsi="Times New Roman" w:cs="Times New Roman"/>
          <w:i/>
          <w:iCs/>
          <w:color w:val="0098CD"/>
          <w:sz w:val="20"/>
          <w:szCs w:val="20"/>
          <w:lang w:val="es-ES"/>
        </w:rPr>
        <w:t xml:space="preserve">Evaluación </w:t>
      </w:r>
      <w:r>
        <w:rPr>
          <w:rFonts w:ascii="Times New Roman" w:eastAsia="Times New Roman" w:hAnsi="Times New Roman" w:cs="Times New Roman"/>
          <w:i/>
          <w:iCs/>
          <w:color w:val="0098CD"/>
          <w:sz w:val="20"/>
          <w:szCs w:val="20"/>
          <w:lang w:val="es-ES"/>
        </w:rPr>
        <w:t>2</w:t>
      </w:r>
    </w:p>
    <w:p w14:paraId="4B791F64" w14:textId="77777777" w:rsidR="00AC68E7" w:rsidRPr="00C377B1"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w:t>
      </w:r>
      <w:r w:rsidRPr="00F1126D">
        <w:rPr>
          <w:rFonts w:ascii="Times New Roman" w:eastAsia="Times New Roman" w:hAnsi="Times New Roman" w:cs="Times New Roman"/>
          <w:sz w:val="18"/>
          <w:szCs w:val="20"/>
          <w:lang w:val="en-US"/>
        </w:rPr>
        <w:t>XXXXXXXXXXXXXXXXXXXXXXXXXXXXXXXXXXXXXXXXXXXXXXXXXXXXXXXXXXXXXXXXXXXXXXXXXXXXXXXXXXXXXXXXXXXXXXXXXXXXXXXX</w:t>
      </w:r>
    </w:p>
    <w:p w14:paraId="00B61F77"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65E1CD6D"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2292CD74" w14:textId="748B1E6F"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 xml:space="preserve">VI. </w:t>
      </w:r>
      <w:r w:rsidRPr="00F1126D">
        <w:rPr>
          <w:rFonts w:ascii="Times New Roman" w:eastAsia="UnitOT" w:hAnsi="Times New Roman" w:cs="Times New Roman"/>
          <w:smallCaps/>
          <w:color w:val="0098CD"/>
          <w:sz w:val="20"/>
          <w:szCs w:val="28"/>
          <w:lang w:val="es-ES"/>
        </w:rPr>
        <w:t>Discusión</w:t>
      </w:r>
    </w:p>
    <w:p w14:paraId="74E0ADEF" w14:textId="77777777" w:rsidR="00AC68E7" w:rsidRPr="00F1126D"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Tras la presentación objetiva de los resultados, querrás aportar una discusión de los mismos.</w:t>
      </w:r>
    </w:p>
    <w:p w14:paraId="6A7D9F03"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704A1339"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64D06971" w14:textId="77777777"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VII. Conclusiones</w:t>
      </w:r>
    </w:p>
    <w:p w14:paraId="2A69F815" w14:textId="77777777" w:rsidR="00AC68E7" w:rsidRPr="00F1126D"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Resumen de las contribuciones del trabajo, en el que relaciones las contribuciones y los resultados obtenidos con los objetivos que habías planteado para el trabajo, discutiendo hasta qué punto has conseguido resolver los objetivos planteados.</w:t>
      </w:r>
    </w:p>
    <w:p w14:paraId="3E5F03E9"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Finalmente, hablar de líneas de trabajo futuro que podrían aportar valor añadido al TFM realizado. La sección debería señalar las perspectivas de futuro que abre el trabajo desarrollado para el campo de estudio definido. En el fondo, debes justificar de qué modo puede emplearse la aportación que has desarrollado y en qué campos.</w:t>
      </w:r>
    </w:p>
    <w:p w14:paraId="5E25EA05"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6F8F9CA0" w14:textId="77777777"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Apéndices</w:t>
      </w:r>
    </w:p>
    <w:p w14:paraId="7378AC05" w14:textId="77777777" w:rsidR="00AC68E7" w:rsidRPr="00F1126D"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Apéndices, en caso de ser necesario.</w:t>
      </w:r>
    </w:p>
    <w:p w14:paraId="776C2C6E"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0BF17877"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49A7347D" w14:textId="77777777"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Referencias</w:t>
      </w:r>
    </w:p>
    <w:p w14:paraId="2E956F49" w14:textId="77777777" w:rsidR="00AC68E7" w:rsidRPr="000969E9" w:rsidRDefault="00AC68E7" w:rsidP="00AC68E7">
      <w:pPr>
        <w:pStyle w:val="References"/>
        <w:spacing w:before="240"/>
        <w:rPr>
          <w:lang w:val="es-ES"/>
        </w:rPr>
      </w:pPr>
      <w:r w:rsidRPr="00AA3FD6">
        <w:rPr>
          <w:lang w:val="en-GB"/>
        </w:rPr>
        <w:t xml:space="preserve">G. O. Young, “Synthetic structure of industrial plastics (Book style with paper title and editor),” </w:t>
      </w:r>
      <w:r w:rsidRPr="00AA3FD6">
        <w:rPr>
          <w:lang w:val="en-GB"/>
        </w:rPr>
        <w:tab/>
        <w:t xml:space="preserve">in </w:t>
      </w:r>
      <w:r w:rsidRPr="00AA3FD6">
        <w:rPr>
          <w:i/>
          <w:iCs/>
          <w:lang w:val="en-GB"/>
        </w:rPr>
        <w:t>Plastics</w:t>
      </w:r>
      <w:r w:rsidRPr="00AA3FD6">
        <w:rPr>
          <w:lang w:val="en-GB"/>
        </w:rPr>
        <w:t xml:space="preserve">, 2nd ed. vol. 3, J. Peters, Ed.  </w:t>
      </w:r>
      <w:r w:rsidRPr="000969E9">
        <w:rPr>
          <w:lang w:val="es-ES"/>
        </w:rPr>
        <w:t>New York: McGraw-Hill, 1964, pp. 15–64.</w:t>
      </w:r>
    </w:p>
    <w:p w14:paraId="35DB0F20" w14:textId="77777777" w:rsidR="00AC68E7" w:rsidRPr="000969E9" w:rsidRDefault="00AC68E7" w:rsidP="00AC68E7">
      <w:pPr>
        <w:pStyle w:val="References"/>
        <w:rPr>
          <w:lang w:val="es-ES"/>
        </w:rPr>
      </w:pPr>
      <w:r w:rsidRPr="00AA3FD6">
        <w:rPr>
          <w:lang w:val="en-GB"/>
        </w:rPr>
        <w:t xml:space="preserve">W.-K. Chen, </w:t>
      </w:r>
      <w:r w:rsidRPr="00AA3FD6">
        <w:rPr>
          <w:i/>
          <w:iCs/>
          <w:lang w:val="en-GB"/>
        </w:rPr>
        <w:t>Linear Networks and Systems</w:t>
      </w:r>
      <w:r w:rsidRPr="00AA3FD6">
        <w:rPr>
          <w:lang w:val="en-GB"/>
        </w:rPr>
        <w:t xml:space="preserve"> (Book style)</w:t>
      </w:r>
      <w:r w:rsidRPr="00AA3FD6">
        <w:rPr>
          <w:i/>
          <w:iCs/>
          <w:lang w:val="en-GB"/>
        </w:rPr>
        <w:t>.</w:t>
      </w:r>
      <w:r w:rsidRPr="00AA3FD6">
        <w:rPr>
          <w:lang w:val="en-GB"/>
        </w:rPr>
        <w:tab/>
      </w:r>
      <w:r w:rsidRPr="000969E9">
        <w:rPr>
          <w:lang w:val="es-ES"/>
        </w:rPr>
        <w:t>Belmont, CA: Wadsworth, 1993, pp. 123–135.</w:t>
      </w:r>
    </w:p>
    <w:p w14:paraId="2FDFFCAB"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3EECEEE2" w14:textId="77777777" w:rsidR="00AC68E7" w:rsidRDefault="00AC68E7" w:rsidP="00AC68E7">
      <w:pPr>
        <w:tabs>
          <w:tab w:val="right" w:pos="9498"/>
        </w:tabs>
        <w:spacing w:after="240"/>
        <w:rPr>
          <w:rFonts w:eastAsia="Times New Roman" w:cs="Arial"/>
          <w:lang w:eastAsia="es-ES"/>
        </w:rPr>
      </w:pPr>
    </w:p>
    <w:p w14:paraId="229527E0" w14:textId="77777777" w:rsidR="00AC68E7" w:rsidRDefault="00AC68E7" w:rsidP="00AC68E7">
      <w:pPr>
        <w:tabs>
          <w:tab w:val="right" w:pos="9498"/>
        </w:tabs>
        <w:spacing w:after="240"/>
        <w:rPr>
          <w:rFonts w:eastAsia="Times New Roman" w:cs="Arial"/>
          <w:lang w:eastAsia="es-ES"/>
        </w:rPr>
        <w:sectPr w:rsidR="00AC68E7" w:rsidSect="00E2389C">
          <w:type w:val="continuous"/>
          <w:pgSz w:w="11906" w:h="16838"/>
          <w:pgMar w:top="1418" w:right="851" w:bottom="1418" w:left="992" w:header="709" w:footer="709" w:gutter="0"/>
          <w:pgNumType w:start="1"/>
          <w:cols w:num="2" w:space="708"/>
          <w:docGrid w:linePitch="360"/>
        </w:sectPr>
      </w:pPr>
    </w:p>
    <w:p w14:paraId="348CE756" w14:textId="77777777" w:rsidR="00AC68E7" w:rsidRPr="00DF0050" w:rsidRDefault="00AC68E7" w:rsidP="00AC68E7">
      <w:pPr>
        <w:spacing w:line="240" w:lineRule="auto"/>
        <w:contextualSpacing/>
        <w:jc w:val="left"/>
        <w:rPr>
          <w:rFonts w:ascii="Times New Roman" w:eastAsia="Times New Roman" w:hAnsi="Times New Roman" w:cs="Times New Roman"/>
          <w:spacing w:val="-10"/>
          <w:kern w:val="28"/>
          <w:sz w:val="48"/>
          <w:szCs w:val="56"/>
          <w:lang w:val="en-US"/>
        </w:rPr>
      </w:pPr>
      <w:r w:rsidRPr="00DF0050">
        <w:rPr>
          <w:rFonts w:ascii="Times New Roman" w:eastAsia="Times New Roman" w:hAnsi="Times New Roman" w:cs="Times New Roman"/>
          <w:spacing w:val="-10"/>
          <w:kern w:val="28"/>
          <w:sz w:val="48"/>
          <w:szCs w:val="56"/>
          <w:lang w:val="en-US"/>
        </w:rPr>
        <w:lastRenderedPageBreak/>
        <w:t>Title</w:t>
      </w:r>
    </w:p>
    <w:p w14:paraId="1C93A17D" w14:textId="77777777" w:rsidR="00AC68E7" w:rsidRPr="00DF0050" w:rsidRDefault="00AC68E7" w:rsidP="00AC68E7">
      <w:pPr>
        <w:spacing w:after="227" w:line="259" w:lineRule="auto"/>
        <w:jc w:val="left"/>
        <w:rPr>
          <w:rFonts w:ascii="Times New Roman" w:eastAsia="Minion Pro" w:hAnsi="Times New Roman" w:cs="Times New Roman"/>
          <w:color w:val="0098CD"/>
          <w:spacing w:val="-6"/>
          <w:sz w:val="24"/>
          <w:szCs w:val="24"/>
          <w:lang w:val="en-US"/>
        </w:rPr>
      </w:pPr>
      <w:r w:rsidRPr="00DF0050">
        <w:rPr>
          <w:rFonts w:ascii="Times New Roman" w:eastAsia="Minion Pro" w:hAnsi="Times New Roman" w:cs="Times New Roman"/>
          <w:color w:val="0098CD"/>
          <w:spacing w:val="-6"/>
          <w:sz w:val="24"/>
          <w:szCs w:val="24"/>
          <w:lang w:val="en-US"/>
        </w:rPr>
        <w:t>Name and Surname of the Student</w:t>
      </w:r>
      <w:r w:rsidRPr="00DF0050">
        <w:rPr>
          <w:rFonts w:ascii="Times New Roman" w:eastAsia="Minion Pro" w:hAnsi="Times New Roman" w:cs="Times New Roman"/>
          <w:noProof/>
          <w:color w:val="0098CD"/>
          <w:spacing w:val="-6"/>
          <w:sz w:val="24"/>
          <w:szCs w:val="24"/>
          <w:lang w:val="en-US" w:eastAsia="es-ES"/>
        </w:rPr>
        <w:drawing>
          <wp:anchor distT="0" distB="0" distL="114300" distR="114300" simplePos="0" relativeHeight="251668480" behindDoc="1" locked="1" layoutInCell="1" allowOverlap="0" wp14:anchorId="5D0800F8" wp14:editId="171A134C">
            <wp:simplePos x="0" y="0"/>
            <wp:positionH relativeFrom="column">
              <wp:posOffset>5387340</wp:posOffset>
            </wp:positionH>
            <wp:positionV relativeFrom="page">
              <wp:posOffset>1376045</wp:posOffset>
            </wp:positionV>
            <wp:extent cx="1144270" cy="647700"/>
            <wp:effectExtent l="0" t="0" r="0" b="0"/>
            <wp:wrapSquare wrapText="bothSides"/>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ogo.jpg"/>
                    <pic:cNvPicPr/>
                  </pic:nvPicPr>
                  <pic:blipFill>
                    <a:blip r:embed="rId44">
                      <a:extLst>
                        <a:ext uri="{28A0092B-C50C-407E-A947-70E740481C1C}">
                          <a14:useLocalDpi xmlns:a14="http://schemas.microsoft.com/office/drawing/2010/main" val="0"/>
                        </a:ext>
                      </a:extLst>
                    </a:blip>
                    <a:stretch>
                      <a:fillRect/>
                    </a:stretch>
                  </pic:blipFill>
                  <pic:spPr>
                    <a:xfrm>
                      <a:off x="0" y="0"/>
                      <a:ext cx="1144270" cy="647700"/>
                    </a:xfrm>
                    <a:prstGeom prst="rect">
                      <a:avLst/>
                    </a:prstGeom>
                  </pic:spPr>
                </pic:pic>
              </a:graphicData>
            </a:graphic>
            <wp14:sizeRelH relativeFrom="page">
              <wp14:pctWidth>0</wp14:pctWidth>
            </wp14:sizeRelH>
            <wp14:sizeRelV relativeFrom="page">
              <wp14:pctHeight>0</wp14:pctHeight>
            </wp14:sizeRelV>
          </wp:anchor>
        </w:drawing>
      </w:r>
    </w:p>
    <w:p w14:paraId="66A70AAE" w14:textId="77777777" w:rsidR="00AC68E7" w:rsidRPr="00AA3FD6" w:rsidRDefault="00AC68E7" w:rsidP="00AC68E7">
      <w:pPr>
        <w:spacing w:after="227" w:line="259" w:lineRule="auto"/>
        <w:jc w:val="left"/>
        <w:rPr>
          <w:rFonts w:ascii="Times New Roman" w:eastAsia="Times New Roman" w:hAnsi="Times New Roman" w:cs="Times New Roman"/>
          <w:sz w:val="20"/>
          <w:szCs w:val="20"/>
          <w:lang w:val="es-ES"/>
        </w:rPr>
      </w:pPr>
      <w:r w:rsidRPr="00AA3FD6">
        <w:rPr>
          <w:rFonts w:ascii="Times New Roman" w:eastAsia="Times New Roman" w:hAnsi="Times New Roman" w:cs="Times New Roman"/>
          <w:sz w:val="20"/>
          <w:szCs w:val="20"/>
          <w:lang w:val="es-ES"/>
        </w:rPr>
        <w:t>Universidad Internacional de la Rioja, Logroño (España)</w:t>
      </w:r>
    </w:p>
    <w:p w14:paraId="31519FFC" w14:textId="77777777" w:rsidR="00AC68E7" w:rsidRPr="00AA3FD6" w:rsidRDefault="00AC68E7" w:rsidP="00AC68E7">
      <w:pPr>
        <w:pBdr>
          <w:top w:val="single" w:sz="4" w:space="1" w:color="0098CD"/>
          <w:bottom w:val="single" w:sz="4" w:space="1" w:color="0098CD"/>
        </w:pBdr>
        <w:spacing w:after="227" w:line="259" w:lineRule="auto"/>
        <w:ind w:right="6682"/>
        <w:jc w:val="left"/>
        <w:rPr>
          <w:rFonts w:eastAsia="Minion Pro" w:cs="Arial"/>
          <w:spacing w:val="-6"/>
          <w:sz w:val="18"/>
          <w:szCs w:val="24"/>
          <w:lang w:val="es-ES"/>
        </w:rPr>
      </w:pPr>
      <w:r w:rsidRPr="00AA3FD6">
        <w:rPr>
          <w:rFonts w:eastAsia="Minion Pro" w:cs="Arial"/>
          <w:spacing w:val="-6"/>
          <w:sz w:val="18"/>
          <w:szCs w:val="24"/>
          <w:lang w:val="es-ES"/>
        </w:rPr>
        <w:t>Date</w:t>
      </w:r>
    </w:p>
    <w:p w14:paraId="23735A2B"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DF0050">
        <w:rPr>
          <w:rFonts w:ascii="Times New Roman" w:eastAsia="Times New Roman" w:hAnsi="Times New Roman" w:cs="Times New Roman"/>
          <w:noProof/>
          <w:sz w:val="18"/>
          <w:szCs w:val="20"/>
          <w:lang w:val="en-US" w:eastAsia="es-ES"/>
        </w:rPr>
        <mc:AlternateContent>
          <mc:Choice Requires="wps">
            <w:drawing>
              <wp:anchor distT="0" distB="0" distL="114300" distR="114300" simplePos="0" relativeHeight="251669504" behindDoc="0" locked="0" layoutInCell="1" allowOverlap="1" wp14:anchorId="5E62FEFC" wp14:editId="16DCE21D">
                <wp:simplePos x="0" y="0"/>
                <wp:positionH relativeFrom="column">
                  <wp:posOffset>5428302</wp:posOffset>
                </wp:positionH>
                <wp:positionV relativeFrom="paragraph">
                  <wp:posOffset>162560</wp:posOffset>
                </wp:positionV>
                <wp:extent cx="1155065" cy="1799590"/>
                <wp:effectExtent l="0" t="0" r="6985" b="0"/>
                <wp:wrapThrough wrapText="bothSides">
                  <wp:wrapPolygon edited="0">
                    <wp:start x="0" y="0"/>
                    <wp:lineTo x="0" y="21265"/>
                    <wp:lineTo x="21374" y="21265"/>
                    <wp:lineTo x="21374" y="0"/>
                    <wp:lineTo x="0" y="0"/>
                  </wp:wrapPolygon>
                </wp:wrapThrough>
                <wp:docPr id="1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5065" cy="1799590"/>
                        </a:xfrm>
                        <a:prstGeom prst="rect">
                          <a:avLst/>
                        </a:prstGeom>
                        <a:solidFill>
                          <a:srgbClr val="FFFFFF"/>
                        </a:solidFill>
                        <a:ln w="9525">
                          <a:noFill/>
                          <a:miter lim="800000"/>
                          <a:headEnd/>
                          <a:tailEnd/>
                        </a:ln>
                      </wps:spPr>
                      <wps:txbx>
                        <w:txbxContent>
                          <w:p w14:paraId="26C78EB8" w14:textId="77777777" w:rsidR="009D4038" w:rsidRPr="00AA3FD6" w:rsidRDefault="009D4038" w:rsidP="00AC68E7">
                            <w:pPr>
                              <w:pStyle w:val="AbstractKeytitle"/>
                              <w:rPr>
                                <w:lang w:val="es-ES"/>
                              </w:rPr>
                            </w:pPr>
                            <w:r w:rsidRPr="00AA3FD6">
                              <w:rPr>
                                <w:lang w:val="es-ES"/>
                              </w:rPr>
                              <w:t>Keywords</w:t>
                            </w:r>
                          </w:p>
                          <w:p w14:paraId="50BAEB14" w14:textId="77777777" w:rsidR="009D4038" w:rsidRPr="000969E9" w:rsidRDefault="009D4038" w:rsidP="00AC68E7">
                            <w:pPr>
                              <w:pStyle w:val="Keywords"/>
                              <w:rPr>
                                <w:lang w:val="es-ES"/>
                              </w:rPr>
                            </w:pPr>
                            <w:r w:rsidRPr="000969E9">
                              <w:rPr>
                                <w:lang w:val="es-ES"/>
                              </w:rPr>
                              <w:t xml:space="preserve">Tres a cinco palabras clave ordenadas alfabéticamente y separadas por comas. </w:t>
                            </w:r>
                          </w:p>
                        </w:txbxContent>
                      </wps:txbx>
                      <wps:bodyPr rot="0" vert="horz" wrap="square" lIns="0" tIns="0" rIns="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5E62FEFC" id="_x0000_s1033" type="#_x0000_t202" style="position:absolute;left:0;text-align:left;margin-left:427.45pt;margin-top:12.8pt;width:90.95pt;height:141.7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" stroked="f">
                <v:textbox inset="0,0,0">
                  <w:txbxContent>
                    <w:p w14:paraId="26C78EB8" w14:textId="77777777" w:rsidR="009D4038" w:rsidRPr="00AA3FD6" w:rsidRDefault="009D4038" w:rsidP="00AC68E7">
                      <w:pPr>
                        <w:pStyle w:val="AbstractKeytitle"/>
                        <w:rPr>
                          <w:lang w:val="es-ES"/>
                        </w:rPr>
                      </w:pPr>
                      <w:r w:rsidRPr="00AA3FD6">
                        <w:rPr>
                          <w:lang w:val="es-ES"/>
                        </w:rPr>
                        <w:t>Keywords</w:t>
                      </w:r>
                    </w:p>
                    <w:p w14:paraId="50BAEB14" w14:textId="77777777" w:rsidR="009D4038" w:rsidRPr="000969E9" w:rsidRDefault="009D4038" w:rsidP="00AC68E7">
                      <w:pPr>
                        <w:pStyle w:val="Keywords"/>
                        <w:rPr>
                          <w:lang w:val="es-ES"/>
                        </w:rPr>
                      </w:pPr>
                      <w:r w:rsidRPr="000969E9">
                        <w:rPr>
                          <w:lang w:val="es-ES"/>
                        </w:rPr>
                        <w:t xml:space="preserve">Tres a cinco palabras clave ordenadas alfabéticamente y separadas por comas. </w:t>
                      </w:r>
                    </w:p>
                  </w:txbxContent>
                </v:textbox>
                <w10:wrap type="through"/>
              </v:shape>
            </w:pict>
          </mc:Fallback>
        </mc:AlternateContent>
      </w:r>
    </w:p>
    <w:p w14:paraId="1B56F260" w14:textId="77777777" w:rsidR="00AC68E7" w:rsidRPr="00AA3FD6" w:rsidRDefault="00AC68E7" w:rsidP="00AC68E7">
      <w:pPr>
        <w:widowControl w:val="0"/>
        <w:autoSpaceDE w:val="0"/>
        <w:autoSpaceDN w:val="0"/>
        <w:spacing w:after="57" w:line="240" w:lineRule="auto"/>
        <w:rPr>
          <w:rFonts w:ascii="Times New Roman" w:eastAsia="Times New Roman" w:hAnsi="Times New Roman" w:cs="Times New Roman"/>
          <w:sz w:val="18"/>
          <w:szCs w:val="20"/>
          <w:lang w:val="es-ES"/>
        </w:rPr>
      </w:pPr>
      <w:r w:rsidRPr="00DF0050">
        <w:rPr>
          <w:rFonts w:ascii="Times New Roman" w:eastAsia="Times New Roman" w:hAnsi="Times New Roman" w:cs="Times New Roman"/>
          <w:noProof/>
          <w:sz w:val="18"/>
          <w:szCs w:val="20"/>
          <w:lang w:val="en-US" w:eastAsia="es-ES"/>
        </w:rPr>
        <mc:AlternateContent>
          <mc:Choice Requires="wps">
            <w:drawing>
              <wp:inline distT="0" distB="0" distL="0" distR="0" wp14:anchorId="32DB40D6" wp14:editId="20532477">
                <wp:extent cx="5058000" cy="1800000"/>
                <wp:effectExtent l="0" t="0" r="9525" b="0"/>
                <wp:docPr id="12"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58000" cy="1800000"/>
                        </a:xfrm>
                        <a:prstGeom prst="rect">
                          <a:avLst/>
                        </a:prstGeom>
                        <a:solidFill>
                          <a:srgbClr val="FFFFFF"/>
                        </a:solidFill>
                        <a:ln w="9525">
                          <a:noFill/>
                          <a:miter lim="800000"/>
                          <a:headEnd/>
                          <a:tailEnd/>
                        </a:ln>
                      </wps:spPr>
                      <wps:txbx>
                        <w:txbxContent>
                          <w:p w14:paraId="2DD94DFC" w14:textId="77777777" w:rsidR="009D4038" w:rsidRPr="000969E9" w:rsidRDefault="009D4038" w:rsidP="00AC68E7">
                            <w:pPr>
                              <w:pStyle w:val="AbstractKeytitle"/>
                              <w:rPr>
                                <w:lang w:val="es-ES"/>
                              </w:rPr>
                            </w:pPr>
                            <w:r>
                              <w:rPr>
                                <w:lang w:val="es-ES"/>
                              </w:rPr>
                              <w:t>Abstract</w:t>
                            </w:r>
                          </w:p>
                          <w:p w14:paraId="04918FB9" w14:textId="77777777" w:rsidR="009D4038" w:rsidRPr="000969E9" w:rsidRDefault="009D4038" w:rsidP="00AC68E7">
                            <w:pPr>
                              <w:pStyle w:val="Abstract"/>
                              <w:rPr>
                                <w:lang w:val="es-ES"/>
                              </w:rPr>
                            </w:pPr>
                            <w:r w:rsidRPr="000969E9">
                              <w:rPr>
                                <w:lang w:val="es-ES"/>
                              </w:rPr>
                              <w:t xml:space="preserve">Breve resumen del trabajo realizado (extensión máxima: 150 palabras). Este resumen debe incluir el objetivo o propósito de la investigación, la metodología, los resultados y las conclusiones. </w:t>
                            </w:r>
                          </w:p>
                          <w:p w14:paraId="5F435125" w14:textId="77777777" w:rsidR="009D4038" w:rsidRPr="00DD3A76" w:rsidRDefault="009D4038" w:rsidP="00AC68E7"/>
                        </w:txbxContent>
                      </wps:txbx>
                      <wps:bodyPr rot="0" vert="horz" wrap="square" lIns="0" tIns="0" rIns="0" bIns="0" anchor="t" anchorCtr="0">
                        <a:noAutofit/>
                      </wps:bodyPr>
                    </wps:wsp>
                  </a:graphicData>
                </a:graphic>
              </wp:inline>
            </w:drawing>
          </mc:Choice>
          <mc:Fallback>
            <w:pict>
              <v:shape w14:anchorId="32DB40D6" id="_x0000_s1034" type="#_x0000_t202" style="width:398.25pt;height:1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" stroked="f">
                <v:textbox inset="0,0,0,0">
                  <w:txbxContent>
                    <w:p w14:paraId="2DD94DFC" w14:textId="77777777" w:rsidR="009D4038" w:rsidRPr="000969E9" w:rsidRDefault="009D4038" w:rsidP="00AC68E7">
                      <w:pPr>
                        <w:pStyle w:val="AbstractKeytitle"/>
                        <w:rPr>
                          <w:lang w:val="es-ES"/>
                        </w:rPr>
                      </w:pPr>
                      <w:r>
                        <w:rPr>
                          <w:lang w:val="es-ES"/>
                        </w:rPr>
                        <w:t>Abstract</w:t>
                      </w:r>
                    </w:p>
                    <w:p w14:paraId="04918FB9" w14:textId="77777777" w:rsidR="009D4038" w:rsidRPr="000969E9" w:rsidRDefault="009D4038" w:rsidP="00AC68E7">
                      <w:pPr>
                        <w:pStyle w:val="Abstract"/>
                        <w:rPr>
                          <w:lang w:val="es-ES"/>
                        </w:rPr>
                      </w:pPr>
                      <w:r w:rsidRPr="000969E9">
                        <w:rPr>
                          <w:lang w:val="es-ES"/>
                        </w:rPr>
                        <w:t xml:space="preserve">Breve resumen del trabajo realizado (extensión máxima: 150 palabras). Este resumen debe incluir el objetivo o propósito de la investigación, la metodología, los resultados y las conclusiones. </w:t>
                      </w:r>
                    </w:p>
                    <w:p w14:paraId="5F435125" w14:textId="77777777" w:rsidR="009D4038" w:rsidRPr="00DD3A76" w:rsidRDefault="009D4038" w:rsidP="00AC68E7"/>
                  </w:txbxContent>
                </v:textbox>
                <w10:anchorlock/>
              </v:shape>
            </w:pict>
          </mc:Fallback>
        </mc:AlternateContent>
      </w:r>
      <w:r w:rsidRPr="00AA3FD6">
        <w:rPr>
          <w:rFonts w:ascii="Times New Roman" w:eastAsia="Times New Roman" w:hAnsi="Times New Roman" w:cs="Times New Roman"/>
          <w:sz w:val="18"/>
          <w:szCs w:val="20"/>
          <w:lang w:val="es-ES"/>
        </w:rPr>
        <w:tab/>
        <w:t xml:space="preserve"> </w:t>
      </w:r>
    </w:p>
    <w:p w14:paraId="719CFCAD" w14:textId="77777777" w:rsidR="00AC68E7" w:rsidRPr="00AA3FD6" w:rsidRDefault="00AC68E7" w:rsidP="00AC68E7">
      <w:pPr>
        <w:spacing w:line="276" w:lineRule="auto"/>
        <w:jc w:val="left"/>
        <w:rPr>
          <w:rFonts w:eastAsia="Times New Roman" w:cs="Arial"/>
          <w:lang w:val="es-ES" w:eastAsia="es-ES"/>
        </w:rPr>
      </w:pPr>
    </w:p>
    <w:p w14:paraId="77D63C66" w14:textId="77777777" w:rsidR="00AC68E7" w:rsidRPr="00AA3FD6" w:rsidRDefault="00AC68E7" w:rsidP="00AC68E7">
      <w:pPr>
        <w:spacing w:line="276" w:lineRule="auto"/>
        <w:jc w:val="left"/>
        <w:rPr>
          <w:rFonts w:eastAsia="Times New Roman" w:cs="Arial"/>
          <w:lang w:val="es-ES" w:eastAsia="es-ES"/>
        </w:rPr>
        <w:sectPr w:rsidR="00AC68E7" w:rsidRPr="00AA3FD6" w:rsidSect="00E2389C">
          <w:headerReference w:type="default" r:id="rId48"/>
          <w:footerReference w:type="default" r:id="rId49"/>
          <w:pgSz w:w="11906" w:h="16838"/>
          <w:pgMar w:top="1418" w:right="851" w:bottom="1418" w:left="992" w:header="709" w:footer="709" w:gutter="0"/>
          <w:pgNumType w:start="1"/>
          <w:cols w:space="708"/>
          <w:docGrid w:linePitch="360"/>
        </w:sectPr>
      </w:pPr>
    </w:p>
    <w:p w14:paraId="62CC28D7" w14:textId="77777777" w:rsidR="00AC68E7" w:rsidRPr="00AA3FD6"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AA3FD6">
        <w:rPr>
          <w:rFonts w:ascii="Times New Roman" w:eastAsia="UnitOT" w:hAnsi="Times New Roman" w:cs="Times New Roman"/>
          <w:smallCaps/>
          <w:color w:val="0098CD"/>
          <w:sz w:val="20"/>
          <w:szCs w:val="28"/>
          <w:lang w:val="es-ES"/>
        </w:rPr>
        <w:t>I. Introduction</w:t>
      </w:r>
    </w:p>
    <w:p w14:paraId="4D47BC43" w14:textId="77777777" w:rsidR="00AC68E7" w:rsidRPr="00AA3FD6" w:rsidRDefault="00AC68E7" w:rsidP="00AC68E7">
      <w:pPr>
        <w:keepNext/>
        <w:framePr w:dropCap="drop" w:lines="2" w:wrap="around" w:vAnchor="text" w:hAnchor="text"/>
        <w:widowControl w:val="0"/>
        <w:autoSpaceDE w:val="0"/>
        <w:autoSpaceDN w:val="0"/>
        <w:spacing w:after="0" w:line="413" w:lineRule="exact"/>
        <w:ind w:firstLine="210"/>
        <w:textAlignment w:val="baseline"/>
        <w:rPr>
          <w:rFonts w:ascii="Times New Roman" w:eastAsia="Times New Roman" w:hAnsi="Times New Roman" w:cs="Times New Roman"/>
          <w:color w:val="0098CD"/>
          <w:position w:val="-4"/>
          <w:sz w:val="53"/>
          <w:szCs w:val="20"/>
          <w:lang w:val="es-ES"/>
        </w:rPr>
      </w:pPr>
      <w:r w:rsidRPr="00AA3FD6">
        <w:rPr>
          <w:rFonts w:ascii="Times New Roman" w:eastAsia="Times New Roman" w:hAnsi="Times New Roman" w:cs="Times New Roman"/>
          <w:color w:val="0098CD"/>
          <w:position w:val="-4"/>
          <w:sz w:val="53"/>
          <w:szCs w:val="20"/>
          <w:lang w:val="es-ES"/>
        </w:rPr>
        <w:t>I</w:t>
      </w:r>
    </w:p>
    <w:p w14:paraId="540E2F5B" w14:textId="77777777" w:rsidR="00AC68E7" w:rsidRPr="00AA3FD6" w:rsidRDefault="00AC68E7" w:rsidP="00AC68E7">
      <w:pPr>
        <w:widowControl w:val="0"/>
        <w:autoSpaceDE w:val="0"/>
        <w:autoSpaceDN w:val="0"/>
        <w:spacing w:before="240" w:after="57" w:line="240" w:lineRule="auto"/>
        <w:rPr>
          <w:rFonts w:ascii="Times New Roman" w:eastAsia="Times New Roman" w:hAnsi="Times New Roman" w:cs="Times New Roman"/>
          <w:sz w:val="18"/>
          <w:szCs w:val="20"/>
          <w:lang w:val="es-ES"/>
        </w:rPr>
      </w:pPr>
      <w:r w:rsidRPr="00AA3FD6">
        <w:rPr>
          <w:rFonts w:ascii="Times New Roman" w:eastAsia="Times New Roman" w:hAnsi="Times New Roman" w:cs="Times New Roman"/>
          <w:smallCaps/>
          <w:color w:val="0098CD"/>
          <w:sz w:val="18"/>
          <w:szCs w:val="20"/>
          <w:lang w:val="es-ES"/>
        </w:rPr>
        <w:t>intoducción</w:t>
      </w:r>
      <w:r w:rsidRPr="00AA3FD6">
        <w:rPr>
          <w:rFonts w:ascii="Times New Roman" w:eastAsia="Times New Roman" w:hAnsi="Times New Roman" w:cs="Times New Roman"/>
          <w:color w:val="0098CD"/>
          <w:sz w:val="18"/>
          <w:szCs w:val="20"/>
          <w:lang w:val="es-ES"/>
        </w:rPr>
        <w:t xml:space="preserve"> </w:t>
      </w:r>
      <w:r w:rsidRPr="00AA3FD6">
        <w:rPr>
          <w:rFonts w:ascii="Times New Roman" w:eastAsia="Times New Roman" w:hAnsi="Times New Roman" w:cs="Times New Roman"/>
          <w:sz w:val="18"/>
          <w:szCs w:val="20"/>
          <w:lang w:val="es-ES"/>
        </w:rPr>
        <w:t xml:space="preserve">en la que debes resumir de forma esquemática pero suficientemente clara lo esencial de cada una de las partes del trabajo. </w:t>
      </w:r>
    </w:p>
    <w:p w14:paraId="3F3B87CE"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La lectura de esta introducción ha de dar una primera idea clara de lo que se pretendía, las conclusiones a las que se ha llegado y del procedimiento seguido.</w:t>
      </w:r>
    </w:p>
    <w:p w14:paraId="69D5CA31"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49BAAA45" w14:textId="77777777" w:rsidR="00AC68E7" w:rsidRPr="00AA3FD6"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AA3FD6">
        <w:rPr>
          <w:rFonts w:ascii="Times New Roman" w:eastAsia="UnitOT" w:hAnsi="Times New Roman" w:cs="Times New Roman"/>
          <w:smallCaps/>
          <w:color w:val="0098CD"/>
          <w:sz w:val="20"/>
          <w:szCs w:val="28"/>
          <w:lang w:val="es-ES"/>
        </w:rPr>
        <w:t>II. State of the Art</w:t>
      </w:r>
    </w:p>
    <w:p w14:paraId="1922E532" w14:textId="77777777" w:rsidR="00AC68E7" w:rsidRPr="00AA3FD6"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 xml:space="preserve">Estudio a fondo el dominio de aplicación, citando numerosas referencias. </w:t>
      </w:r>
    </w:p>
    <w:p w14:paraId="6ABF779E"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Debe aportar un buen resumen del conocimiento que ya existe en el campo de los problemas habituales identificados.</w:t>
      </w:r>
    </w:p>
    <w:p w14:paraId="4E5CDB0A"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Numerar las citas de forma consecutiva entre corchetes [1].</w:t>
      </w:r>
    </w:p>
    <w:p w14:paraId="5B4BE506"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099E0195" w14:textId="77777777" w:rsidR="00AC68E7" w:rsidRPr="00AA3FD6"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AA3FD6">
        <w:rPr>
          <w:rFonts w:ascii="Times New Roman" w:eastAsia="UnitOT" w:hAnsi="Times New Roman" w:cs="Times New Roman"/>
          <w:smallCaps/>
          <w:color w:val="0098CD"/>
          <w:sz w:val="20"/>
          <w:szCs w:val="28"/>
          <w:lang w:val="es-ES"/>
        </w:rPr>
        <w:t>III. Objectives and Methodology</w:t>
      </w:r>
    </w:p>
    <w:p w14:paraId="0DAF61E9" w14:textId="77777777" w:rsidR="00AC68E7" w:rsidRPr="00AA3FD6"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Objetivo general, objetivos específicos y metodología de trabajo aplicada.</w:t>
      </w:r>
    </w:p>
    <w:p w14:paraId="1C4BE4A3"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268F1583" w14:textId="77777777" w:rsidR="00AC68E7" w:rsidRPr="00AA3FD6"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AA3FD6">
        <w:rPr>
          <w:rFonts w:ascii="Times New Roman" w:eastAsia="UnitOT" w:hAnsi="Times New Roman" w:cs="Times New Roman"/>
          <w:smallCaps/>
          <w:color w:val="0098CD"/>
          <w:sz w:val="20"/>
          <w:szCs w:val="28"/>
          <w:lang w:val="es-ES"/>
        </w:rPr>
        <w:t>IV. Contribuiton</w:t>
      </w:r>
    </w:p>
    <w:p w14:paraId="5A390354"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 xml:space="preserve">Desarrollar la descripción de tu contribución. </w:t>
      </w:r>
    </w:p>
    <w:p w14:paraId="584184F5"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XXXXXXXXXXXXXXXXXXXXXXXXXXXXXXXXXXXXXXXXXXXXXXXXXXXXXXXXXXXXXXXXXX.</w:t>
      </w:r>
    </w:p>
    <w:p w14:paraId="649683DE"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XXXXXXXXXXXXXXXXXXXXXXXXXXXXXXXXXXXXXXXXXXXXXXXXXXXXXXXXXXXXXXXXXXXXXXXXXXXXXXXXXXXXXXXXXXXXXXXXXXXXXXXX.</w:t>
      </w:r>
    </w:p>
    <w:p w14:paraId="7D4DC5D2"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XXXXXXXXXXXXXXXXXXXXXXXXXXXXXXXXXXXXXXXXXXXXXXXXXXXXXXXXXXXXXXXXXXXXX.</w:t>
      </w:r>
    </w:p>
    <w:p w14:paraId="2BAAF1E4"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XXXXXXXXXXXXXXXXXXXXXXXXXXXXXXXXXXXXXXXXXXXXXXXXXXXXXXXXXXXXXXXXXXXX.</w:t>
      </w:r>
    </w:p>
    <w:p w14:paraId="580E812F"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3F7EBB3F" w14:textId="3653375F" w:rsidR="00AC68E7" w:rsidRPr="00AA3FD6"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AA3FD6">
        <w:rPr>
          <w:rFonts w:ascii="Times New Roman" w:eastAsia="UnitOT" w:hAnsi="Times New Roman" w:cs="Times New Roman"/>
          <w:smallCaps/>
          <w:color w:val="0098CD"/>
          <w:sz w:val="20"/>
          <w:szCs w:val="28"/>
          <w:lang w:val="es-ES"/>
        </w:rPr>
        <w:t xml:space="preserve">V. </w:t>
      </w:r>
      <w:r w:rsidR="00E2389C" w:rsidRPr="00AA3FD6">
        <w:rPr>
          <w:rFonts w:ascii="Times New Roman" w:eastAsia="UnitOT" w:hAnsi="Times New Roman" w:cs="Times New Roman"/>
          <w:smallCaps/>
          <w:color w:val="0098CD"/>
          <w:sz w:val="20"/>
          <w:szCs w:val="28"/>
          <w:lang w:val="es-ES"/>
        </w:rPr>
        <w:t xml:space="preserve">Evaluation and </w:t>
      </w:r>
      <w:r w:rsidRPr="00AA3FD6">
        <w:rPr>
          <w:rFonts w:ascii="Times New Roman" w:eastAsia="UnitOT" w:hAnsi="Times New Roman" w:cs="Times New Roman"/>
          <w:smallCaps/>
          <w:color w:val="0098CD"/>
          <w:sz w:val="20"/>
          <w:szCs w:val="28"/>
          <w:lang w:val="es-ES"/>
        </w:rPr>
        <w:t>Results</w:t>
      </w:r>
    </w:p>
    <w:p w14:paraId="0EDEC2B4" w14:textId="3614B891" w:rsidR="00E2389C" w:rsidRDefault="00E2389C" w:rsidP="00E2389C">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B40139">
        <w:rPr>
          <w:rFonts w:ascii="Times New Roman" w:eastAsia="Times New Roman" w:hAnsi="Times New Roman" w:cs="Times New Roman"/>
          <w:sz w:val="18"/>
          <w:szCs w:val="20"/>
          <w:lang w:val="es-ES"/>
        </w:rPr>
        <w:t xml:space="preserve">Descripción </w:t>
      </w:r>
      <w:r>
        <w:rPr>
          <w:rFonts w:ascii="Times New Roman" w:eastAsia="Times New Roman" w:hAnsi="Times New Roman" w:cs="Times New Roman"/>
          <w:sz w:val="18"/>
          <w:szCs w:val="20"/>
          <w:lang w:val="es-ES"/>
        </w:rPr>
        <w:t xml:space="preserve">de </w:t>
      </w:r>
      <w:r w:rsidRPr="00B40139">
        <w:rPr>
          <w:rFonts w:ascii="Times New Roman" w:eastAsia="Times New Roman" w:hAnsi="Times New Roman" w:cs="Times New Roman"/>
          <w:sz w:val="18"/>
          <w:szCs w:val="20"/>
          <w:lang w:val="es-ES"/>
        </w:rPr>
        <w:t>la evaluación y los resultados obtenidos (Tipo 2. Desarrollo de Software).</w:t>
      </w:r>
    </w:p>
    <w:p w14:paraId="7BE22B30" w14:textId="12E03328" w:rsidR="00AC68E7" w:rsidRPr="00AA3FD6" w:rsidRDefault="00E2389C" w:rsidP="00E2389C">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w:t>
      </w:r>
    </w:p>
    <w:p w14:paraId="2E9FBF55" w14:textId="77777777" w:rsidR="00AC68E7" w:rsidRPr="00AA3FD6" w:rsidRDefault="00AC68E7" w:rsidP="00AC68E7">
      <w:pPr>
        <w:widowControl w:val="0"/>
        <w:autoSpaceDE w:val="0"/>
        <w:autoSpaceDN w:val="0"/>
        <w:spacing w:before="240" w:after="57" w:line="240" w:lineRule="auto"/>
        <w:rPr>
          <w:rFonts w:ascii="Times New Roman" w:eastAsia="Times New Roman" w:hAnsi="Times New Roman" w:cs="Times New Roman"/>
          <w:i/>
          <w:iCs/>
          <w:color w:val="0098CD"/>
          <w:sz w:val="20"/>
          <w:szCs w:val="20"/>
          <w:lang w:val="es-ES"/>
        </w:rPr>
      </w:pPr>
      <w:r w:rsidRPr="00AA3FD6">
        <w:rPr>
          <w:rFonts w:ascii="Times New Roman" w:eastAsia="Times New Roman" w:hAnsi="Times New Roman" w:cs="Times New Roman"/>
          <w:i/>
          <w:iCs/>
          <w:color w:val="0098CD"/>
          <w:sz w:val="20"/>
          <w:szCs w:val="20"/>
          <w:lang w:val="es-ES"/>
        </w:rPr>
        <w:t>Evaluación 1</w:t>
      </w:r>
    </w:p>
    <w:p w14:paraId="417BF320"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XXXXXXXXXXXXXXXXXXXXXXXXXXXXXXXXXXXXXXXXXXXXXXXXXXXXXXXXXXXXXXXXXXX.</w:t>
      </w:r>
    </w:p>
    <w:p w14:paraId="4B2AE4E5"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XXXXXXXXXXXXXXXXXXXXXXXXXXXXXXXXXXXXXXXXXXXXXXXXXXXXXXXXXXXXXXXXXXXXX.</w:t>
      </w:r>
    </w:p>
    <w:p w14:paraId="479C0FF7"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DF0050">
        <w:rPr>
          <w:rFonts w:ascii="Times New Roman" w:eastAsia="Times New Roman" w:hAnsi="Times New Roman" w:cs="Times New Roman"/>
          <w:noProof/>
          <w:sz w:val="18"/>
          <w:szCs w:val="20"/>
          <w:lang w:val="en-US" w:eastAsia="es-ES"/>
        </w:rPr>
        <mc:AlternateContent>
          <mc:Choice Requires="wps">
            <w:drawing>
              <wp:anchor distT="0" distB="0" distL="114300" distR="114300" simplePos="0" relativeHeight="251666432" behindDoc="0" locked="0" layoutInCell="1" allowOverlap="1" wp14:anchorId="32857330" wp14:editId="44A0C9BC">
                <wp:simplePos x="0" y="0"/>
                <wp:positionH relativeFrom="column">
                  <wp:posOffset>0</wp:posOffset>
                </wp:positionH>
                <wp:positionV relativeFrom="paragraph">
                  <wp:posOffset>141292</wp:posOffset>
                </wp:positionV>
                <wp:extent cx="3153410" cy="3067050"/>
                <wp:effectExtent l="0" t="0" r="8890" b="0"/>
                <wp:wrapSquare wrapText="bothSides"/>
                <wp:docPr id="1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3410" cy="30670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2305140" w14:textId="77777777" w:rsidR="009D4038" w:rsidRDefault="009D4038" w:rsidP="00AC68E7">
                            <w:pPr>
                              <w:pStyle w:val="Textonotapie"/>
                            </w:pPr>
                            <w:r>
                              <w:rPr>
                                <w:noProof/>
                              </w:rPr>
                              <w:drawing>
                                <wp:inline distT="0" distB="0" distL="0" distR="0" wp14:anchorId="00438895" wp14:editId="39DB74ED">
                                  <wp:extent cx="3152775" cy="2390775"/>
                                  <wp:effectExtent l="0" t="0" r="0" b="0"/>
                                  <wp:docPr id="4" name="Imagen 4" descr="1fig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1fig60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152775" cy="2390775"/>
                                          </a:xfrm>
                                          <a:prstGeom prst="rect">
                                            <a:avLst/>
                                          </a:prstGeom>
                                          <a:noFill/>
                                          <a:ln>
                                            <a:noFill/>
                                          </a:ln>
                                        </pic:spPr>
                                      </pic:pic>
                                    </a:graphicData>
                                  </a:graphic>
                                </wp:inline>
                              </w:drawing>
                            </w:r>
                          </w:p>
                          <w:p w14:paraId="62A9CA75" w14:textId="77777777" w:rsidR="009D4038" w:rsidRPr="00AA3FD6" w:rsidRDefault="009D4038" w:rsidP="00AC68E7">
                            <w:pPr>
                              <w:pStyle w:val="FigureCaption"/>
                              <w:rPr>
                                <w:lang w:val="en-GB"/>
                              </w:rPr>
                            </w:pPr>
                            <w:r w:rsidRPr="00AA3FD6">
                              <w:rPr>
                                <w:lang w:val="en-GB"/>
                              </w:rPr>
                              <w:t>Fig. 1.  Magnetization as a function of applied field. Note that “Fig.” is abbreviated. There is a period after the figure number, followed by two spaces. It is good practice to explain the significance of the figure in the captio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2857330" id="_x0000_s1035" type="#_x0000_t202" style="position:absolute;left:0;text-align:left;margin-left:0;margin-top:11.15pt;width:248.3pt;height:24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" stroked="f">
                <v:textbox inset="0,0,0,0">
                  <w:txbxContent>
                    <w:p w14:paraId="12305140" w14:textId="77777777" w:rsidR="009D4038" w:rsidRDefault="009D4038" w:rsidP="00AC68E7">
                      <w:pPr>
                        <w:pStyle w:val="Textonotapie"/>
                      </w:pPr>
                      <w:r>
                        <w:rPr>
                          <w:noProof/>
                        </w:rPr>
                        <w:drawing>
                          <wp:inline distT="0" distB="0" distL="0" distR="0" wp14:anchorId="00438895" wp14:editId="39DB74ED">
                            <wp:extent cx="3152775" cy="2390775"/>
                            <wp:effectExtent l="0" t="0" r="0" b="0"/>
                            <wp:docPr id="4" name="Imagen 4" descr="1fig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1fig60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152775" cy="2390775"/>
                                    </a:xfrm>
                                    <a:prstGeom prst="rect">
                                      <a:avLst/>
                                    </a:prstGeom>
                                    <a:noFill/>
                                    <a:ln>
                                      <a:noFill/>
                                    </a:ln>
                                  </pic:spPr>
                                </pic:pic>
                              </a:graphicData>
                            </a:graphic>
                          </wp:inline>
                        </w:drawing>
                      </w:r>
                    </w:p>
                    <w:p w14:paraId="62A9CA75" w14:textId="77777777" w:rsidR="009D4038" w:rsidRPr="00AA3FD6" w:rsidRDefault="009D4038" w:rsidP="00AC68E7">
                      <w:pPr>
                        <w:pStyle w:val="FigureCaption"/>
                        <w:rPr>
                          <w:lang w:val="en-GB"/>
                        </w:rPr>
                      </w:pPr>
                      <w:r w:rsidRPr="00AA3FD6">
                        <w:rPr>
                          <w:lang w:val="en-GB"/>
                        </w:rPr>
                        <w:t>Fig. 1.  Magnetization as a function of applied field. Note that “Fig.” is abbreviated. There is a period after the figure number, followed by two spaces. It is good practice to explain the significance of the figure in the caption.</w:t>
                      </w:r>
                    </w:p>
                  </w:txbxContent>
                </v:textbox>
                <w10:wrap type="square"/>
              </v:shape>
            </w:pict>
          </mc:Fallback>
        </mc:AlternateContent>
      </w:r>
      <w:r w:rsidRPr="00AA3FD6">
        <w:rPr>
          <w:rFonts w:ascii="Times New Roman" w:eastAsia="Times New Roman" w:hAnsi="Times New Roman" w:cs="Times New Roman"/>
          <w:sz w:val="18"/>
          <w:szCs w:val="20"/>
          <w:lang w:val="es-ES"/>
        </w:rPr>
        <w:t>En la Figura 1…</w:t>
      </w:r>
    </w:p>
    <w:p w14:paraId="491D4A5A"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03BA2D73"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DF0050">
        <w:rPr>
          <w:rFonts w:ascii="Times New Roman" w:eastAsia="Times New Roman" w:hAnsi="Times New Roman" w:cs="Times New Roman"/>
          <w:noProof/>
          <w:sz w:val="18"/>
          <w:szCs w:val="20"/>
          <w:lang w:val="en-US" w:eastAsia="es-ES"/>
        </w:rPr>
        <w:lastRenderedPageBreak/>
        <mc:AlternateContent>
          <mc:Choice Requires="wps">
            <w:drawing>
              <wp:anchor distT="0" distB="0" distL="114300" distR="114300" simplePos="0" relativeHeight="251665408" behindDoc="0" locked="0" layoutInCell="0" allowOverlap="1" wp14:anchorId="67680E35" wp14:editId="1DF5EA16">
                <wp:simplePos x="0" y="0"/>
                <wp:positionH relativeFrom="margin">
                  <wp:posOffset>3416935</wp:posOffset>
                </wp:positionH>
                <wp:positionV relativeFrom="margin">
                  <wp:posOffset>33553</wp:posOffset>
                </wp:positionV>
                <wp:extent cx="3154680" cy="4905375"/>
                <wp:effectExtent l="0" t="0" r="7620" b="9525"/>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4680" cy="4905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32175CD" w14:textId="77777777" w:rsidR="009D4038" w:rsidRPr="00AA3FD6" w:rsidRDefault="009D4038" w:rsidP="00AC68E7">
                            <w:pPr>
                              <w:pStyle w:val="TableTitle"/>
                              <w:rPr>
                                <w:lang w:val="en-GB"/>
                              </w:rPr>
                            </w:pPr>
                            <w:r w:rsidRPr="00AA3FD6">
                              <w:rPr>
                                <w:lang w:val="en-GB"/>
                              </w:rPr>
                              <w:t>Tabla I</w:t>
                            </w:r>
                          </w:p>
                          <w:p w14:paraId="25B10933" w14:textId="77777777" w:rsidR="009D4038" w:rsidRPr="00AA3FD6" w:rsidRDefault="009D4038" w:rsidP="00AC68E7">
                            <w:pPr>
                              <w:pStyle w:val="TableTitle"/>
                              <w:rPr>
                                <w:lang w:val="en-GB"/>
                              </w:rPr>
                            </w:pPr>
                            <w:r w:rsidRPr="00AA3FD6">
                              <w:rPr>
                                <w:lang w:val="en-GB"/>
                              </w:rPr>
                              <w:t>Units for Magnetic Properties</w:t>
                            </w:r>
                          </w:p>
                          <w:tbl>
                            <w:tblPr>
                              <w:tblW w:w="0" w:type="auto"/>
                              <w:tblInd w:w="108" w:type="dxa"/>
                              <w:tblBorders>
                                <w:top w:val="single" w:sz="12" w:space="0" w:color="808080"/>
                                <w:bottom w:val="single" w:sz="12" w:space="0" w:color="808080"/>
                              </w:tblBorders>
                              <w:tblLayout w:type="fixed"/>
                              <w:tblLook w:val="0000" w:firstRow="0" w:lastRow="0" w:firstColumn="0" w:lastColumn="0" w:noHBand="0" w:noVBand="0"/>
                            </w:tblPr>
                            <w:tblGrid>
                              <w:gridCol w:w="720"/>
                              <w:gridCol w:w="1710"/>
                              <w:gridCol w:w="2610"/>
                            </w:tblGrid>
                            <w:tr w:rsidR="009D4038" w:rsidRPr="00AA3FD6" w14:paraId="37D8B046" w14:textId="77777777">
                              <w:trPr>
                                <w:trHeight w:val="440"/>
                              </w:trPr>
                              <w:tc>
                                <w:tcPr>
                                  <w:tcW w:w="720" w:type="dxa"/>
                                  <w:tcBorders>
                                    <w:top w:val="double" w:sz="6" w:space="0" w:color="auto"/>
                                    <w:left w:val="nil"/>
                                    <w:bottom w:val="single" w:sz="6" w:space="0" w:color="auto"/>
                                    <w:right w:val="nil"/>
                                  </w:tcBorders>
                                  <w:vAlign w:val="center"/>
                                </w:tcPr>
                                <w:p w14:paraId="13BAA732" w14:textId="77777777" w:rsidR="009D4038" w:rsidRPr="0024511C" w:rsidRDefault="009D4038" w:rsidP="00E2389C">
                                  <w:pPr>
                                    <w:pStyle w:val="TableText"/>
                                    <w:ind w:firstLine="0"/>
                                    <w:jc w:val="both"/>
                                    <w:rPr>
                                      <w:lang w:val="es-ES"/>
                                    </w:rPr>
                                  </w:pPr>
                                  <w:r w:rsidRPr="0024511C">
                                    <w:rPr>
                                      <w:lang w:val="es-ES"/>
                                    </w:rPr>
                                    <w:t>Symbol</w:t>
                                  </w:r>
                                </w:p>
                              </w:tc>
                              <w:tc>
                                <w:tcPr>
                                  <w:tcW w:w="1710" w:type="dxa"/>
                                  <w:tcBorders>
                                    <w:top w:val="double" w:sz="6" w:space="0" w:color="auto"/>
                                    <w:left w:val="nil"/>
                                    <w:bottom w:val="single" w:sz="6" w:space="0" w:color="auto"/>
                                    <w:right w:val="nil"/>
                                  </w:tcBorders>
                                  <w:vAlign w:val="center"/>
                                </w:tcPr>
                                <w:p w14:paraId="7AACEF72" w14:textId="77777777" w:rsidR="009D4038" w:rsidRPr="0024511C" w:rsidRDefault="009D4038" w:rsidP="00E2389C">
                                  <w:pPr>
                                    <w:pStyle w:val="TableText"/>
                                    <w:rPr>
                                      <w:smallCaps/>
                                      <w:lang w:val="es-ES"/>
                                    </w:rPr>
                                  </w:pPr>
                                  <w:r w:rsidRPr="0024511C">
                                    <w:rPr>
                                      <w:smallCaps/>
                                      <w:lang w:val="es-ES"/>
                                    </w:rPr>
                                    <w:t>Quantity</w:t>
                                  </w:r>
                                </w:p>
                              </w:tc>
                              <w:tc>
                                <w:tcPr>
                                  <w:tcW w:w="2610" w:type="dxa"/>
                                  <w:tcBorders>
                                    <w:top w:val="double" w:sz="6" w:space="0" w:color="auto"/>
                                    <w:left w:val="nil"/>
                                    <w:bottom w:val="single" w:sz="6" w:space="0" w:color="auto"/>
                                    <w:right w:val="nil"/>
                                  </w:tcBorders>
                                  <w:vAlign w:val="center"/>
                                </w:tcPr>
                                <w:p w14:paraId="576AD0CA" w14:textId="77777777" w:rsidR="009D4038" w:rsidRPr="00AA3FD6" w:rsidRDefault="009D4038" w:rsidP="00E2389C">
                                  <w:pPr>
                                    <w:pStyle w:val="TableText"/>
                                    <w:rPr>
                                      <w:lang w:val="en-GB"/>
                                    </w:rPr>
                                  </w:pPr>
                                  <w:r w:rsidRPr="00AA3FD6">
                                    <w:rPr>
                                      <w:lang w:val="en-GB"/>
                                    </w:rPr>
                                    <w:t xml:space="preserve">Conversion from Gaussian and CGS EMU to SI </w:t>
                                  </w:r>
                                  <w:r w:rsidRPr="00AA3FD6">
                                    <w:rPr>
                                      <w:vertAlign w:val="superscript"/>
                                      <w:lang w:val="en-GB"/>
                                    </w:rPr>
                                    <w:t>a</w:t>
                                  </w:r>
                                </w:p>
                              </w:tc>
                            </w:tr>
                            <w:tr w:rsidR="009D4038" w:rsidRPr="0024511C" w14:paraId="1F271267" w14:textId="77777777">
                              <w:tc>
                                <w:tcPr>
                                  <w:tcW w:w="720" w:type="dxa"/>
                                  <w:tcBorders>
                                    <w:top w:val="nil"/>
                                    <w:left w:val="nil"/>
                                    <w:bottom w:val="nil"/>
                                    <w:right w:val="nil"/>
                                  </w:tcBorders>
                                </w:tcPr>
                                <w:p w14:paraId="0EEF2D92" w14:textId="77777777" w:rsidR="009D4038" w:rsidRPr="0024511C" w:rsidRDefault="009D4038" w:rsidP="00E2389C">
                                  <w:pPr>
                                    <w:pStyle w:val="TableText"/>
                                    <w:ind w:firstLine="0"/>
                                    <w:rPr>
                                      <w:lang w:val="es-ES"/>
                                    </w:rPr>
                                  </w:pPr>
                                  <w:r w:rsidRPr="0024511C">
                                    <w:rPr>
                                      <w:lang w:val="es-ES"/>
                                    </w:rPr>
                                    <w:sym w:font="Symbol" w:char="F046"/>
                                  </w:r>
                                </w:p>
                              </w:tc>
                              <w:tc>
                                <w:tcPr>
                                  <w:tcW w:w="1710" w:type="dxa"/>
                                  <w:tcBorders>
                                    <w:top w:val="nil"/>
                                    <w:left w:val="nil"/>
                                    <w:bottom w:val="nil"/>
                                    <w:right w:val="nil"/>
                                  </w:tcBorders>
                                </w:tcPr>
                                <w:p w14:paraId="08B4001A" w14:textId="77777777" w:rsidR="009D4038" w:rsidRPr="0024511C" w:rsidRDefault="009D4038" w:rsidP="00E2389C">
                                  <w:pPr>
                                    <w:pStyle w:val="TableText"/>
                                    <w:ind w:firstLine="0"/>
                                    <w:rPr>
                                      <w:lang w:val="es-ES"/>
                                    </w:rPr>
                                  </w:pPr>
                                  <w:r w:rsidRPr="0024511C">
                                    <w:rPr>
                                      <w:lang w:val="es-ES"/>
                                    </w:rPr>
                                    <w:t>magnetic flux</w:t>
                                  </w:r>
                                </w:p>
                              </w:tc>
                              <w:tc>
                                <w:tcPr>
                                  <w:tcW w:w="2610" w:type="dxa"/>
                                  <w:tcBorders>
                                    <w:top w:val="nil"/>
                                    <w:left w:val="nil"/>
                                    <w:bottom w:val="nil"/>
                                    <w:right w:val="nil"/>
                                  </w:tcBorders>
                                </w:tcPr>
                                <w:p w14:paraId="7C74928C" w14:textId="77777777" w:rsidR="009D4038" w:rsidRPr="0024511C" w:rsidRDefault="009D4038" w:rsidP="00E2389C">
                                  <w:pPr>
                                    <w:pStyle w:val="TableText"/>
                                    <w:ind w:firstLine="0"/>
                                    <w:rPr>
                                      <w:lang w:val="es-ES"/>
                                    </w:rPr>
                                  </w:pPr>
                                  <w:r w:rsidRPr="0024511C">
                                    <w:rPr>
                                      <w:lang w:val="es-ES"/>
                                    </w:rPr>
                                    <w:t xml:space="preserve">1 Mx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8</w:t>
                                  </w:r>
                                  <w:r w:rsidRPr="0024511C">
                                    <w:rPr>
                                      <w:lang w:val="es-ES"/>
                                    </w:rPr>
                                    <w:t xml:space="preserve"> Wb = 10</w:t>
                                  </w:r>
                                  <w:r w:rsidRPr="0024511C">
                                    <w:rPr>
                                      <w:vertAlign w:val="superscript"/>
                                      <w:lang w:val="es-ES"/>
                                    </w:rPr>
                                    <w:sym w:font="Symbol" w:char="F02D"/>
                                  </w:r>
                                  <w:r w:rsidRPr="0024511C">
                                    <w:rPr>
                                      <w:vertAlign w:val="superscript"/>
                                      <w:lang w:val="es-ES"/>
                                    </w:rPr>
                                    <w:t>8</w:t>
                                  </w:r>
                                  <w:r w:rsidRPr="0024511C">
                                    <w:rPr>
                                      <w:lang w:val="es-ES"/>
                                    </w:rPr>
                                    <w:t xml:space="preserve"> V·s</w:t>
                                  </w:r>
                                </w:p>
                              </w:tc>
                            </w:tr>
                            <w:tr w:rsidR="009D4038" w:rsidRPr="0024511C" w14:paraId="3ACEC189" w14:textId="77777777">
                              <w:tc>
                                <w:tcPr>
                                  <w:tcW w:w="720" w:type="dxa"/>
                                  <w:tcBorders>
                                    <w:top w:val="nil"/>
                                    <w:left w:val="nil"/>
                                    <w:bottom w:val="nil"/>
                                    <w:right w:val="nil"/>
                                  </w:tcBorders>
                                </w:tcPr>
                                <w:p w14:paraId="38F9B18A" w14:textId="77777777" w:rsidR="009D4038" w:rsidRPr="0024511C" w:rsidRDefault="009D4038" w:rsidP="00E2389C">
                                  <w:pPr>
                                    <w:pStyle w:val="TableText"/>
                                    <w:ind w:firstLine="0"/>
                                    <w:rPr>
                                      <w:lang w:val="es-ES"/>
                                    </w:rPr>
                                  </w:pPr>
                                  <w:r w:rsidRPr="0024511C">
                                    <w:rPr>
                                      <w:lang w:val="es-ES"/>
                                    </w:rPr>
                                    <w:t>B</w:t>
                                  </w:r>
                                </w:p>
                              </w:tc>
                              <w:tc>
                                <w:tcPr>
                                  <w:tcW w:w="1710" w:type="dxa"/>
                                  <w:tcBorders>
                                    <w:top w:val="nil"/>
                                    <w:left w:val="nil"/>
                                    <w:bottom w:val="nil"/>
                                    <w:right w:val="nil"/>
                                  </w:tcBorders>
                                </w:tcPr>
                                <w:p w14:paraId="5E1CD6D8" w14:textId="77777777" w:rsidR="009D4038" w:rsidRPr="00AA3FD6" w:rsidRDefault="009D4038" w:rsidP="00E2389C">
                                  <w:pPr>
                                    <w:pStyle w:val="TableText"/>
                                    <w:ind w:firstLine="0"/>
                                    <w:rPr>
                                      <w:lang w:val="en-GB"/>
                                    </w:rPr>
                                  </w:pPr>
                                  <w:r w:rsidRPr="00AA3FD6">
                                    <w:rPr>
                                      <w:lang w:val="en-GB"/>
                                    </w:rPr>
                                    <w:t xml:space="preserve">magnetic flux density, </w:t>
                                  </w:r>
                                </w:p>
                                <w:p w14:paraId="136B02E6" w14:textId="77777777" w:rsidR="009D4038" w:rsidRPr="00AA3FD6" w:rsidRDefault="009D4038" w:rsidP="00E2389C">
                                  <w:pPr>
                                    <w:pStyle w:val="TableText"/>
                                    <w:ind w:firstLine="0"/>
                                    <w:rPr>
                                      <w:lang w:val="en-GB"/>
                                    </w:rPr>
                                  </w:pPr>
                                  <w:r w:rsidRPr="00AA3FD6">
                                    <w:rPr>
                                      <w:lang w:val="en-GB"/>
                                    </w:rPr>
                                    <w:t>magnetic induction</w:t>
                                  </w:r>
                                </w:p>
                              </w:tc>
                              <w:tc>
                                <w:tcPr>
                                  <w:tcW w:w="2610" w:type="dxa"/>
                                  <w:tcBorders>
                                    <w:top w:val="nil"/>
                                    <w:left w:val="nil"/>
                                    <w:bottom w:val="nil"/>
                                    <w:right w:val="nil"/>
                                  </w:tcBorders>
                                </w:tcPr>
                                <w:p w14:paraId="0B5AF0A6" w14:textId="77777777" w:rsidR="009D4038" w:rsidRPr="0024511C" w:rsidRDefault="009D4038" w:rsidP="00E2389C">
                                  <w:pPr>
                                    <w:pStyle w:val="TableText"/>
                                    <w:ind w:firstLine="0"/>
                                    <w:rPr>
                                      <w:vertAlign w:val="superscript"/>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4</w:t>
                                  </w:r>
                                  <w:r w:rsidRPr="0024511C">
                                    <w:rPr>
                                      <w:lang w:val="es-ES"/>
                                    </w:rPr>
                                    <w:t xml:space="preserve"> T = 10</w:t>
                                  </w:r>
                                  <w:r w:rsidRPr="0024511C">
                                    <w:rPr>
                                      <w:vertAlign w:val="superscript"/>
                                      <w:lang w:val="es-ES"/>
                                    </w:rPr>
                                    <w:sym w:font="Symbol" w:char="F02D"/>
                                  </w:r>
                                  <w:r w:rsidRPr="0024511C">
                                    <w:rPr>
                                      <w:vertAlign w:val="superscript"/>
                                      <w:lang w:val="es-ES"/>
                                    </w:rPr>
                                    <w:t>4</w:t>
                                  </w:r>
                                  <w:r w:rsidRPr="0024511C">
                                    <w:rPr>
                                      <w:lang w:val="es-ES"/>
                                    </w:rPr>
                                    <w:t xml:space="preserve"> Wb/m</w:t>
                                  </w:r>
                                  <w:r w:rsidRPr="0024511C">
                                    <w:rPr>
                                      <w:vertAlign w:val="superscript"/>
                                      <w:lang w:val="es-ES"/>
                                    </w:rPr>
                                    <w:t>2</w:t>
                                  </w:r>
                                </w:p>
                              </w:tc>
                            </w:tr>
                            <w:tr w:rsidR="009D4038" w:rsidRPr="0024511C" w14:paraId="2A0E5FE9" w14:textId="77777777">
                              <w:tc>
                                <w:tcPr>
                                  <w:tcW w:w="720" w:type="dxa"/>
                                  <w:tcBorders>
                                    <w:top w:val="nil"/>
                                    <w:left w:val="nil"/>
                                    <w:bottom w:val="nil"/>
                                    <w:right w:val="nil"/>
                                  </w:tcBorders>
                                </w:tcPr>
                                <w:p w14:paraId="28E36536" w14:textId="77777777" w:rsidR="009D4038" w:rsidRPr="0024511C" w:rsidRDefault="009D4038" w:rsidP="00E2389C">
                                  <w:pPr>
                                    <w:pStyle w:val="TableText"/>
                                    <w:ind w:firstLine="0"/>
                                    <w:rPr>
                                      <w:lang w:val="es-ES"/>
                                    </w:rPr>
                                  </w:pPr>
                                  <w:r w:rsidRPr="0024511C">
                                    <w:rPr>
                                      <w:lang w:val="es-ES"/>
                                    </w:rPr>
                                    <w:t>H</w:t>
                                  </w:r>
                                </w:p>
                              </w:tc>
                              <w:tc>
                                <w:tcPr>
                                  <w:tcW w:w="1710" w:type="dxa"/>
                                  <w:tcBorders>
                                    <w:top w:val="nil"/>
                                    <w:left w:val="nil"/>
                                    <w:bottom w:val="nil"/>
                                    <w:right w:val="nil"/>
                                  </w:tcBorders>
                                </w:tcPr>
                                <w:p w14:paraId="36AE8430" w14:textId="77777777" w:rsidR="009D4038" w:rsidRPr="0024511C" w:rsidRDefault="009D4038" w:rsidP="00E2389C">
                                  <w:pPr>
                                    <w:pStyle w:val="TableText"/>
                                    <w:ind w:firstLine="0"/>
                                    <w:rPr>
                                      <w:lang w:val="es-ES"/>
                                    </w:rPr>
                                  </w:pPr>
                                  <w:r w:rsidRPr="0024511C">
                                    <w:rPr>
                                      <w:lang w:val="es-ES"/>
                                    </w:rPr>
                                    <w:t>magnetic field strength</w:t>
                                  </w:r>
                                </w:p>
                              </w:tc>
                              <w:tc>
                                <w:tcPr>
                                  <w:tcW w:w="2610" w:type="dxa"/>
                                  <w:tcBorders>
                                    <w:top w:val="nil"/>
                                    <w:left w:val="nil"/>
                                    <w:bottom w:val="nil"/>
                                    <w:right w:val="nil"/>
                                  </w:tcBorders>
                                </w:tcPr>
                                <w:p w14:paraId="6011E86C" w14:textId="77777777" w:rsidR="009D4038" w:rsidRPr="0024511C" w:rsidRDefault="009D4038" w:rsidP="00E2389C">
                                  <w:pPr>
                                    <w:pStyle w:val="TableText"/>
                                    <w:ind w:firstLine="0"/>
                                    <w:rPr>
                                      <w:lang w:val="es-ES"/>
                                    </w:rPr>
                                  </w:pPr>
                                  <w:r w:rsidRPr="0024511C">
                                    <w:rPr>
                                      <w:lang w:val="es-ES"/>
                                    </w:rPr>
                                    <w:t xml:space="preserve">1 O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4</w:t>
                                  </w:r>
                                  <w:r w:rsidRPr="0024511C">
                                    <w:rPr>
                                      <w:lang w:val="es-ES"/>
                                    </w:rPr>
                                    <w:sym w:font="Symbol" w:char="F070"/>
                                  </w:r>
                                  <w:r w:rsidRPr="0024511C">
                                    <w:rPr>
                                      <w:lang w:val="es-ES"/>
                                    </w:rPr>
                                    <w:t>) A/m</w:t>
                                  </w:r>
                                </w:p>
                              </w:tc>
                            </w:tr>
                            <w:tr w:rsidR="009D4038" w:rsidRPr="0024511C" w14:paraId="3D28B712" w14:textId="77777777">
                              <w:tc>
                                <w:tcPr>
                                  <w:tcW w:w="720" w:type="dxa"/>
                                  <w:tcBorders>
                                    <w:top w:val="nil"/>
                                    <w:left w:val="nil"/>
                                    <w:bottom w:val="nil"/>
                                    <w:right w:val="nil"/>
                                  </w:tcBorders>
                                </w:tcPr>
                                <w:p w14:paraId="04823DF9" w14:textId="77777777" w:rsidR="009D4038" w:rsidRPr="0024511C" w:rsidRDefault="009D4038"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13902225" w14:textId="77777777" w:rsidR="009D4038" w:rsidRPr="0024511C" w:rsidRDefault="009D4038" w:rsidP="00E2389C">
                                  <w:pPr>
                                    <w:pStyle w:val="TableText"/>
                                    <w:ind w:firstLine="0"/>
                                    <w:rPr>
                                      <w:vertAlign w:val="superscript"/>
                                      <w:lang w:val="es-ES"/>
                                    </w:rPr>
                                  </w:pPr>
                                  <w:r w:rsidRPr="0024511C">
                                    <w:rPr>
                                      <w:lang w:val="es-ES"/>
                                    </w:rPr>
                                    <w:t>magnetic moment</w:t>
                                  </w:r>
                                </w:p>
                              </w:tc>
                              <w:tc>
                                <w:tcPr>
                                  <w:tcW w:w="2610" w:type="dxa"/>
                                  <w:tcBorders>
                                    <w:top w:val="nil"/>
                                    <w:left w:val="nil"/>
                                    <w:bottom w:val="nil"/>
                                    <w:right w:val="nil"/>
                                  </w:tcBorders>
                                </w:tcPr>
                                <w:p w14:paraId="1B7AB11F" w14:textId="77777777" w:rsidR="009D4038" w:rsidRPr="0024511C" w:rsidRDefault="009D4038" w:rsidP="00E2389C">
                                  <w:pPr>
                                    <w:pStyle w:val="TableText"/>
                                    <w:ind w:firstLine="0"/>
                                    <w:rPr>
                                      <w:lang w:val="es-ES"/>
                                    </w:rPr>
                                  </w:pPr>
                                  <w:r w:rsidRPr="0024511C">
                                    <w:rPr>
                                      <w:lang w:val="es-ES"/>
                                    </w:rPr>
                                    <w:t xml:space="preserve">1 erg/G = 1 emu </w:t>
                                  </w:r>
                                </w:p>
                                <w:p w14:paraId="4CE9B745" w14:textId="77777777" w:rsidR="009D4038" w:rsidRPr="0024511C" w:rsidRDefault="009D4038"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A·m</w:t>
                                  </w:r>
                                  <w:r w:rsidRPr="0024511C">
                                    <w:rPr>
                                      <w:vertAlign w:val="superscript"/>
                                      <w:lang w:val="es-ES"/>
                                    </w:rPr>
                                    <w:t>2</w:t>
                                  </w:r>
                                  <w:r w:rsidRPr="0024511C">
                                    <w:rPr>
                                      <w:lang w:val="es-ES"/>
                                    </w:rPr>
                                    <w:t xml:space="preserve"> = 10</w:t>
                                  </w:r>
                                  <w:r w:rsidRPr="0024511C">
                                    <w:rPr>
                                      <w:vertAlign w:val="superscript"/>
                                      <w:lang w:val="es-ES"/>
                                    </w:rPr>
                                    <w:sym w:font="Symbol" w:char="F02D"/>
                                  </w:r>
                                  <w:r w:rsidRPr="0024511C">
                                    <w:rPr>
                                      <w:vertAlign w:val="superscript"/>
                                      <w:lang w:val="es-ES"/>
                                    </w:rPr>
                                    <w:t>3</w:t>
                                  </w:r>
                                  <w:r w:rsidRPr="0024511C">
                                    <w:rPr>
                                      <w:lang w:val="es-ES"/>
                                    </w:rPr>
                                    <w:t xml:space="preserve"> J/T</w:t>
                                  </w:r>
                                </w:p>
                              </w:tc>
                            </w:tr>
                            <w:tr w:rsidR="009D4038" w:rsidRPr="0024511C" w14:paraId="3D766BD9" w14:textId="77777777">
                              <w:tc>
                                <w:tcPr>
                                  <w:tcW w:w="720" w:type="dxa"/>
                                  <w:tcBorders>
                                    <w:top w:val="nil"/>
                                    <w:left w:val="nil"/>
                                    <w:bottom w:val="nil"/>
                                    <w:right w:val="nil"/>
                                  </w:tcBorders>
                                </w:tcPr>
                                <w:p w14:paraId="5E0401AF" w14:textId="77777777" w:rsidR="009D4038" w:rsidRPr="0024511C" w:rsidRDefault="009D4038"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5AC16FBD" w14:textId="77777777" w:rsidR="009D4038" w:rsidRPr="0024511C" w:rsidRDefault="009D4038" w:rsidP="00E2389C">
                                  <w:pPr>
                                    <w:pStyle w:val="TableText"/>
                                    <w:ind w:firstLine="0"/>
                                    <w:rPr>
                                      <w:lang w:val="es-ES"/>
                                    </w:rPr>
                                  </w:pPr>
                                  <w:r w:rsidRPr="0024511C">
                                    <w:rPr>
                                      <w:lang w:val="es-ES"/>
                                    </w:rPr>
                                    <w:t>magnetization</w:t>
                                  </w:r>
                                </w:p>
                              </w:tc>
                              <w:tc>
                                <w:tcPr>
                                  <w:tcW w:w="2610" w:type="dxa"/>
                                  <w:tcBorders>
                                    <w:top w:val="nil"/>
                                    <w:left w:val="nil"/>
                                    <w:bottom w:val="nil"/>
                                    <w:right w:val="nil"/>
                                  </w:tcBorders>
                                </w:tcPr>
                                <w:p w14:paraId="49E88558" w14:textId="77777777" w:rsidR="009D4038" w:rsidRPr="0024511C" w:rsidRDefault="009D4038" w:rsidP="00E2389C">
                                  <w:pPr>
                                    <w:pStyle w:val="TableText"/>
                                    <w:ind w:firstLine="0"/>
                                    <w:rPr>
                                      <w:lang w:val="es-ES"/>
                                    </w:rPr>
                                  </w:pPr>
                                  <w:r w:rsidRPr="0024511C">
                                    <w:rPr>
                                      <w:lang w:val="es-ES"/>
                                    </w:rPr>
                                    <w:t>1 erg/(G·cm</w:t>
                                  </w:r>
                                  <w:r w:rsidRPr="0024511C">
                                    <w:rPr>
                                      <w:vertAlign w:val="superscript"/>
                                      <w:lang w:val="es-ES"/>
                                    </w:rPr>
                                    <w:t>3</w:t>
                                  </w:r>
                                  <w:r w:rsidRPr="0024511C">
                                    <w:rPr>
                                      <w:lang w:val="es-ES"/>
                                    </w:rPr>
                                    <w:t>) = 1 emu/cm</w:t>
                                  </w:r>
                                  <w:r w:rsidRPr="0024511C">
                                    <w:rPr>
                                      <w:vertAlign w:val="superscript"/>
                                      <w:lang w:val="es-ES"/>
                                    </w:rPr>
                                    <w:t>3</w:t>
                                  </w:r>
                                </w:p>
                                <w:p w14:paraId="78505915" w14:textId="77777777" w:rsidR="009D4038" w:rsidRPr="0024511C" w:rsidRDefault="009D4038"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 xml:space="preserve"> A/m</w:t>
                                  </w:r>
                                </w:p>
                              </w:tc>
                            </w:tr>
                            <w:tr w:rsidR="009D4038" w:rsidRPr="0024511C" w14:paraId="0C3E6F01" w14:textId="77777777">
                              <w:tc>
                                <w:tcPr>
                                  <w:tcW w:w="720" w:type="dxa"/>
                                  <w:tcBorders>
                                    <w:top w:val="nil"/>
                                    <w:left w:val="nil"/>
                                    <w:bottom w:val="nil"/>
                                    <w:right w:val="nil"/>
                                  </w:tcBorders>
                                </w:tcPr>
                                <w:p w14:paraId="031428FF" w14:textId="77777777" w:rsidR="009D4038" w:rsidRPr="0024511C" w:rsidRDefault="009D4038" w:rsidP="00E2389C">
                                  <w:pPr>
                                    <w:pStyle w:val="TableText"/>
                                    <w:ind w:firstLine="0"/>
                                    <w:rPr>
                                      <w:lang w:val="es-ES"/>
                                    </w:rPr>
                                  </w:pPr>
                                  <w:r w:rsidRPr="0024511C">
                                    <w:rPr>
                                      <w:lang w:val="es-ES"/>
                                    </w:rPr>
                                    <w:t>4</w:t>
                                  </w:r>
                                  <w:r w:rsidRPr="0024511C">
                                    <w:rPr>
                                      <w:lang w:val="es-ES"/>
                                    </w:rPr>
                                    <w:sym w:font="Symbol" w:char="F070"/>
                                  </w:r>
                                  <w:r w:rsidRPr="0024511C">
                                    <w:rPr>
                                      <w:lang w:val="es-ES"/>
                                    </w:rPr>
                                    <w:t>M</w:t>
                                  </w:r>
                                </w:p>
                              </w:tc>
                              <w:tc>
                                <w:tcPr>
                                  <w:tcW w:w="1710" w:type="dxa"/>
                                  <w:tcBorders>
                                    <w:top w:val="nil"/>
                                    <w:left w:val="nil"/>
                                    <w:bottom w:val="nil"/>
                                    <w:right w:val="nil"/>
                                  </w:tcBorders>
                                </w:tcPr>
                                <w:p w14:paraId="377564DA" w14:textId="77777777" w:rsidR="009D4038" w:rsidRPr="0024511C" w:rsidRDefault="009D4038" w:rsidP="00E2389C">
                                  <w:pPr>
                                    <w:pStyle w:val="TableText"/>
                                    <w:ind w:firstLine="0"/>
                                    <w:rPr>
                                      <w:lang w:val="es-ES"/>
                                    </w:rPr>
                                  </w:pPr>
                                  <w:r w:rsidRPr="0024511C">
                                    <w:rPr>
                                      <w:lang w:val="es-ES"/>
                                    </w:rPr>
                                    <w:t>magnetization</w:t>
                                  </w:r>
                                </w:p>
                              </w:tc>
                              <w:tc>
                                <w:tcPr>
                                  <w:tcW w:w="2610" w:type="dxa"/>
                                  <w:tcBorders>
                                    <w:top w:val="nil"/>
                                    <w:left w:val="nil"/>
                                    <w:bottom w:val="nil"/>
                                    <w:right w:val="nil"/>
                                  </w:tcBorders>
                                </w:tcPr>
                                <w:p w14:paraId="2DAACB1A" w14:textId="77777777" w:rsidR="009D4038" w:rsidRPr="0024511C" w:rsidRDefault="009D4038" w:rsidP="00E2389C">
                                  <w:pPr>
                                    <w:pStyle w:val="TableText"/>
                                    <w:ind w:firstLine="0"/>
                                    <w:rPr>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4</w:t>
                                  </w:r>
                                  <w:r w:rsidRPr="0024511C">
                                    <w:rPr>
                                      <w:lang w:val="es-ES"/>
                                    </w:rPr>
                                    <w:sym w:font="Symbol" w:char="F070"/>
                                  </w:r>
                                  <w:r w:rsidRPr="0024511C">
                                    <w:rPr>
                                      <w:lang w:val="es-ES"/>
                                    </w:rPr>
                                    <w:t>) A/m</w:t>
                                  </w:r>
                                </w:p>
                              </w:tc>
                            </w:tr>
                            <w:tr w:rsidR="009D4038" w:rsidRPr="00AA3FD6" w14:paraId="419D2805" w14:textId="77777777">
                              <w:tc>
                                <w:tcPr>
                                  <w:tcW w:w="720" w:type="dxa"/>
                                  <w:tcBorders>
                                    <w:top w:val="nil"/>
                                    <w:left w:val="nil"/>
                                    <w:bottom w:val="nil"/>
                                    <w:right w:val="nil"/>
                                  </w:tcBorders>
                                </w:tcPr>
                                <w:p w14:paraId="52352293" w14:textId="77777777" w:rsidR="009D4038" w:rsidRPr="0024511C" w:rsidRDefault="009D4038" w:rsidP="00E2389C">
                                  <w:pPr>
                                    <w:pStyle w:val="TableText"/>
                                    <w:ind w:firstLine="0"/>
                                    <w:rPr>
                                      <w:lang w:val="es-ES"/>
                                    </w:rPr>
                                  </w:pPr>
                                  <w:r w:rsidRPr="0024511C">
                                    <w:rPr>
                                      <w:lang w:val="es-ES"/>
                                    </w:rPr>
                                    <w:sym w:font="Symbol" w:char="F073"/>
                                  </w:r>
                                </w:p>
                              </w:tc>
                              <w:tc>
                                <w:tcPr>
                                  <w:tcW w:w="1710" w:type="dxa"/>
                                  <w:tcBorders>
                                    <w:top w:val="nil"/>
                                    <w:left w:val="nil"/>
                                    <w:bottom w:val="nil"/>
                                    <w:right w:val="nil"/>
                                  </w:tcBorders>
                                </w:tcPr>
                                <w:p w14:paraId="5B7C377E" w14:textId="77777777" w:rsidR="009D4038" w:rsidRPr="0024511C" w:rsidRDefault="009D4038" w:rsidP="00E2389C">
                                  <w:pPr>
                                    <w:pStyle w:val="TableText"/>
                                    <w:ind w:firstLine="0"/>
                                    <w:rPr>
                                      <w:lang w:val="es-ES"/>
                                    </w:rPr>
                                  </w:pPr>
                                  <w:r w:rsidRPr="0024511C">
                                    <w:rPr>
                                      <w:lang w:val="es-ES"/>
                                    </w:rPr>
                                    <w:t>specific magnetization</w:t>
                                  </w:r>
                                </w:p>
                              </w:tc>
                              <w:tc>
                                <w:tcPr>
                                  <w:tcW w:w="2610" w:type="dxa"/>
                                  <w:tcBorders>
                                    <w:top w:val="nil"/>
                                    <w:left w:val="nil"/>
                                    <w:bottom w:val="nil"/>
                                    <w:right w:val="nil"/>
                                  </w:tcBorders>
                                </w:tcPr>
                                <w:p w14:paraId="4769D1A9" w14:textId="77777777" w:rsidR="009D4038" w:rsidRPr="00AA3FD6" w:rsidRDefault="009D4038" w:rsidP="00E2389C">
                                  <w:pPr>
                                    <w:pStyle w:val="TableText"/>
                                    <w:ind w:firstLine="0"/>
                                    <w:rPr>
                                      <w:lang w:val="en-GB"/>
                                    </w:rPr>
                                  </w:pPr>
                                  <w:r w:rsidRPr="00AA3FD6">
                                    <w:rPr>
                                      <w:lang w:val="en-GB"/>
                                    </w:rPr>
                                    <w:t xml:space="preserve">1 erg/(G·g) = 1 emu/g </w:t>
                                  </w:r>
                                  <w:r w:rsidRPr="0024511C">
                                    <w:rPr>
                                      <w:lang w:val="es-ES"/>
                                    </w:rPr>
                                    <w:sym w:font="Symbol" w:char="F0AE"/>
                                  </w:r>
                                  <w:r w:rsidRPr="00AA3FD6">
                                    <w:rPr>
                                      <w:lang w:val="en-GB"/>
                                    </w:rPr>
                                    <w:t xml:space="preserve"> 1 A·m</w:t>
                                  </w:r>
                                  <w:r w:rsidRPr="00AA3FD6">
                                    <w:rPr>
                                      <w:vertAlign w:val="superscript"/>
                                      <w:lang w:val="en-GB"/>
                                    </w:rPr>
                                    <w:t>2</w:t>
                                  </w:r>
                                  <w:r w:rsidRPr="00AA3FD6">
                                    <w:rPr>
                                      <w:lang w:val="en-GB"/>
                                    </w:rPr>
                                    <w:t>/kg</w:t>
                                  </w:r>
                                </w:p>
                              </w:tc>
                            </w:tr>
                            <w:tr w:rsidR="009D4038" w:rsidRPr="00AA3FD6" w14:paraId="21917487" w14:textId="77777777">
                              <w:tc>
                                <w:tcPr>
                                  <w:tcW w:w="720" w:type="dxa"/>
                                  <w:tcBorders>
                                    <w:top w:val="nil"/>
                                    <w:left w:val="nil"/>
                                    <w:bottom w:val="nil"/>
                                    <w:right w:val="nil"/>
                                  </w:tcBorders>
                                </w:tcPr>
                                <w:p w14:paraId="451529AC" w14:textId="77777777" w:rsidR="009D4038" w:rsidRPr="0024511C" w:rsidRDefault="009D4038"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57EC8DDD" w14:textId="77777777" w:rsidR="009D4038" w:rsidRPr="0024511C" w:rsidRDefault="009D4038" w:rsidP="00E2389C">
                                  <w:pPr>
                                    <w:pStyle w:val="TableText"/>
                                    <w:ind w:firstLine="0"/>
                                    <w:rPr>
                                      <w:lang w:val="es-ES"/>
                                    </w:rPr>
                                  </w:pPr>
                                  <w:r w:rsidRPr="0024511C">
                                    <w:rPr>
                                      <w:lang w:val="es-ES"/>
                                    </w:rPr>
                                    <w:t xml:space="preserve">magnetic dipole </w:t>
                                  </w:r>
                                </w:p>
                                <w:p w14:paraId="290B4415" w14:textId="77777777" w:rsidR="009D4038" w:rsidRPr="0024511C" w:rsidRDefault="009D4038" w:rsidP="00E2389C">
                                  <w:pPr>
                                    <w:pStyle w:val="TableText"/>
                                    <w:ind w:firstLine="0"/>
                                    <w:rPr>
                                      <w:lang w:val="es-ES"/>
                                    </w:rPr>
                                  </w:pPr>
                                  <w:r w:rsidRPr="0024511C">
                                    <w:rPr>
                                      <w:lang w:val="es-ES"/>
                                    </w:rPr>
                                    <w:t>moment</w:t>
                                  </w:r>
                                </w:p>
                              </w:tc>
                              <w:tc>
                                <w:tcPr>
                                  <w:tcW w:w="2610" w:type="dxa"/>
                                  <w:tcBorders>
                                    <w:top w:val="nil"/>
                                    <w:left w:val="nil"/>
                                    <w:bottom w:val="nil"/>
                                    <w:right w:val="nil"/>
                                  </w:tcBorders>
                                </w:tcPr>
                                <w:p w14:paraId="303FA994" w14:textId="77777777" w:rsidR="009D4038" w:rsidRPr="00AA3FD6" w:rsidRDefault="009D4038" w:rsidP="00E2389C">
                                  <w:pPr>
                                    <w:pStyle w:val="TableText"/>
                                    <w:ind w:firstLine="0"/>
                                    <w:rPr>
                                      <w:lang w:val="en-GB"/>
                                    </w:rPr>
                                  </w:pPr>
                                  <w:r w:rsidRPr="00AA3FD6">
                                    <w:rPr>
                                      <w:lang w:val="en-GB"/>
                                    </w:rPr>
                                    <w:t xml:space="preserve">1 erg/G = 1 emu </w:t>
                                  </w:r>
                                </w:p>
                                <w:p w14:paraId="15596557" w14:textId="77777777" w:rsidR="009D4038" w:rsidRPr="00AA3FD6" w:rsidRDefault="009D4038" w:rsidP="00E2389C">
                                  <w:pPr>
                                    <w:pStyle w:val="TableText"/>
                                    <w:ind w:firstLine="0"/>
                                    <w:rPr>
                                      <w:lang w:val="en-GB"/>
                                    </w:rPr>
                                  </w:pPr>
                                  <w:r w:rsidRPr="00AA3FD6">
                                    <w:rPr>
                                      <w:lang w:val="en-GB"/>
                                    </w:rPr>
                                    <w:t xml:space="preserve">  </w:t>
                                  </w:r>
                                  <w:r w:rsidRPr="0024511C">
                                    <w:rPr>
                                      <w:lang w:val="es-ES"/>
                                    </w:rPr>
                                    <w:sym w:font="Symbol" w:char="F0AE"/>
                                  </w:r>
                                  <w:r w:rsidRPr="00AA3FD6">
                                    <w:rPr>
                                      <w:lang w:val="en-GB"/>
                                    </w:rPr>
                                    <w:t xml:space="preserve"> 4</w:t>
                                  </w:r>
                                  <w:r w:rsidRPr="0024511C">
                                    <w:rPr>
                                      <w:lang w:val="es-ES"/>
                                    </w:rPr>
                                    <w:sym w:font="Symbol" w:char="F070"/>
                                  </w:r>
                                  <w:r w:rsidRPr="00AA3FD6">
                                    <w:rPr>
                                      <w:lang w:val="en-GB"/>
                                    </w:rPr>
                                    <w:t xml:space="preserve"> </w:t>
                                  </w:r>
                                  <w:r w:rsidRPr="0024511C">
                                    <w:rPr>
                                      <w:lang w:val="es-ES"/>
                                    </w:rPr>
                                    <w:sym w:font="Symbol" w:char="F0B4"/>
                                  </w:r>
                                  <w:r w:rsidRPr="00AA3FD6">
                                    <w:rPr>
                                      <w:lang w:val="en-GB"/>
                                    </w:rPr>
                                    <w:t xml:space="preserve"> 10</w:t>
                                  </w:r>
                                  <w:r w:rsidRPr="0024511C">
                                    <w:rPr>
                                      <w:vertAlign w:val="superscript"/>
                                      <w:lang w:val="es-ES"/>
                                    </w:rPr>
                                    <w:sym w:font="Symbol" w:char="F02D"/>
                                  </w:r>
                                  <w:r w:rsidRPr="00AA3FD6">
                                    <w:rPr>
                                      <w:vertAlign w:val="superscript"/>
                                      <w:lang w:val="en-GB"/>
                                    </w:rPr>
                                    <w:t>10</w:t>
                                  </w:r>
                                  <w:r w:rsidRPr="00AA3FD6">
                                    <w:rPr>
                                      <w:lang w:val="en-GB"/>
                                    </w:rPr>
                                    <w:t xml:space="preserve"> Wb·m</w:t>
                                  </w:r>
                                </w:p>
                              </w:tc>
                            </w:tr>
                            <w:tr w:rsidR="009D4038" w:rsidRPr="00AA3FD6" w14:paraId="3776C47A" w14:textId="77777777">
                              <w:tc>
                                <w:tcPr>
                                  <w:tcW w:w="720" w:type="dxa"/>
                                  <w:tcBorders>
                                    <w:top w:val="nil"/>
                                    <w:left w:val="nil"/>
                                    <w:bottom w:val="nil"/>
                                    <w:right w:val="nil"/>
                                  </w:tcBorders>
                                </w:tcPr>
                                <w:p w14:paraId="6430222D" w14:textId="77777777" w:rsidR="009D4038" w:rsidRPr="0024511C" w:rsidRDefault="009D4038"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259C0EF6" w14:textId="77777777" w:rsidR="009D4038" w:rsidRPr="0024511C" w:rsidRDefault="009D4038" w:rsidP="00E2389C">
                                  <w:pPr>
                                    <w:pStyle w:val="TableText"/>
                                    <w:ind w:firstLine="0"/>
                                    <w:rPr>
                                      <w:lang w:val="es-ES"/>
                                    </w:rPr>
                                  </w:pPr>
                                  <w:r w:rsidRPr="0024511C">
                                    <w:rPr>
                                      <w:lang w:val="es-ES"/>
                                    </w:rPr>
                                    <w:t>magnetic polarization</w:t>
                                  </w:r>
                                </w:p>
                              </w:tc>
                              <w:tc>
                                <w:tcPr>
                                  <w:tcW w:w="2610" w:type="dxa"/>
                                  <w:tcBorders>
                                    <w:top w:val="nil"/>
                                    <w:left w:val="nil"/>
                                    <w:bottom w:val="nil"/>
                                    <w:right w:val="nil"/>
                                  </w:tcBorders>
                                </w:tcPr>
                                <w:p w14:paraId="6EF6BB72" w14:textId="77777777" w:rsidR="009D4038" w:rsidRPr="00AA3FD6" w:rsidRDefault="009D4038" w:rsidP="00E2389C">
                                  <w:pPr>
                                    <w:pStyle w:val="TableText"/>
                                    <w:ind w:firstLine="0"/>
                                    <w:rPr>
                                      <w:lang w:val="en-GB"/>
                                    </w:rPr>
                                  </w:pPr>
                                  <w:r w:rsidRPr="00AA3FD6">
                                    <w:rPr>
                                      <w:lang w:val="en-GB"/>
                                    </w:rPr>
                                    <w:t>1 erg/(G·cm</w:t>
                                  </w:r>
                                  <w:r w:rsidRPr="00AA3FD6">
                                    <w:rPr>
                                      <w:vertAlign w:val="superscript"/>
                                      <w:lang w:val="en-GB"/>
                                    </w:rPr>
                                    <w:t>3</w:t>
                                  </w:r>
                                  <w:r w:rsidRPr="00AA3FD6">
                                    <w:rPr>
                                      <w:lang w:val="en-GB"/>
                                    </w:rPr>
                                    <w:t>) = 1 emu/cm</w:t>
                                  </w:r>
                                  <w:r w:rsidRPr="00AA3FD6">
                                    <w:rPr>
                                      <w:vertAlign w:val="superscript"/>
                                      <w:lang w:val="en-GB"/>
                                    </w:rPr>
                                    <w:t>3</w:t>
                                  </w:r>
                                </w:p>
                                <w:p w14:paraId="0A81FA94" w14:textId="77777777" w:rsidR="009D4038" w:rsidRPr="00AA3FD6" w:rsidRDefault="009D4038" w:rsidP="00E2389C">
                                  <w:pPr>
                                    <w:pStyle w:val="TableText"/>
                                    <w:ind w:firstLine="0"/>
                                    <w:rPr>
                                      <w:lang w:val="en-GB"/>
                                    </w:rPr>
                                  </w:pPr>
                                  <w:r w:rsidRPr="00AA3FD6">
                                    <w:rPr>
                                      <w:lang w:val="en-GB"/>
                                    </w:rPr>
                                    <w:t xml:space="preserve">  </w:t>
                                  </w:r>
                                  <w:r w:rsidRPr="0024511C">
                                    <w:rPr>
                                      <w:lang w:val="es-ES"/>
                                    </w:rPr>
                                    <w:sym w:font="Symbol" w:char="F0AE"/>
                                  </w:r>
                                  <w:r w:rsidRPr="00AA3FD6">
                                    <w:rPr>
                                      <w:lang w:val="en-GB"/>
                                    </w:rPr>
                                    <w:t xml:space="preserve"> 4</w:t>
                                  </w:r>
                                  <w:r w:rsidRPr="0024511C">
                                    <w:rPr>
                                      <w:lang w:val="es-ES"/>
                                    </w:rPr>
                                    <w:sym w:font="Symbol" w:char="F070"/>
                                  </w:r>
                                  <w:r w:rsidRPr="00AA3FD6">
                                    <w:rPr>
                                      <w:lang w:val="en-GB"/>
                                    </w:rPr>
                                    <w:t xml:space="preserve"> </w:t>
                                  </w:r>
                                  <w:r w:rsidRPr="0024511C">
                                    <w:rPr>
                                      <w:lang w:val="es-ES"/>
                                    </w:rPr>
                                    <w:sym w:font="Symbol" w:char="F0B4"/>
                                  </w:r>
                                  <w:r w:rsidRPr="00AA3FD6">
                                    <w:rPr>
                                      <w:lang w:val="en-GB"/>
                                    </w:rPr>
                                    <w:t xml:space="preserve"> 10</w:t>
                                  </w:r>
                                  <w:r w:rsidRPr="0024511C">
                                    <w:rPr>
                                      <w:vertAlign w:val="superscript"/>
                                      <w:lang w:val="es-ES"/>
                                    </w:rPr>
                                    <w:sym w:font="Symbol" w:char="F02D"/>
                                  </w:r>
                                  <w:r w:rsidRPr="00AA3FD6">
                                    <w:rPr>
                                      <w:vertAlign w:val="superscript"/>
                                      <w:lang w:val="en-GB"/>
                                    </w:rPr>
                                    <w:t>4</w:t>
                                  </w:r>
                                  <w:r w:rsidRPr="00AA3FD6">
                                    <w:rPr>
                                      <w:lang w:val="en-GB"/>
                                    </w:rPr>
                                    <w:t xml:space="preserve"> T</w:t>
                                  </w:r>
                                </w:p>
                              </w:tc>
                            </w:tr>
                            <w:tr w:rsidR="009D4038" w:rsidRPr="0024511C" w14:paraId="759C152E" w14:textId="77777777">
                              <w:tc>
                                <w:tcPr>
                                  <w:tcW w:w="720" w:type="dxa"/>
                                  <w:tcBorders>
                                    <w:top w:val="nil"/>
                                    <w:left w:val="nil"/>
                                    <w:bottom w:val="nil"/>
                                    <w:right w:val="nil"/>
                                  </w:tcBorders>
                                </w:tcPr>
                                <w:p w14:paraId="625C4573" w14:textId="77777777" w:rsidR="009D4038" w:rsidRPr="0024511C" w:rsidRDefault="009D4038" w:rsidP="00E2389C">
                                  <w:pPr>
                                    <w:pStyle w:val="TableText"/>
                                    <w:ind w:firstLine="0"/>
                                    <w:rPr>
                                      <w:lang w:val="es-ES"/>
                                    </w:rPr>
                                  </w:pPr>
                                  <w:r w:rsidRPr="0024511C">
                                    <w:rPr>
                                      <w:lang w:val="es-ES"/>
                                    </w:rPr>
                                    <w:sym w:font="Symbol" w:char="F063"/>
                                  </w:r>
                                  <w:r w:rsidRPr="0024511C">
                                    <w:rPr>
                                      <w:i/>
                                      <w:iCs/>
                                      <w:lang w:val="es-ES"/>
                                    </w:rPr>
                                    <w:t>,</w:t>
                                  </w:r>
                                  <w:r w:rsidRPr="0024511C">
                                    <w:rPr>
                                      <w:lang w:val="es-ES"/>
                                    </w:rPr>
                                    <w:t xml:space="preserve"> </w:t>
                                  </w:r>
                                  <w:r w:rsidRPr="0024511C">
                                    <w:rPr>
                                      <w:lang w:val="es-ES"/>
                                    </w:rPr>
                                    <w:sym w:font="Symbol" w:char="F06B"/>
                                  </w:r>
                                </w:p>
                              </w:tc>
                              <w:tc>
                                <w:tcPr>
                                  <w:tcW w:w="1710" w:type="dxa"/>
                                  <w:tcBorders>
                                    <w:top w:val="nil"/>
                                    <w:left w:val="nil"/>
                                    <w:bottom w:val="nil"/>
                                    <w:right w:val="nil"/>
                                  </w:tcBorders>
                                </w:tcPr>
                                <w:p w14:paraId="08E13169" w14:textId="77777777" w:rsidR="009D4038" w:rsidRPr="0024511C" w:rsidRDefault="009D4038" w:rsidP="00E2389C">
                                  <w:pPr>
                                    <w:pStyle w:val="TableText"/>
                                    <w:ind w:firstLine="0"/>
                                    <w:rPr>
                                      <w:lang w:val="es-ES"/>
                                    </w:rPr>
                                  </w:pPr>
                                  <w:r w:rsidRPr="0024511C">
                                    <w:rPr>
                                      <w:lang w:val="es-ES"/>
                                    </w:rPr>
                                    <w:t>susceptibility</w:t>
                                  </w:r>
                                </w:p>
                              </w:tc>
                              <w:tc>
                                <w:tcPr>
                                  <w:tcW w:w="2610" w:type="dxa"/>
                                  <w:tcBorders>
                                    <w:top w:val="nil"/>
                                    <w:left w:val="nil"/>
                                    <w:bottom w:val="nil"/>
                                    <w:right w:val="nil"/>
                                  </w:tcBorders>
                                </w:tcPr>
                                <w:p w14:paraId="42313A73" w14:textId="77777777" w:rsidR="009D4038" w:rsidRPr="0024511C" w:rsidRDefault="009D4038"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p>
                              </w:tc>
                            </w:tr>
                            <w:tr w:rsidR="009D4038" w:rsidRPr="0024511C" w14:paraId="2CF523CA" w14:textId="77777777">
                              <w:tc>
                                <w:tcPr>
                                  <w:tcW w:w="720" w:type="dxa"/>
                                  <w:tcBorders>
                                    <w:top w:val="nil"/>
                                    <w:left w:val="nil"/>
                                    <w:bottom w:val="nil"/>
                                    <w:right w:val="nil"/>
                                  </w:tcBorders>
                                </w:tcPr>
                                <w:p w14:paraId="7FE589E2" w14:textId="77777777" w:rsidR="009D4038" w:rsidRPr="0024511C" w:rsidRDefault="009D4038" w:rsidP="00E2389C">
                                  <w:pPr>
                                    <w:pStyle w:val="TableText"/>
                                    <w:ind w:firstLine="0"/>
                                    <w:rPr>
                                      <w:vertAlign w:val="subscript"/>
                                      <w:lang w:val="es-ES"/>
                                    </w:rPr>
                                  </w:pPr>
                                  <w:r w:rsidRPr="0024511C">
                                    <w:rPr>
                                      <w:lang w:val="es-ES"/>
                                    </w:rPr>
                                    <w:sym w:font="Symbol" w:char="F063"/>
                                  </w:r>
                                  <w:r w:rsidRPr="0024511C">
                                    <w:rPr>
                                      <w:vertAlign w:val="subscript"/>
                                      <w:lang w:val="es-ES"/>
                                    </w:rPr>
                                    <w:sym w:font="Symbol" w:char="F072"/>
                                  </w:r>
                                </w:p>
                              </w:tc>
                              <w:tc>
                                <w:tcPr>
                                  <w:tcW w:w="1710" w:type="dxa"/>
                                  <w:tcBorders>
                                    <w:top w:val="nil"/>
                                    <w:left w:val="nil"/>
                                    <w:bottom w:val="nil"/>
                                    <w:right w:val="nil"/>
                                  </w:tcBorders>
                                </w:tcPr>
                                <w:p w14:paraId="23E78CD4" w14:textId="77777777" w:rsidR="009D4038" w:rsidRPr="0024511C" w:rsidRDefault="009D4038" w:rsidP="00E2389C">
                                  <w:pPr>
                                    <w:pStyle w:val="TableText"/>
                                    <w:ind w:firstLine="0"/>
                                    <w:rPr>
                                      <w:lang w:val="es-ES"/>
                                    </w:rPr>
                                  </w:pPr>
                                  <w:r w:rsidRPr="0024511C">
                                    <w:rPr>
                                      <w:lang w:val="es-ES"/>
                                    </w:rPr>
                                    <w:t>mass susceptibility</w:t>
                                  </w:r>
                                </w:p>
                              </w:tc>
                              <w:tc>
                                <w:tcPr>
                                  <w:tcW w:w="2610" w:type="dxa"/>
                                  <w:tcBorders>
                                    <w:top w:val="nil"/>
                                    <w:left w:val="nil"/>
                                    <w:bottom w:val="nil"/>
                                    <w:right w:val="nil"/>
                                  </w:tcBorders>
                                </w:tcPr>
                                <w:p w14:paraId="05125FE2" w14:textId="77777777" w:rsidR="009D4038" w:rsidRPr="0024511C" w:rsidRDefault="009D4038" w:rsidP="00E2389C">
                                  <w:pPr>
                                    <w:pStyle w:val="TableText"/>
                                    <w:ind w:firstLine="0"/>
                                    <w:rPr>
                                      <w:lang w:val="es-ES"/>
                                    </w:rPr>
                                  </w:pPr>
                                  <w:r w:rsidRPr="0024511C">
                                    <w:rPr>
                                      <w:lang w:val="es-ES"/>
                                    </w:rPr>
                                    <w:t>1 cm</w:t>
                                  </w:r>
                                  <w:r w:rsidRPr="0024511C">
                                    <w:rPr>
                                      <w:vertAlign w:val="superscript"/>
                                      <w:lang w:val="es-ES"/>
                                    </w:rPr>
                                    <w:t>3</w:t>
                                  </w:r>
                                  <w:r w:rsidRPr="0024511C">
                                    <w:rPr>
                                      <w:lang w:val="es-ES"/>
                                    </w:rPr>
                                    <w:t xml:space="preserve">/g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m</w:t>
                                  </w:r>
                                  <w:r w:rsidRPr="0024511C">
                                    <w:rPr>
                                      <w:vertAlign w:val="superscript"/>
                                      <w:lang w:val="es-ES"/>
                                    </w:rPr>
                                    <w:t>3</w:t>
                                  </w:r>
                                  <w:r w:rsidRPr="0024511C">
                                    <w:rPr>
                                      <w:lang w:val="es-ES"/>
                                    </w:rPr>
                                    <w:t>/kg</w:t>
                                  </w:r>
                                </w:p>
                              </w:tc>
                            </w:tr>
                            <w:tr w:rsidR="009D4038" w:rsidRPr="0024511C" w14:paraId="710BC006" w14:textId="77777777">
                              <w:tc>
                                <w:tcPr>
                                  <w:tcW w:w="720" w:type="dxa"/>
                                  <w:tcBorders>
                                    <w:top w:val="nil"/>
                                    <w:left w:val="nil"/>
                                    <w:bottom w:val="nil"/>
                                    <w:right w:val="nil"/>
                                  </w:tcBorders>
                                </w:tcPr>
                                <w:p w14:paraId="536AC92F" w14:textId="77777777" w:rsidR="009D4038" w:rsidRPr="0024511C" w:rsidRDefault="009D4038" w:rsidP="00E2389C">
                                  <w:pPr>
                                    <w:pStyle w:val="TableText"/>
                                    <w:ind w:firstLine="0"/>
                                    <w:rPr>
                                      <w:lang w:val="es-ES"/>
                                    </w:rPr>
                                  </w:pPr>
                                  <w:r w:rsidRPr="0024511C">
                                    <w:rPr>
                                      <w:lang w:val="es-ES"/>
                                    </w:rPr>
                                    <w:sym w:font="Symbol" w:char="F06D"/>
                                  </w:r>
                                </w:p>
                              </w:tc>
                              <w:tc>
                                <w:tcPr>
                                  <w:tcW w:w="1710" w:type="dxa"/>
                                  <w:tcBorders>
                                    <w:top w:val="nil"/>
                                    <w:left w:val="nil"/>
                                    <w:bottom w:val="nil"/>
                                    <w:right w:val="nil"/>
                                  </w:tcBorders>
                                </w:tcPr>
                                <w:p w14:paraId="42B4F0E2" w14:textId="77777777" w:rsidR="009D4038" w:rsidRPr="0024511C" w:rsidRDefault="009D4038" w:rsidP="00E2389C">
                                  <w:pPr>
                                    <w:pStyle w:val="TableText"/>
                                    <w:ind w:firstLine="0"/>
                                    <w:rPr>
                                      <w:lang w:val="es-ES"/>
                                    </w:rPr>
                                  </w:pPr>
                                  <w:r w:rsidRPr="0024511C">
                                    <w:rPr>
                                      <w:lang w:val="es-ES"/>
                                    </w:rPr>
                                    <w:t>permeability</w:t>
                                  </w:r>
                                </w:p>
                              </w:tc>
                              <w:tc>
                                <w:tcPr>
                                  <w:tcW w:w="2610" w:type="dxa"/>
                                  <w:tcBorders>
                                    <w:top w:val="nil"/>
                                    <w:left w:val="nil"/>
                                    <w:bottom w:val="nil"/>
                                    <w:right w:val="nil"/>
                                  </w:tcBorders>
                                </w:tcPr>
                                <w:p w14:paraId="3289DBA7" w14:textId="77777777" w:rsidR="009D4038" w:rsidRPr="0024511C" w:rsidRDefault="009D4038"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H/m </w:t>
                                  </w:r>
                                </w:p>
                                <w:p w14:paraId="6DBC6F6E" w14:textId="77777777" w:rsidR="009D4038" w:rsidRPr="0024511C" w:rsidRDefault="009D4038" w:rsidP="00E2389C">
                                  <w:pPr>
                                    <w:pStyle w:val="TableText"/>
                                    <w:ind w:firstLine="0"/>
                                    <w:rPr>
                                      <w:lang w:val="es-ES"/>
                                    </w:rPr>
                                  </w:pPr>
                                  <w:r w:rsidRPr="0024511C">
                                    <w:rPr>
                                      <w:lang w:val="es-ES"/>
                                    </w:rPr>
                                    <w:t xml:space="preserve">  =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Wb/(A·m)</w:t>
                                  </w:r>
                                </w:p>
                              </w:tc>
                            </w:tr>
                            <w:tr w:rsidR="009D4038" w:rsidRPr="0024511C" w14:paraId="4C3DFF6A" w14:textId="77777777">
                              <w:tc>
                                <w:tcPr>
                                  <w:tcW w:w="720" w:type="dxa"/>
                                  <w:tcBorders>
                                    <w:top w:val="nil"/>
                                    <w:left w:val="nil"/>
                                    <w:bottom w:val="nil"/>
                                    <w:right w:val="nil"/>
                                  </w:tcBorders>
                                </w:tcPr>
                                <w:p w14:paraId="6AD2AA20" w14:textId="77777777" w:rsidR="009D4038" w:rsidRPr="0024511C" w:rsidRDefault="009D4038" w:rsidP="00E2389C">
                                  <w:pPr>
                                    <w:pStyle w:val="TableText"/>
                                    <w:ind w:firstLine="0"/>
                                    <w:rPr>
                                      <w:lang w:val="es-ES"/>
                                    </w:rPr>
                                  </w:pPr>
                                  <w:r w:rsidRPr="0024511C">
                                    <w:rPr>
                                      <w:lang w:val="es-ES"/>
                                    </w:rPr>
                                    <w:sym w:font="Symbol" w:char="F06D"/>
                                  </w:r>
                                  <w:r w:rsidRPr="0024511C">
                                    <w:rPr>
                                      <w:vertAlign w:val="subscript"/>
                                      <w:lang w:val="es-ES"/>
                                    </w:rPr>
                                    <w:t>r</w:t>
                                  </w:r>
                                </w:p>
                              </w:tc>
                              <w:tc>
                                <w:tcPr>
                                  <w:tcW w:w="1710" w:type="dxa"/>
                                  <w:tcBorders>
                                    <w:top w:val="nil"/>
                                    <w:left w:val="nil"/>
                                    <w:bottom w:val="nil"/>
                                    <w:right w:val="nil"/>
                                  </w:tcBorders>
                                </w:tcPr>
                                <w:p w14:paraId="2ED588E2" w14:textId="77777777" w:rsidR="009D4038" w:rsidRPr="0024511C" w:rsidRDefault="009D4038" w:rsidP="00E2389C">
                                  <w:pPr>
                                    <w:pStyle w:val="TableText"/>
                                    <w:ind w:firstLine="0"/>
                                    <w:rPr>
                                      <w:lang w:val="es-ES"/>
                                    </w:rPr>
                                  </w:pPr>
                                  <w:r w:rsidRPr="0024511C">
                                    <w:rPr>
                                      <w:lang w:val="es-ES"/>
                                    </w:rPr>
                                    <w:t>relative permeability</w:t>
                                  </w:r>
                                </w:p>
                              </w:tc>
                              <w:tc>
                                <w:tcPr>
                                  <w:tcW w:w="2610" w:type="dxa"/>
                                  <w:tcBorders>
                                    <w:top w:val="nil"/>
                                    <w:left w:val="nil"/>
                                    <w:bottom w:val="nil"/>
                                    <w:right w:val="nil"/>
                                  </w:tcBorders>
                                </w:tcPr>
                                <w:p w14:paraId="50F1184C" w14:textId="77777777" w:rsidR="009D4038" w:rsidRPr="0024511C" w:rsidRDefault="009D4038" w:rsidP="00E2389C">
                                  <w:pPr>
                                    <w:pStyle w:val="TableText"/>
                                    <w:ind w:firstLine="0"/>
                                    <w:rPr>
                                      <w:lang w:val="es-ES"/>
                                    </w:rPr>
                                  </w:pPr>
                                  <w:r w:rsidRPr="0024511C">
                                    <w:rPr>
                                      <w:lang w:val="es-ES"/>
                                    </w:rPr>
                                    <w:sym w:font="Symbol" w:char="F06D"/>
                                  </w:r>
                                  <w:r w:rsidRPr="0024511C">
                                    <w:rPr>
                                      <w:lang w:val="es-ES"/>
                                    </w:rPr>
                                    <w:t xml:space="preserve"> </w:t>
                                  </w:r>
                                  <w:r w:rsidRPr="0024511C">
                                    <w:rPr>
                                      <w:lang w:val="es-ES"/>
                                    </w:rPr>
                                    <w:sym w:font="Symbol" w:char="F0AE"/>
                                  </w:r>
                                  <w:r w:rsidRPr="0024511C">
                                    <w:rPr>
                                      <w:lang w:val="es-ES"/>
                                    </w:rPr>
                                    <w:t xml:space="preserve"> </w:t>
                                  </w:r>
                                  <w:r w:rsidRPr="0024511C">
                                    <w:rPr>
                                      <w:lang w:val="es-ES"/>
                                    </w:rPr>
                                    <w:sym w:font="Symbol" w:char="F06D"/>
                                  </w:r>
                                  <w:r w:rsidRPr="0024511C">
                                    <w:rPr>
                                      <w:vertAlign w:val="subscript"/>
                                      <w:lang w:val="es-ES"/>
                                    </w:rPr>
                                    <w:t>r</w:t>
                                  </w:r>
                                </w:p>
                              </w:tc>
                            </w:tr>
                            <w:tr w:rsidR="009D4038" w:rsidRPr="0024511C" w14:paraId="6E1AE629" w14:textId="77777777">
                              <w:tc>
                                <w:tcPr>
                                  <w:tcW w:w="720" w:type="dxa"/>
                                  <w:tcBorders>
                                    <w:top w:val="nil"/>
                                    <w:left w:val="nil"/>
                                    <w:bottom w:val="nil"/>
                                    <w:right w:val="nil"/>
                                  </w:tcBorders>
                                </w:tcPr>
                                <w:p w14:paraId="017C5D41" w14:textId="77777777" w:rsidR="009D4038" w:rsidRPr="0024511C" w:rsidRDefault="009D4038" w:rsidP="00E2389C">
                                  <w:pPr>
                                    <w:pStyle w:val="TableText"/>
                                    <w:ind w:firstLine="0"/>
                                    <w:rPr>
                                      <w:lang w:val="es-ES"/>
                                    </w:rPr>
                                  </w:pPr>
                                  <w:r w:rsidRPr="0024511C">
                                    <w:rPr>
                                      <w:lang w:val="es-ES"/>
                                    </w:rPr>
                                    <w:t>w, W</w:t>
                                  </w:r>
                                </w:p>
                              </w:tc>
                              <w:tc>
                                <w:tcPr>
                                  <w:tcW w:w="1710" w:type="dxa"/>
                                  <w:tcBorders>
                                    <w:top w:val="nil"/>
                                    <w:left w:val="nil"/>
                                    <w:bottom w:val="nil"/>
                                    <w:right w:val="nil"/>
                                  </w:tcBorders>
                                </w:tcPr>
                                <w:p w14:paraId="1B122EA1" w14:textId="77777777" w:rsidR="009D4038" w:rsidRPr="0024511C" w:rsidRDefault="009D4038" w:rsidP="00E2389C">
                                  <w:pPr>
                                    <w:pStyle w:val="TableText"/>
                                    <w:ind w:firstLine="0"/>
                                    <w:rPr>
                                      <w:lang w:val="es-ES"/>
                                    </w:rPr>
                                  </w:pPr>
                                  <w:r w:rsidRPr="0024511C">
                                    <w:rPr>
                                      <w:lang w:val="es-ES"/>
                                    </w:rPr>
                                    <w:t>energy density</w:t>
                                  </w:r>
                                </w:p>
                              </w:tc>
                              <w:tc>
                                <w:tcPr>
                                  <w:tcW w:w="2610" w:type="dxa"/>
                                  <w:tcBorders>
                                    <w:top w:val="nil"/>
                                    <w:left w:val="nil"/>
                                    <w:bottom w:val="nil"/>
                                    <w:right w:val="nil"/>
                                  </w:tcBorders>
                                </w:tcPr>
                                <w:p w14:paraId="239389D1" w14:textId="77777777" w:rsidR="009D4038" w:rsidRPr="0024511C" w:rsidRDefault="009D4038" w:rsidP="00E2389C">
                                  <w:pPr>
                                    <w:pStyle w:val="TableText"/>
                                    <w:ind w:firstLine="0"/>
                                    <w:rPr>
                                      <w:vertAlign w:val="superscript"/>
                                      <w:lang w:val="es-ES"/>
                                    </w:rPr>
                                  </w:pPr>
                                  <w:r w:rsidRPr="0024511C">
                                    <w:rPr>
                                      <w:lang w:val="es-ES"/>
                                    </w:rPr>
                                    <w:t>1 erg/cm</w:t>
                                  </w:r>
                                  <w:r w:rsidRPr="0024511C">
                                    <w:rPr>
                                      <w:vertAlign w:val="superscript"/>
                                      <w:lang w:val="es-ES"/>
                                    </w:rPr>
                                    <w:t>3</w:t>
                                  </w: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1</w:t>
                                  </w:r>
                                  <w:r w:rsidRPr="0024511C">
                                    <w:rPr>
                                      <w:lang w:val="es-ES"/>
                                    </w:rPr>
                                    <w:t xml:space="preserve"> J/m</w:t>
                                  </w:r>
                                  <w:r w:rsidRPr="0024511C">
                                    <w:rPr>
                                      <w:vertAlign w:val="superscript"/>
                                      <w:lang w:val="es-ES"/>
                                    </w:rPr>
                                    <w:t>3</w:t>
                                  </w:r>
                                </w:p>
                              </w:tc>
                            </w:tr>
                            <w:tr w:rsidR="009D4038" w:rsidRPr="0024511C" w14:paraId="31344ED6" w14:textId="77777777">
                              <w:trPr>
                                <w:trHeight w:val="279"/>
                              </w:trPr>
                              <w:tc>
                                <w:tcPr>
                                  <w:tcW w:w="720" w:type="dxa"/>
                                  <w:tcBorders>
                                    <w:top w:val="nil"/>
                                    <w:left w:val="nil"/>
                                    <w:bottom w:val="double" w:sz="6" w:space="0" w:color="auto"/>
                                    <w:right w:val="nil"/>
                                  </w:tcBorders>
                                </w:tcPr>
                                <w:p w14:paraId="18FCA32D" w14:textId="77777777" w:rsidR="009D4038" w:rsidRPr="0024511C" w:rsidRDefault="009D4038" w:rsidP="00E2389C">
                                  <w:pPr>
                                    <w:pStyle w:val="TableText"/>
                                    <w:ind w:firstLine="0"/>
                                    <w:rPr>
                                      <w:lang w:val="es-ES"/>
                                    </w:rPr>
                                  </w:pPr>
                                  <w:r w:rsidRPr="0024511C">
                                    <w:rPr>
                                      <w:lang w:val="es-ES"/>
                                    </w:rPr>
                                    <w:t>N, D</w:t>
                                  </w:r>
                                </w:p>
                              </w:tc>
                              <w:tc>
                                <w:tcPr>
                                  <w:tcW w:w="1710" w:type="dxa"/>
                                  <w:tcBorders>
                                    <w:top w:val="nil"/>
                                    <w:left w:val="nil"/>
                                    <w:bottom w:val="double" w:sz="6" w:space="0" w:color="auto"/>
                                    <w:right w:val="nil"/>
                                  </w:tcBorders>
                                </w:tcPr>
                                <w:p w14:paraId="2F0CC359" w14:textId="77777777" w:rsidR="009D4038" w:rsidRPr="0024511C" w:rsidRDefault="009D4038" w:rsidP="00E2389C">
                                  <w:pPr>
                                    <w:pStyle w:val="TableText"/>
                                    <w:ind w:firstLine="0"/>
                                    <w:rPr>
                                      <w:lang w:val="es-ES"/>
                                    </w:rPr>
                                  </w:pPr>
                                  <w:r w:rsidRPr="0024511C">
                                    <w:rPr>
                                      <w:lang w:val="es-ES"/>
                                    </w:rPr>
                                    <w:t>demagnetizing factor</w:t>
                                  </w:r>
                                </w:p>
                              </w:tc>
                              <w:tc>
                                <w:tcPr>
                                  <w:tcW w:w="2610" w:type="dxa"/>
                                  <w:tcBorders>
                                    <w:top w:val="nil"/>
                                    <w:left w:val="nil"/>
                                    <w:bottom w:val="double" w:sz="6" w:space="0" w:color="auto"/>
                                    <w:right w:val="nil"/>
                                  </w:tcBorders>
                                </w:tcPr>
                                <w:p w14:paraId="17AF0A8C" w14:textId="77777777" w:rsidR="009D4038" w:rsidRPr="0024511C" w:rsidRDefault="009D4038"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1/(4</w:t>
                                  </w:r>
                                  <w:r w:rsidRPr="0024511C">
                                    <w:rPr>
                                      <w:lang w:val="es-ES"/>
                                    </w:rPr>
                                    <w:sym w:font="Symbol" w:char="F070"/>
                                  </w:r>
                                  <w:r w:rsidRPr="0024511C">
                                    <w:rPr>
                                      <w:lang w:val="es-ES"/>
                                    </w:rPr>
                                    <w:t>)</w:t>
                                  </w:r>
                                </w:p>
                              </w:tc>
                            </w:tr>
                          </w:tbl>
                          <w:p w14:paraId="3EC14780" w14:textId="77777777" w:rsidR="009D4038" w:rsidRPr="00AA3FD6" w:rsidRDefault="009D4038" w:rsidP="00AC68E7">
                            <w:pPr>
                              <w:pStyle w:val="FigureCaption"/>
                              <w:rPr>
                                <w:lang w:val="en-GB"/>
                              </w:rPr>
                            </w:pPr>
                            <w:r w:rsidRPr="00AA3FD6">
                              <w:rPr>
                                <w:lang w:val="en-GB"/>
                              </w:rPr>
                              <w:t xml:space="preserve">Vertical lines are optional in tables. Statements that serve as captions for the entire table do not need footnote letters. </w:t>
                            </w:r>
                          </w:p>
                          <w:p w14:paraId="17E0D896" w14:textId="77777777" w:rsidR="009D4038" w:rsidRPr="00AA3FD6" w:rsidRDefault="009D4038" w:rsidP="00AC68E7">
                            <w:pPr>
                              <w:pStyle w:val="FigureCaption"/>
                              <w:rPr>
                                <w:lang w:val="en-GB"/>
                              </w:rPr>
                            </w:pPr>
                            <w:r w:rsidRPr="00AA3FD6">
                              <w:rPr>
                                <w:vertAlign w:val="superscript"/>
                                <w:lang w:val="en-GB"/>
                              </w:rPr>
                              <w:t>a</w:t>
                            </w:r>
                            <w:r w:rsidRPr="00AA3FD6">
                              <w:rPr>
                                <w:lang w:val="en-GB"/>
                              </w:rPr>
                              <w:t>Gaussian units are the same as cgs emu for magnetostatics; Mx = maxwell, G = gauss, Oe = oersted; Wb = weber, V = volt, s = second, T = tesla, m = meter, A = ampere, J = joule, kg = kilogram, H = henry.</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680E35" id="_x0000_s1036" type="#_x0000_t202" style="position:absolute;left:0;text-align:left;margin-left:269.05pt;margin-top:2.65pt;width:248.4pt;height:386.2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" o:allowincell="f" stroked="f">
                <v:textbox inset="0,0,0,0">
                  <w:txbxContent>
                    <w:p w14:paraId="332175CD" w14:textId="77777777" w:rsidR="009D4038" w:rsidRPr="00AA3FD6" w:rsidRDefault="009D4038" w:rsidP="00AC68E7">
                      <w:pPr>
                        <w:pStyle w:val="TableTitle"/>
                        <w:rPr>
                          <w:lang w:val="en-GB"/>
                        </w:rPr>
                      </w:pPr>
                      <w:r w:rsidRPr="00AA3FD6">
                        <w:rPr>
                          <w:lang w:val="en-GB"/>
                        </w:rPr>
                        <w:t>Tabla I</w:t>
                      </w:r>
                    </w:p>
                    <w:p w14:paraId="25B10933" w14:textId="77777777" w:rsidR="009D4038" w:rsidRPr="00AA3FD6" w:rsidRDefault="009D4038" w:rsidP="00AC68E7">
                      <w:pPr>
                        <w:pStyle w:val="TableTitle"/>
                        <w:rPr>
                          <w:lang w:val="en-GB"/>
                        </w:rPr>
                      </w:pPr>
                      <w:r w:rsidRPr="00AA3FD6">
                        <w:rPr>
                          <w:lang w:val="en-GB"/>
                        </w:rPr>
                        <w:t>Units for Magnetic Properties</w:t>
                      </w:r>
                    </w:p>
                    <w:tbl>
                      <w:tblPr>
                        <w:tblW w:w="0" w:type="auto"/>
                        <w:tblInd w:w="108" w:type="dxa"/>
                        <w:tblBorders>
                          <w:top w:val="single" w:sz="12" w:space="0" w:color="808080"/>
                          <w:bottom w:val="single" w:sz="12" w:space="0" w:color="808080"/>
                        </w:tblBorders>
                        <w:tblLayout w:type="fixed"/>
                        <w:tblLook w:val="0000" w:firstRow="0" w:lastRow="0" w:firstColumn="0" w:lastColumn="0" w:noHBand="0" w:noVBand="0"/>
                      </w:tblPr>
                      <w:tblGrid>
                        <w:gridCol w:w="720"/>
                        <w:gridCol w:w="1710"/>
                        <w:gridCol w:w="2610"/>
                      </w:tblGrid>
                      <w:tr w:rsidR="009D4038" w:rsidRPr="00AA3FD6" w14:paraId="37D8B046" w14:textId="77777777">
                        <w:trPr>
                          <w:trHeight w:val="440"/>
                        </w:trPr>
                        <w:tc>
                          <w:tcPr>
                            <w:tcW w:w="720" w:type="dxa"/>
                            <w:tcBorders>
                              <w:top w:val="double" w:sz="6" w:space="0" w:color="auto"/>
                              <w:left w:val="nil"/>
                              <w:bottom w:val="single" w:sz="6" w:space="0" w:color="auto"/>
                              <w:right w:val="nil"/>
                            </w:tcBorders>
                            <w:vAlign w:val="center"/>
                          </w:tcPr>
                          <w:p w14:paraId="13BAA732" w14:textId="77777777" w:rsidR="009D4038" w:rsidRPr="0024511C" w:rsidRDefault="009D4038" w:rsidP="00E2389C">
                            <w:pPr>
                              <w:pStyle w:val="TableText"/>
                              <w:ind w:firstLine="0"/>
                              <w:jc w:val="both"/>
                              <w:rPr>
                                <w:lang w:val="es-ES"/>
                              </w:rPr>
                            </w:pPr>
                            <w:r w:rsidRPr="0024511C">
                              <w:rPr>
                                <w:lang w:val="es-ES"/>
                              </w:rPr>
                              <w:t>Symbol</w:t>
                            </w:r>
                          </w:p>
                        </w:tc>
                        <w:tc>
                          <w:tcPr>
                            <w:tcW w:w="1710" w:type="dxa"/>
                            <w:tcBorders>
                              <w:top w:val="double" w:sz="6" w:space="0" w:color="auto"/>
                              <w:left w:val="nil"/>
                              <w:bottom w:val="single" w:sz="6" w:space="0" w:color="auto"/>
                              <w:right w:val="nil"/>
                            </w:tcBorders>
                            <w:vAlign w:val="center"/>
                          </w:tcPr>
                          <w:p w14:paraId="7AACEF72" w14:textId="77777777" w:rsidR="009D4038" w:rsidRPr="0024511C" w:rsidRDefault="009D4038" w:rsidP="00E2389C">
                            <w:pPr>
                              <w:pStyle w:val="TableText"/>
                              <w:rPr>
                                <w:smallCaps/>
                                <w:lang w:val="es-ES"/>
                              </w:rPr>
                            </w:pPr>
                            <w:r w:rsidRPr="0024511C">
                              <w:rPr>
                                <w:smallCaps/>
                                <w:lang w:val="es-ES"/>
                              </w:rPr>
                              <w:t>Quantity</w:t>
                            </w:r>
                          </w:p>
                        </w:tc>
                        <w:tc>
                          <w:tcPr>
                            <w:tcW w:w="2610" w:type="dxa"/>
                            <w:tcBorders>
                              <w:top w:val="double" w:sz="6" w:space="0" w:color="auto"/>
                              <w:left w:val="nil"/>
                              <w:bottom w:val="single" w:sz="6" w:space="0" w:color="auto"/>
                              <w:right w:val="nil"/>
                            </w:tcBorders>
                            <w:vAlign w:val="center"/>
                          </w:tcPr>
                          <w:p w14:paraId="576AD0CA" w14:textId="77777777" w:rsidR="009D4038" w:rsidRPr="00AA3FD6" w:rsidRDefault="009D4038" w:rsidP="00E2389C">
                            <w:pPr>
                              <w:pStyle w:val="TableText"/>
                              <w:rPr>
                                <w:lang w:val="en-GB"/>
                              </w:rPr>
                            </w:pPr>
                            <w:r w:rsidRPr="00AA3FD6">
                              <w:rPr>
                                <w:lang w:val="en-GB"/>
                              </w:rPr>
                              <w:t xml:space="preserve">Conversion from Gaussian and CGS EMU to SI </w:t>
                            </w:r>
                            <w:r w:rsidRPr="00AA3FD6">
                              <w:rPr>
                                <w:vertAlign w:val="superscript"/>
                                <w:lang w:val="en-GB"/>
                              </w:rPr>
                              <w:t>a</w:t>
                            </w:r>
                          </w:p>
                        </w:tc>
                      </w:tr>
                      <w:tr w:rsidR="009D4038" w:rsidRPr="0024511C" w14:paraId="1F271267" w14:textId="77777777">
                        <w:tc>
                          <w:tcPr>
                            <w:tcW w:w="720" w:type="dxa"/>
                            <w:tcBorders>
                              <w:top w:val="nil"/>
                              <w:left w:val="nil"/>
                              <w:bottom w:val="nil"/>
                              <w:right w:val="nil"/>
                            </w:tcBorders>
                          </w:tcPr>
                          <w:p w14:paraId="0EEF2D92" w14:textId="77777777" w:rsidR="009D4038" w:rsidRPr="0024511C" w:rsidRDefault="009D4038" w:rsidP="00E2389C">
                            <w:pPr>
                              <w:pStyle w:val="TableText"/>
                              <w:ind w:firstLine="0"/>
                              <w:rPr>
                                <w:lang w:val="es-ES"/>
                              </w:rPr>
                            </w:pPr>
                            <w:r w:rsidRPr="0024511C">
                              <w:rPr>
                                <w:lang w:val="es-ES"/>
                              </w:rPr>
                              <w:sym w:font="Symbol" w:char="F046"/>
                            </w:r>
                          </w:p>
                        </w:tc>
                        <w:tc>
                          <w:tcPr>
                            <w:tcW w:w="1710" w:type="dxa"/>
                            <w:tcBorders>
                              <w:top w:val="nil"/>
                              <w:left w:val="nil"/>
                              <w:bottom w:val="nil"/>
                              <w:right w:val="nil"/>
                            </w:tcBorders>
                          </w:tcPr>
                          <w:p w14:paraId="08B4001A" w14:textId="77777777" w:rsidR="009D4038" w:rsidRPr="0024511C" w:rsidRDefault="009D4038" w:rsidP="00E2389C">
                            <w:pPr>
                              <w:pStyle w:val="TableText"/>
                              <w:ind w:firstLine="0"/>
                              <w:rPr>
                                <w:lang w:val="es-ES"/>
                              </w:rPr>
                            </w:pPr>
                            <w:r w:rsidRPr="0024511C">
                              <w:rPr>
                                <w:lang w:val="es-ES"/>
                              </w:rPr>
                              <w:t>magnetic flux</w:t>
                            </w:r>
                          </w:p>
                        </w:tc>
                        <w:tc>
                          <w:tcPr>
                            <w:tcW w:w="2610" w:type="dxa"/>
                            <w:tcBorders>
                              <w:top w:val="nil"/>
                              <w:left w:val="nil"/>
                              <w:bottom w:val="nil"/>
                              <w:right w:val="nil"/>
                            </w:tcBorders>
                          </w:tcPr>
                          <w:p w14:paraId="7C74928C" w14:textId="77777777" w:rsidR="009D4038" w:rsidRPr="0024511C" w:rsidRDefault="009D4038" w:rsidP="00E2389C">
                            <w:pPr>
                              <w:pStyle w:val="TableText"/>
                              <w:ind w:firstLine="0"/>
                              <w:rPr>
                                <w:lang w:val="es-ES"/>
                              </w:rPr>
                            </w:pPr>
                            <w:r w:rsidRPr="0024511C">
                              <w:rPr>
                                <w:lang w:val="es-ES"/>
                              </w:rPr>
                              <w:t xml:space="preserve">1 Mx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8</w:t>
                            </w:r>
                            <w:r w:rsidRPr="0024511C">
                              <w:rPr>
                                <w:lang w:val="es-ES"/>
                              </w:rPr>
                              <w:t xml:space="preserve"> Wb = 10</w:t>
                            </w:r>
                            <w:r w:rsidRPr="0024511C">
                              <w:rPr>
                                <w:vertAlign w:val="superscript"/>
                                <w:lang w:val="es-ES"/>
                              </w:rPr>
                              <w:sym w:font="Symbol" w:char="F02D"/>
                            </w:r>
                            <w:r w:rsidRPr="0024511C">
                              <w:rPr>
                                <w:vertAlign w:val="superscript"/>
                                <w:lang w:val="es-ES"/>
                              </w:rPr>
                              <w:t>8</w:t>
                            </w:r>
                            <w:r w:rsidRPr="0024511C">
                              <w:rPr>
                                <w:lang w:val="es-ES"/>
                              </w:rPr>
                              <w:t xml:space="preserve"> V·s</w:t>
                            </w:r>
                          </w:p>
                        </w:tc>
                      </w:tr>
                      <w:tr w:rsidR="009D4038" w:rsidRPr="0024511C" w14:paraId="3ACEC189" w14:textId="77777777">
                        <w:tc>
                          <w:tcPr>
                            <w:tcW w:w="720" w:type="dxa"/>
                            <w:tcBorders>
                              <w:top w:val="nil"/>
                              <w:left w:val="nil"/>
                              <w:bottom w:val="nil"/>
                              <w:right w:val="nil"/>
                            </w:tcBorders>
                          </w:tcPr>
                          <w:p w14:paraId="38F9B18A" w14:textId="77777777" w:rsidR="009D4038" w:rsidRPr="0024511C" w:rsidRDefault="009D4038" w:rsidP="00E2389C">
                            <w:pPr>
                              <w:pStyle w:val="TableText"/>
                              <w:ind w:firstLine="0"/>
                              <w:rPr>
                                <w:lang w:val="es-ES"/>
                              </w:rPr>
                            </w:pPr>
                            <w:r w:rsidRPr="0024511C">
                              <w:rPr>
                                <w:lang w:val="es-ES"/>
                              </w:rPr>
                              <w:t>B</w:t>
                            </w:r>
                          </w:p>
                        </w:tc>
                        <w:tc>
                          <w:tcPr>
                            <w:tcW w:w="1710" w:type="dxa"/>
                            <w:tcBorders>
                              <w:top w:val="nil"/>
                              <w:left w:val="nil"/>
                              <w:bottom w:val="nil"/>
                              <w:right w:val="nil"/>
                            </w:tcBorders>
                          </w:tcPr>
                          <w:p w14:paraId="5E1CD6D8" w14:textId="77777777" w:rsidR="009D4038" w:rsidRPr="00AA3FD6" w:rsidRDefault="009D4038" w:rsidP="00E2389C">
                            <w:pPr>
                              <w:pStyle w:val="TableText"/>
                              <w:ind w:firstLine="0"/>
                              <w:rPr>
                                <w:lang w:val="en-GB"/>
                              </w:rPr>
                            </w:pPr>
                            <w:r w:rsidRPr="00AA3FD6">
                              <w:rPr>
                                <w:lang w:val="en-GB"/>
                              </w:rPr>
                              <w:t xml:space="preserve">magnetic flux density, </w:t>
                            </w:r>
                          </w:p>
                          <w:p w14:paraId="136B02E6" w14:textId="77777777" w:rsidR="009D4038" w:rsidRPr="00AA3FD6" w:rsidRDefault="009D4038" w:rsidP="00E2389C">
                            <w:pPr>
                              <w:pStyle w:val="TableText"/>
                              <w:ind w:firstLine="0"/>
                              <w:rPr>
                                <w:lang w:val="en-GB"/>
                              </w:rPr>
                            </w:pPr>
                            <w:r w:rsidRPr="00AA3FD6">
                              <w:rPr>
                                <w:lang w:val="en-GB"/>
                              </w:rPr>
                              <w:t>magnetic induction</w:t>
                            </w:r>
                          </w:p>
                        </w:tc>
                        <w:tc>
                          <w:tcPr>
                            <w:tcW w:w="2610" w:type="dxa"/>
                            <w:tcBorders>
                              <w:top w:val="nil"/>
                              <w:left w:val="nil"/>
                              <w:bottom w:val="nil"/>
                              <w:right w:val="nil"/>
                            </w:tcBorders>
                          </w:tcPr>
                          <w:p w14:paraId="0B5AF0A6" w14:textId="77777777" w:rsidR="009D4038" w:rsidRPr="0024511C" w:rsidRDefault="009D4038" w:rsidP="00E2389C">
                            <w:pPr>
                              <w:pStyle w:val="TableText"/>
                              <w:ind w:firstLine="0"/>
                              <w:rPr>
                                <w:vertAlign w:val="superscript"/>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4</w:t>
                            </w:r>
                            <w:r w:rsidRPr="0024511C">
                              <w:rPr>
                                <w:lang w:val="es-ES"/>
                              </w:rPr>
                              <w:t xml:space="preserve"> T = 10</w:t>
                            </w:r>
                            <w:r w:rsidRPr="0024511C">
                              <w:rPr>
                                <w:vertAlign w:val="superscript"/>
                                <w:lang w:val="es-ES"/>
                              </w:rPr>
                              <w:sym w:font="Symbol" w:char="F02D"/>
                            </w:r>
                            <w:r w:rsidRPr="0024511C">
                              <w:rPr>
                                <w:vertAlign w:val="superscript"/>
                                <w:lang w:val="es-ES"/>
                              </w:rPr>
                              <w:t>4</w:t>
                            </w:r>
                            <w:r w:rsidRPr="0024511C">
                              <w:rPr>
                                <w:lang w:val="es-ES"/>
                              </w:rPr>
                              <w:t xml:space="preserve"> Wb/m</w:t>
                            </w:r>
                            <w:r w:rsidRPr="0024511C">
                              <w:rPr>
                                <w:vertAlign w:val="superscript"/>
                                <w:lang w:val="es-ES"/>
                              </w:rPr>
                              <w:t>2</w:t>
                            </w:r>
                          </w:p>
                        </w:tc>
                      </w:tr>
                      <w:tr w:rsidR="009D4038" w:rsidRPr="0024511C" w14:paraId="2A0E5FE9" w14:textId="77777777">
                        <w:tc>
                          <w:tcPr>
                            <w:tcW w:w="720" w:type="dxa"/>
                            <w:tcBorders>
                              <w:top w:val="nil"/>
                              <w:left w:val="nil"/>
                              <w:bottom w:val="nil"/>
                              <w:right w:val="nil"/>
                            </w:tcBorders>
                          </w:tcPr>
                          <w:p w14:paraId="28E36536" w14:textId="77777777" w:rsidR="009D4038" w:rsidRPr="0024511C" w:rsidRDefault="009D4038" w:rsidP="00E2389C">
                            <w:pPr>
                              <w:pStyle w:val="TableText"/>
                              <w:ind w:firstLine="0"/>
                              <w:rPr>
                                <w:lang w:val="es-ES"/>
                              </w:rPr>
                            </w:pPr>
                            <w:r w:rsidRPr="0024511C">
                              <w:rPr>
                                <w:lang w:val="es-ES"/>
                              </w:rPr>
                              <w:t>H</w:t>
                            </w:r>
                          </w:p>
                        </w:tc>
                        <w:tc>
                          <w:tcPr>
                            <w:tcW w:w="1710" w:type="dxa"/>
                            <w:tcBorders>
                              <w:top w:val="nil"/>
                              <w:left w:val="nil"/>
                              <w:bottom w:val="nil"/>
                              <w:right w:val="nil"/>
                            </w:tcBorders>
                          </w:tcPr>
                          <w:p w14:paraId="36AE8430" w14:textId="77777777" w:rsidR="009D4038" w:rsidRPr="0024511C" w:rsidRDefault="009D4038" w:rsidP="00E2389C">
                            <w:pPr>
                              <w:pStyle w:val="TableText"/>
                              <w:ind w:firstLine="0"/>
                              <w:rPr>
                                <w:lang w:val="es-ES"/>
                              </w:rPr>
                            </w:pPr>
                            <w:r w:rsidRPr="0024511C">
                              <w:rPr>
                                <w:lang w:val="es-ES"/>
                              </w:rPr>
                              <w:t>magnetic field strength</w:t>
                            </w:r>
                          </w:p>
                        </w:tc>
                        <w:tc>
                          <w:tcPr>
                            <w:tcW w:w="2610" w:type="dxa"/>
                            <w:tcBorders>
                              <w:top w:val="nil"/>
                              <w:left w:val="nil"/>
                              <w:bottom w:val="nil"/>
                              <w:right w:val="nil"/>
                            </w:tcBorders>
                          </w:tcPr>
                          <w:p w14:paraId="6011E86C" w14:textId="77777777" w:rsidR="009D4038" w:rsidRPr="0024511C" w:rsidRDefault="009D4038" w:rsidP="00E2389C">
                            <w:pPr>
                              <w:pStyle w:val="TableText"/>
                              <w:ind w:firstLine="0"/>
                              <w:rPr>
                                <w:lang w:val="es-ES"/>
                              </w:rPr>
                            </w:pPr>
                            <w:r w:rsidRPr="0024511C">
                              <w:rPr>
                                <w:lang w:val="es-ES"/>
                              </w:rPr>
                              <w:t xml:space="preserve">1 O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4</w:t>
                            </w:r>
                            <w:r w:rsidRPr="0024511C">
                              <w:rPr>
                                <w:lang w:val="es-ES"/>
                              </w:rPr>
                              <w:sym w:font="Symbol" w:char="F070"/>
                            </w:r>
                            <w:r w:rsidRPr="0024511C">
                              <w:rPr>
                                <w:lang w:val="es-ES"/>
                              </w:rPr>
                              <w:t>) A/m</w:t>
                            </w:r>
                          </w:p>
                        </w:tc>
                      </w:tr>
                      <w:tr w:rsidR="009D4038" w:rsidRPr="0024511C" w14:paraId="3D28B712" w14:textId="77777777">
                        <w:tc>
                          <w:tcPr>
                            <w:tcW w:w="720" w:type="dxa"/>
                            <w:tcBorders>
                              <w:top w:val="nil"/>
                              <w:left w:val="nil"/>
                              <w:bottom w:val="nil"/>
                              <w:right w:val="nil"/>
                            </w:tcBorders>
                          </w:tcPr>
                          <w:p w14:paraId="04823DF9" w14:textId="77777777" w:rsidR="009D4038" w:rsidRPr="0024511C" w:rsidRDefault="009D4038"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13902225" w14:textId="77777777" w:rsidR="009D4038" w:rsidRPr="0024511C" w:rsidRDefault="009D4038" w:rsidP="00E2389C">
                            <w:pPr>
                              <w:pStyle w:val="TableText"/>
                              <w:ind w:firstLine="0"/>
                              <w:rPr>
                                <w:vertAlign w:val="superscript"/>
                                <w:lang w:val="es-ES"/>
                              </w:rPr>
                            </w:pPr>
                            <w:r w:rsidRPr="0024511C">
                              <w:rPr>
                                <w:lang w:val="es-ES"/>
                              </w:rPr>
                              <w:t>magnetic moment</w:t>
                            </w:r>
                          </w:p>
                        </w:tc>
                        <w:tc>
                          <w:tcPr>
                            <w:tcW w:w="2610" w:type="dxa"/>
                            <w:tcBorders>
                              <w:top w:val="nil"/>
                              <w:left w:val="nil"/>
                              <w:bottom w:val="nil"/>
                              <w:right w:val="nil"/>
                            </w:tcBorders>
                          </w:tcPr>
                          <w:p w14:paraId="1B7AB11F" w14:textId="77777777" w:rsidR="009D4038" w:rsidRPr="0024511C" w:rsidRDefault="009D4038" w:rsidP="00E2389C">
                            <w:pPr>
                              <w:pStyle w:val="TableText"/>
                              <w:ind w:firstLine="0"/>
                              <w:rPr>
                                <w:lang w:val="es-ES"/>
                              </w:rPr>
                            </w:pPr>
                            <w:r w:rsidRPr="0024511C">
                              <w:rPr>
                                <w:lang w:val="es-ES"/>
                              </w:rPr>
                              <w:t xml:space="preserve">1 erg/G = 1 emu </w:t>
                            </w:r>
                          </w:p>
                          <w:p w14:paraId="4CE9B745" w14:textId="77777777" w:rsidR="009D4038" w:rsidRPr="0024511C" w:rsidRDefault="009D4038"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A·m</w:t>
                            </w:r>
                            <w:r w:rsidRPr="0024511C">
                              <w:rPr>
                                <w:vertAlign w:val="superscript"/>
                                <w:lang w:val="es-ES"/>
                              </w:rPr>
                              <w:t>2</w:t>
                            </w:r>
                            <w:r w:rsidRPr="0024511C">
                              <w:rPr>
                                <w:lang w:val="es-ES"/>
                              </w:rPr>
                              <w:t xml:space="preserve"> = 10</w:t>
                            </w:r>
                            <w:r w:rsidRPr="0024511C">
                              <w:rPr>
                                <w:vertAlign w:val="superscript"/>
                                <w:lang w:val="es-ES"/>
                              </w:rPr>
                              <w:sym w:font="Symbol" w:char="F02D"/>
                            </w:r>
                            <w:r w:rsidRPr="0024511C">
                              <w:rPr>
                                <w:vertAlign w:val="superscript"/>
                                <w:lang w:val="es-ES"/>
                              </w:rPr>
                              <w:t>3</w:t>
                            </w:r>
                            <w:r w:rsidRPr="0024511C">
                              <w:rPr>
                                <w:lang w:val="es-ES"/>
                              </w:rPr>
                              <w:t xml:space="preserve"> J/T</w:t>
                            </w:r>
                          </w:p>
                        </w:tc>
                      </w:tr>
                      <w:tr w:rsidR="009D4038" w:rsidRPr="0024511C" w14:paraId="3D766BD9" w14:textId="77777777">
                        <w:tc>
                          <w:tcPr>
                            <w:tcW w:w="720" w:type="dxa"/>
                            <w:tcBorders>
                              <w:top w:val="nil"/>
                              <w:left w:val="nil"/>
                              <w:bottom w:val="nil"/>
                              <w:right w:val="nil"/>
                            </w:tcBorders>
                          </w:tcPr>
                          <w:p w14:paraId="5E0401AF" w14:textId="77777777" w:rsidR="009D4038" w:rsidRPr="0024511C" w:rsidRDefault="009D4038"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5AC16FBD" w14:textId="77777777" w:rsidR="009D4038" w:rsidRPr="0024511C" w:rsidRDefault="009D4038" w:rsidP="00E2389C">
                            <w:pPr>
                              <w:pStyle w:val="TableText"/>
                              <w:ind w:firstLine="0"/>
                              <w:rPr>
                                <w:lang w:val="es-ES"/>
                              </w:rPr>
                            </w:pPr>
                            <w:r w:rsidRPr="0024511C">
                              <w:rPr>
                                <w:lang w:val="es-ES"/>
                              </w:rPr>
                              <w:t>magnetization</w:t>
                            </w:r>
                          </w:p>
                        </w:tc>
                        <w:tc>
                          <w:tcPr>
                            <w:tcW w:w="2610" w:type="dxa"/>
                            <w:tcBorders>
                              <w:top w:val="nil"/>
                              <w:left w:val="nil"/>
                              <w:bottom w:val="nil"/>
                              <w:right w:val="nil"/>
                            </w:tcBorders>
                          </w:tcPr>
                          <w:p w14:paraId="49E88558" w14:textId="77777777" w:rsidR="009D4038" w:rsidRPr="0024511C" w:rsidRDefault="009D4038" w:rsidP="00E2389C">
                            <w:pPr>
                              <w:pStyle w:val="TableText"/>
                              <w:ind w:firstLine="0"/>
                              <w:rPr>
                                <w:lang w:val="es-ES"/>
                              </w:rPr>
                            </w:pPr>
                            <w:r w:rsidRPr="0024511C">
                              <w:rPr>
                                <w:lang w:val="es-ES"/>
                              </w:rPr>
                              <w:t>1 erg/(G·cm</w:t>
                            </w:r>
                            <w:r w:rsidRPr="0024511C">
                              <w:rPr>
                                <w:vertAlign w:val="superscript"/>
                                <w:lang w:val="es-ES"/>
                              </w:rPr>
                              <w:t>3</w:t>
                            </w:r>
                            <w:r w:rsidRPr="0024511C">
                              <w:rPr>
                                <w:lang w:val="es-ES"/>
                              </w:rPr>
                              <w:t>) = 1 emu/cm</w:t>
                            </w:r>
                            <w:r w:rsidRPr="0024511C">
                              <w:rPr>
                                <w:vertAlign w:val="superscript"/>
                                <w:lang w:val="es-ES"/>
                              </w:rPr>
                              <w:t>3</w:t>
                            </w:r>
                          </w:p>
                          <w:p w14:paraId="78505915" w14:textId="77777777" w:rsidR="009D4038" w:rsidRPr="0024511C" w:rsidRDefault="009D4038"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 xml:space="preserve"> A/m</w:t>
                            </w:r>
                          </w:p>
                        </w:tc>
                      </w:tr>
                      <w:tr w:rsidR="009D4038" w:rsidRPr="0024511C" w14:paraId="0C3E6F01" w14:textId="77777777">
                        <w:tc>
                          <w:tcPr>
                            <w:tcW w:w="720" w:type="dxa"/>
                            <w:tcBorders>
                              <w:top w:val="nil"/>
                              <w:left w:val="nil"/>
                              <w:bottom w:val="nil"/>
                              <w:right w:val="nil"/>
                            </w:tcBorders>
                          </w:tcPr>
                          <w:p w14:paraId="031428FF" w14:textId="77777777" w:rsidR="009D4038" w:rsidRPr="0024511C" w:rsidRDefault="009D4038" w:rsidP="00E2389C">
                            <w:pPr>
                              <w:pStyle w:val="TableText"/>
                              <w:ind w:firstLine="0"/>
                              <w:rPr>
                                <w:lang w:val="es-ES"/>
                              </w:rPr>
                            </w:pPr>
                            <w:r w:rsidRPr="0024511C">
                              <w:rPr>
                                <w:lang w:val="es-ES"/>
                              </w:rPr>
                              <w:t>4</w:t>
                            </w:r>
                            <w:r w:rsidRPr="0024511C">
                              <w:rPr>
                                <w:lang w:val="es-ES"/>
                              </w:rPr>
                              <w:sym w:font="Symbol" w:char="F070"/>
                            </w:r>
                            <w:r w:rsidRPr="0024511C">
                              <w:rPr>
                                <w:lang w:val="es-ES"/>
                              </w:rPr>
                              <w:t>M</w:t>
                            </w:r>
                          </w:p>
                        </w:tc>
                        <w:tc>
                          <w:tcPr>
                            <w:tcW w:w="1710" w:type="dxa"/>
                            <w:tcBorders>
                              <w:top w:val="nil"/>
                              <w:left w:val="nil"/>
                              <w:bottom w:val="nil"/>
                              <w:right w:val="nil"/>
                            </w:tcBorders>
                          </w:tcPr>
                          <w:p w14:paraId="377564DA" w14:textId="77777777" w:rsidR="009D4038" w:rsidRPr="0024511C" w:rsidRDefault="009D4038" w:rsidP="00E2389C">
                            <w:pPr>
                              <w:pStyle w:val="TableText"/>
                              <w:ind w:firstLine="0"/>
                              <w:rPr>
                                <w:lang w:val="es-ES"/>
                              </w:rPr>
                            </w:pPr>
                            <w:r w:rsidRPr="0024511C">
                              <w:rPr>
                                <w:lang w:val="es-ES"/>
                              </w:rPr>
                              <w:t>magnetization</w:t>
                            </w:r>
                          </w:p>
                        </w:tc>
                        <w:tc>
                          <w:tcPr>
                            <w:tcW w:w="2610" w:type="dxa"/>
                            <w:tcBorders>
                              <w:top w:val="nil"/>
                              <w:left w:val="nil"/>
                              <w:bottom w:val="nil"/>
                              <w:right w:val="nil"/>
                            </w:tcBorders>
                          </w:tcPr>
                          <w:p w14:paraId="2DAACB1A" w14:textId="77777777" w:rsidR="009D4038" w:rsidRPr="0024511C" w:rsidRDefault="009D4038" w:rsidP="00E2389C">
                            <w:pPr>
                              <w:pStyle w:val="TableText"/>
                              <w:ind w:firstLine="0"/>
                              <w:rPr>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4</w:t>
                            </w:r>
                            <w:r w:rsidRPr="0024511C">
                              <w:rPr>
                                <w:lang w:val="es-ES"/>
                              </w:rPr>
                              <w:sym w:font="Symbol" w:char="F070"/>
                            </w:r>
                            <w:r w:rsidRPr="0024511C">
                              <w:rPr>
                                <w:lang w:val="es-ES"/>
                              </w:rPr>
                              <w:t>) A/m</w:t>
                            </w:r>
                          </w:p>
                        </w:tc>
                      </w:tr>
                      <w:tr w:rsidR="009D4038" w:rsidRPr="00AA3FD6" w14:paraId="419D2805" w14:textId="77777777">
                        <w:tc>
                          <w:tcPr>
                            <w:tcW w:w="720" w:type="dxa"/>
                            <w:tcBorders>
                              <w:top w:val="nil"/>
                              <w:left w:val="nil"/>
                              <w:bottom w:val="nil"/>
                              <w:right w:val="nil"/>
                            </w:tcBorders>
                          </w:tcPr>
                          <w:p w14:paraId="52352293" w14:textId="77777777" w:rsidR="009D4038" w:rsidRPr="0024511C" w:rsidRDefault="009D4038" w:rsidP="00E2389C">
                            <w:pPr>
                              <w:pStyle w:val="TableText"/>
                              <w:ind w:firstLine="0"/>
                              <w:rPr>
                                <w:lang w:val="es-ES"/>
                              </w:rPr>
                            </w:pPr>
                            <w:r w:rsidRPr="0024511C">
                              <w:rPr>
                                <w:lang w:val="es-ES"/>
                              </w:rPr>
                              <w:sym w:font="Symbol" w:char="F073"/>
                            </w:r>
                          </w:p>
                        </w:tc>
                        <w:tc>
                          <w:tcPr>
                            <w:tcW w:w="1710" w:type="dxa"/>
                            <w:tcBorders>
                              <w:top w:val="nil"/>
                              <w:left w:val="nil"/>
                              <w:bottom w:val="nil"/>
                              <w:right w:val="nil"/>
                            </w:tcBorders>
                          </w:tcPr>
                          <w:p w14:paraId="5B7C377E" w14:textId="77777777" w:rsidR="009D4038" w:rsidRPr="0024511C" w:rsidRDefault="009D4038" w:rsidP="00E2389C">
                            <w:pPr>
                              <w:pStyle w:val="TableText"/>
                              <w:ind w:firstLine="0"/>
                              <w:rPr>
                                <w:lang w:val="es-ES"/>
                              </w:rPr>
                            </w:pPr>
                            <w:r w:rsidRPr="0024511C">
                              <w:rPr>
                                <w:lang w:val="es-ES"/>
                              </w:rPr>
                              <w:t>specific magnetization</w:t>
                            </w:r>
                          </w:p>
                        </w:tc>
                        <w:tc>
                          <w:tcPr>
                            <w:tcW w:w="2610" w:type="dxa"/>
                            <w:tcBorders>
                              <w:top w:val="nil"/>
                              <w:left w:val="nil"/>
                              <w:bottom w:val="nil"/>
                              <w:right w:val="nil"/>
                            </w:tcBorders>
                          </w:tcPr>
                          <w:p w14:paraId="4769D1A9" w14:textId="77777777" w:rsidR="009D4038" w:rsidRPr="00AA3FD6" w:rsidRDefault="009D4038" w:rsidP="00E2389C">
                            <w:pPr>
                              <w:pStyle w:val="TableText"/>
                              <w:ind w:firstLine="0"/>
                              <w:rPr>
                                <w:lang w:val="en-GB"/>
                              </w:rPr>
                            </w:pPr>
                            <w:r w:rsidRPr="00AA3FD6">
                              <w:rPr>
                                <w:lang w:val="en-GB"/>
                              </w:rPr>
                              <w:t xml:space="preserve">1 erg/(G·g) = 1 emu/g </w:t>
                            </w:r>
                            <w:r w:rsidRPr="0024511C">
                              <w:rPr>
                                <w:lang w:val="es-ES"/>
                              </w:rPr>
                              <w:sym w:font="Symbol" w:char="F0AE"/>
                            </w:r>
                            <w:r w:rsidRPr="00AA3FD6">
                              <w:rPr>
                                <w:lang w:val="en-GB"/>
                              </w:rPr>
                              <w:t xml:space="preserve"> 1 A·m</w:t>
                            </w:r>
                            <w:r w:rsidRPr="00AA3FD6">
                              <w:rPr>
                                <w:vertAlign w:val="superscript"/>
                                <w:lang w:val="en-GB"/>
                              </w:rPr>
                              <w:t>2</w:t>
                            </w:r>
                            <w:r w:rsidRPr="00AA3FD6">
                              <w:rPr>
                                <w:lang w:val="en-GB"/>
                              </w:rPr>
                              <w:t>/kg</w:t>
                            </w:r>
                          </w:p>
                        </w:tc>
                      </w:tr>
                      <w:tr w:rsidR="009D4038" w:rsidRPr="00AA3FD6" w14:paraId="21917487" w14:textId="77777777">
                        <w:tc>
                          <w:tcPr>
                            <w:tcW w:w="720" w:type="dxa"/>
                            <w:tcBorders>
                              <w:top w:val="nil"/>
                              <w:left w:val="nil"/>
                              <w:bottom w:val="nil"/>
                              <w:right w:val="nil"/>
                            </w:tcBorders>
                          </w:tcPr>
                          <w:p w14:paraId="451529AC" w14:textId="77777777" w:rsidR="009D4038" w:rsidRPr="0024511C" w:rsidRDefault="009D4038"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57EC8DDD" w14:textId="77777777" w:rsidR="009D4038" w:rsidRPr="0024511C" w:rsidRDefault="009D4038" w:rsidP="00E2389C">
                            <w:pPr>
                              <w:pStyle w:val="TableText"/>
                              <w:ind w:firstLine="0"/>
                              <w:rPr>
                                <w:lang w:val="es-ES"/>
                              </w:rPr>
                            </w:pPr>
                            <w:r w:rsidRPr="0024511C">
                              <w:rPr>
                                <w:lang w:val="es-ES"/>
                              </w:rPr>
                              <w:t xml:space="preserve">magnetic dipole </w:t>
                            </w:r>
                          </w:p>
                          <w:p w14:paraId="290B4415" w14:textId="77777777" w:rsidR="009D4038" w:rsidRPr="0024511C" w:rsidRDefault="009D4038" w:rsidP="00E2389C">
                            <w:pPr>
                              <w:pStyle w:val="TableText"/>
                              <w:ind w:firstLine="0"/>
                              <w:rPr>
                                <w:lang w:val="es-ES"/>
                              </w:rPr>
                            </w:pPr>
                            <w:r w:rsidRPr="0024511C">
                              <w:rPr>
                                <w:lang w:val="es-ES"/>
                              </w:rPr>
                              <w:t>moment</w:t>
                            </w:r>
                          </w:p>
                        </w:tc>
                        <w:tc>
                          <w:tcPr>
                            <w:tcW w:w="2610" w:type="dxa"/>
                            <w:tcBorders>
                              <w:top w:val="nil"/>
                              <w:left w:val="nil"/>
                              <w:bottom w:val="nil"/>
                              <w:right w:val="nil"/>
                            </w:tcBorders>
                          </w:tcPr>
                          <w:p w14:paraId="303FA994" w14:textId="77777777" w:rsidR="009D4038" w:rsidRPr="00AA3FD6" w:rsidRDefault="009D4038" w:rsidP="00E2389C">
                            <w:pPr>
                              <w:pStyle w:val="TableText"/>
                              <w:ind w:firstLine="0"/>
                              <w:rPr>
                                <w:lang w:val="en-GB"/>
                              </w:rPr>
                            </w:pPr>
                            <w:r w:rsidRPr="00AA3FD6">
                              <w:rPr>
                                <w:lang w:val="en-GB"/>
                              </w:rPr>
                              <w:t xml:space="preserve">1 erg/G = 1 emu </w:t>
                            </w:r>
                          </w:p>
                          <w:p w14:paraId="15596557" w14:textId="77777777" w:rsidR="009D4038" w:rsidRPr="00AA3FD6" w:rsidRDefault="009D4038" w:rsidP="00E2389C">
                            <w:pPr>
                              <w:pStyle w:val="TableText"/>
                              <w:ind w:firstLine="0"/>
                              <w:rPr>
                                <w:lang w:val="en-GB"/>
                              </w:rPr>
                            </w:pPr>
                            <w:r w:rsidRPr="00AA3FD6">
                              <w:rPr>
                                <w:lang w:val="en-GB"/>
                              </w:rPr>
                              <w:t xml:space="preserve">  </w:t>
                            </w:r>
                            <w:r w:rsidRPr="0024511C">
                              <w:rPr>
                                <w:lang w:val="es-ES"/>
                              </w:rPr>
                              <w:sym w:font="Symbol" w:char="F0AE"/>
                            </w:r>
                            <w:r w:rsidRPr="00AA3FD6">
                              <w:rPr>
                                <w:lang w:val="en-GB"/>
                              </w:rPr>
                              <w:t xml:space="preserve"> 4</w:t>
                            </w:r>
                            <w:r w:rsidRPr="0024511C">
                              <w:rPr>
                                <w:lang w:val="es-ES"/>
                              </w:rPr>
                              <w:sym w:font="Symbol" w:char="F070"/>
                            </w:r>
                            <w:r w:rsidRPr="00AA3FD6">
                              <w:rPr>
                                <w:lang w:val="en-GB"/>
                              </w:rPr>
                              <w:t xml:space="preserve"> </w:t>
                            </w:r>
                            <w:r w:rsidRPr="0024511C">
                              <w:rPr>
                                <w:lang w:val="es-ES"/>
                              </w:rPr>
                              <w:sym w:font="Symbol" w:char="F0B4"/>
                            </w:r>
                            <w:r w:rsidRPr="00AA3FD6">
                              <w:rPr>
                                <w:lang w:val="en-GB"/>
                              </w:rPr>
                              <w:t xml:space="preserve"> 10</w:t>
                            </w:r>
                            <w:r w:rsidRPr="0024511C">
                              <w:rPr>
                                <w:vertAlign w:val="superscript"/>
                                <w:lang w:val="es-ES"/>
                              </w:rPr>
                              <w:sym w:font="Symbol" w:char="F02D"/>
                            </w:r>
                            <w:r w:rsidRPr="00AA3FD6">
                              <w:rPr>
                                <w:vertAlign w:val="superscript"/>
                                <w:lang w:val="en-GB"/>
                              </w:rPr>
                              <w:t>10</w:t>
                            </w:r>
                            <w:r w:rsidRPr="00AA3FD6">
                              <w:rPr>
                                <w:lang w:val="en-GB"/>
                              </w:rPr>
                              <w:t xml:space="preserve"> Wb·m</w:t>
                            </w:r>
                          </w:p>
                        </w:tc>
                      </w:tr>
                      <w:tr w:rsidR="009D4038" w:rsidRPr="00AA3FD6" w14:paraId="3776C47A" w14:textId="77777777">
                        <w:tc>
                          <w:tcPr>
                            <w:tcW w:w="720" w:type="dxa"/>
                            <w:tcBorders>
                              <w:top w:val="nil"/>
                              <w:left w:val="nil"/>
                              <w:bottom w:val="nil"/>
                              <w:right w:val="nil"/>
                            </w:tcBorders>
                          </w:tcPr>
                          <w:p w14:paraId="6430222D" w14:textId="77777777" w:rsidR="009D4038" w:rsidRPr="0024511C" w:rsidRDefault="009D4038"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259C0EF6" w14:textId="77777777" w:rsidR="009D4038" w:rsidRPr="0024511C" w:rsidRDefault="009D4038" w:rsidP="00E2389C">
                            <w:pPr>
                              <w:pStyle w:val="TableText"/>
                              <w:ind w:firstLine="0"/>
                              <w:rPr>
                                <w:lang w:val="es-ES"/>
                              </w:rPr>
                            </w:pPr>
                            <w:r w:rsidRPr="0024511C">
                              <w:rPr>
                                <w:lang w:val="es-ES"/>
                              </w:rPr>
                              <w:t>magnetic polarization</w:t>
                            </w:r>
                          </w:p>
                        </w:tc>
                        <w:tc>
                          <w:tcPr>
                            <w:tcW w:w="2610" w:type="dxa"/>
                            <w:tcBorders>
                              <w:top w:val="nil"/>
                              <w:left w:val="nil"/>
                              <w:bottom w:val="nil"/>
                              <w:right w:val="nil"/>
                            </w:tcBorders>
                          </w:tcPr>
                          <w:p w14:paraId="6EF6BB72" w14:textId="77777777" w:rsidR="009D4038" w:rsidRPr="00AA3FD6" w:rsidRDefault="009D4038" w:rsidP="00E2389C">
                            <w:pPr>
                              <w:pStyle w:val="TableText"/>
                              <w:ind w:firstLine="0"/>
                              <w:rPr>
                                <w:lang w:val="en-GB"/>
                              </w:rPr>
                            </w:pPr>
                            <w:r w:rsidRPr="00AA3FD6">
                              <w:rPr>
                                <w:lang w:val="en-GB"/>
                              </w:rPr>
                              <w:t>1 erg/(G·cm</w:t>
                            </w:r>
                            <w:r w:rsidRPr="00AA3FD6">
                              <w:rPr>
                                <w:vertAlign w:val="superscript"/>
                                <w:lang w:val="en-GB"/>
                              </w:rPr>
                              <w:t>3</w:t>
                            </w:r>
                            <w:r w:rsidRPr="00AA3FD6">
                              <w:rPr>
                                <w:lang w:val="en-GB"/>
                              </w:rPr>
                              <w:t>) = 1 emu/cm</w:t>
                            </w:r>
                            <w:r w:rsidRPr="00AA3FD6">
                              <w:rPr>
                                <w:vertAlign w:val="superscript"/>
                                <w:lang w:val="en-GB"/>
                              </w:rPr>
                              <w:t>3</w:t>
                            </w:r>
                          </w:p>
                          <w:p w14:paraId="0A81FA94" w14:textId="77777777" w:rsidR="009D4038" w:rsidRPr="00AA3FD6" w:rsidRDefault="009D4038" w:rsidP="00E2389C">
                            <w:pPr>
                              <w:pStyle w:val="TableText"/>
                              <w:ind w:firstLine="0"/>
                              <w:rPr>
                                <w:lang w:val="en-GB"/>
                              </w:rPr>
                            </w:pPr>
                            <w:r w:rsidRPr="00AA3FD6">
                              <w:rPr>
                                <w:lang w:val="en-GB"/>
                              </w:rPr>
                              <w:t xml:space="preserve">  </w:t>
                            </w:r>
                            <w:r w:rsidRPr="0024511C">
                              <w:rPr>
                                <w:lang w:val="es-ES"/>
                              </w:rPr>
                              <w:sym w:font="Symbol" w:char="F0AE"/>
                            </w:r>
                            <w:r w:rsidRPr="00AA3FD6">
                              <w:rPr>
                                <w:lang w:val="en-GB"/>
                              </w:rPr>
                              <w:t xml:space="preserve"> 4</w:t>
                            </w:r>
                            <w:r w:rsidRPr="0024511C">
                              <w:rPr>
                                <w:lang w:val="es-ES"/>
                              </w:rPr>
                              <w:sym w:font="Symbol" w:char="F070"/>
                            </w:r>
                            <w:r w:rsidRPr="00AA3FD6">
                              <w:rPr>
                                <w:lang w:val="en-GB"/>
                              </w:rPr>
                              <w:t xml:space="preserve"> </w:t>
                            </w:r>
                            <w:r w:rsidRPr="0024511C">
                              <w:rPr>
                                <w:lang w:val="es-ES"/>
                              </w:rPr>
                              <w:sym w:font="Symbol" w:char="F0B4"/>
                            </w:r>
                            <w:r w:rsidRPr="00AA3FD6">
                              <w:rPr>
                                <w:lang w:val="en-GB"/>
                              </w:rPr>
                              <w:t xml:space="preserve"> 10</w:t>
                            </w:r>
                            <w:r w:rsidRPr="0024511C">
                              <w:rPr>
                                <w:vertAlign w:val="superscript"/>
                                <w:lang w:val="es-ES"/>
                              </w:rPr>
                              <w:sym w:font="Symbol" w:char="F02D"/>
                            </w:r>
                            <w:r w:rsidRPr="00AA3FD6">
                              <w:rPr>
                                <w:vertAlign w:val="superscript"/>
                                <w:lang w:val="en-GB"/>
                              </w:rPr>
                              <w:t>4</w:t>
                            </w:r>
                            <w:r w:rsidRPr="00AA3FD6">
                              <w:rPr>
                                <w:lang w:val="en-GB"/>
                              </w:rPr>
                              <w:t xml:space="preserve"> T</w:t>
                            </w:r>
                          </w:p>
                        </w:tc>
                      </w:tr>
                      <w:tr w:rsidR="009D4038" w:rsidRPr="0024511C" w14:paraId="759C152E" w14:textId="77777777">
                        <w:tc>
                          <w:tcPr>
                            <w:tcW w:w="720" w:type="dxa"/>
                            <w:tcBorders>
                              <w:top w:val="nil"/>
                              <w:left w:val="nil"/>
                              <w:bottom w:val="nil"/>
                              <w:right w:val="nil"/>
                            </w:tcBorders>
                          </w:tcPr>
                          <w:p w14:paraId="625C4573" w14:textId="77777777" w:rsidR="009D4038" w:rsidRPr="0024511C" w:rsidRDefault="009D4038" w:rsidP="00E2389C">
                            <w:pPr>
                              <w:pStyle w:val="TableText"/>
                              <w:ind w:firstLine="0"/>
                              <w:rPr>
                                <w:lang w:val="es-ES"/>
                              </w:rPr>
                            </w:pPr>
                            <w:r w:rsidRPr="0024511C">
                              <w:rPr>
                                <w:lang w:val="es-ES"/>
                              </w:rPr>
                              <w:sym w:font="Symbol" w:char="F063"/>
                            </w:r>
                            <w:r w:rsidRPr="0024511C">
                              <w:rPr>
                                <w:i/>
                                <w:iCs/>
                                <w:lang w:val="es-ES"/>
                              </w:rPr>
                              <w:t>,</w:t>
                            </w:r>
                            <w:r w:rsidRPr="0024511C">
                              <w:rPr>
                                <w:lang w:val="es-ES"/>
                              </w:rPr>
                              <w:t xml:space="preserve"> </w:t>
                            </w:r>
                            <w:r w:rsidRPr="0024511C">
                              <w:rPr>
                                <w:lang w:val="es-ES"/>
                              </w:rPr>
                              <w:sym w:font="Symbol" w:char="F06B"/>
                            </w:r>
                          </w:p>
                        </w:tc>
                        <w:tc>
                          <w:tcPr>
                            <w:tcW w:w="1710" w:type="dxa"/>
                            <w:tcBorders>
                              <w:top w:val="nil"/>
                              <w:left w:val="nil"/>
                              <w:bottom w:val="nil"/>
                              <w:right w:val="nil"/>
                            </w:tcBorders>
                          </w:tcPr>
                          <w:p w14:paraId="08E13169" w14:textId="77777777" w:rsidR="009D4038" w:rsidRPr="0024511C" w:rsidRDefault="009D4038" w:rsidP="00E2389C">
                            <w:pPr>
                              <w:pStyle w:val="TableText"/>
                              <w:ind w:firstLine="0"/>
                              <w:rPr>
                                <w:lang w:val="es-ES"/>
                              </w:rPr>
                            </w:pPr>
                            <w:r w:rsidRPr="0024511C">
                              <w:rPr>
                                <w:lang w:val="es-ES"/>
                              </w:rPr>
                              <w:t>susceptibility</w:t>
                            </w:r>
                          </w:p>
                        </w:tc>
                        <w:tc>
                          <w:tcPr>
                            <w:tcW w:w="2610" w:type="dxa"/>
                            <w:tcBorders>
                              <w:top w:val="nil"/>
                              <w:left w:val="nil"/>
                              <w:bottom w:val="nil"/>
                              <w:right w:val="nil"/>
                            </w:tcBorders>
                          </w:tcPr>
                          <w:p w14:paraId="42313A73" w14:textId="77777777" w:rsidR="009D4038" w:rsidRPr="0024511C" w:rsidRDefault="009D4038"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p>
                        </w:tc>
                      </w:tr>
                      <w:tr w:rsidR="009D4038" w:rsidRPr="0024511C" w14:paraId="2CF523CA" w14:textId="77777777">
                        <w:tc>
                          <w:tcPr>
                            <w:tcW w:w="720" w:type="dxa"/>
                            <w:tcBorders>
                              <w:top w:val="nil"/>
                              <w:left w:val="nil"/>
                              <w:bottom w:val="nil"/>
                              <w:right w:val="nil"/>
                            </w:tcBorders>
                          </w:tcPr>
                          <w:p w14:paraId="7FE589E2" w14:textId="77777777" w:rsidR="009D4038" w:rsidRPr="0024511C" w:rsidRDefault="009D4038" w:rsidP="00E2389C">
                            <w:pPr>
                              <w:pStyle w:val="TableText"/>
                              <w:ind w:firstLine="0"/>
                              <w:rPr>
                                <w:vertAlign w:val="subscript"/>
                                <w:lang w:val="es-ES"/>
                              </w:rPr>
                            </w:pPr>
                            <w:r w:rsidRPr="0024511C">
                              <w:rPr>
                                <w:lang w:val="es-ES"/>
                              </w:rPr>
                              <w:sym w:font="Symbol" w:char="F063"/>
                            </w:r>
                            <w:r w:rsidRPr="0024511C">
                              <w:rPr>
                                <w:vertAlign w:val="subscript"/>
                                <w:lang w:val="es-ES"/>
                              </w:rPr>
                              <w:sym w:font="Symbol" w:char="F072"/>
                            </w:r>
                          </w:p>
                        </w:tc>
                        <w:tc>
                          <w:tcPr>
                            <w:tcW w:w="1710" w:type="dxa"/>
                            <w:tcBorders>
                              <w:top w:val="nil"/>
                              <w:left w:val="nil"/>
                              <w:bottom w:val="nil"/>
                              <w:right w:val="nil"/>
                            </w:tcBorders>
                          </w:tcPr>
                          <w:p w14:paraId="23E78CD4" w14:textId="77777777" w:rsidR="009D4038" w:rsidRPr="0024511C" w:rsidRDefault="009D4038" w:rsidP="00E2389C">
                            <w:pPr>
                              <w:pStyle w:val="TableText"/>
                              <w:ind w:firstLine="0"/>
                              <w:rPr>
                                <w:lang w:val="es-ES"/>
                              </w:rPr>
                            </w:pPr>
                            <w:r w:rsidRPr="0024511C">
                              <w:rPr>
                                <w:lang w:val="es-ES"/>
                              </w:rPr>
                              <w:t>mass susceptibility</w:t>
                            </w:r>
                          </w:p>
                        </w:tc>
                        <w:tc>
                          <w:tcPr>
                            <w:tcW w:w="2610" w:type="dxa"/>
                            <w:tcBorders>
                              <w:top w:val="nil"/>
                              <w:left w:val="nil"/>
                              <w:bottom w:val="nil"/>
                              <w:right w:val="nil"/>
                            </w:tcBorders>
                          </w:tcPr>
                          <w:p w14:paraId="05125FE2" w14:textId="77777777" w:rsidR="009D4038" w:rsidRPr="0024511C" w:rsidRDefault="009D4038" w:rsidP="00E2389C">
                            <w:pPr>
                              <w:pStyle w:val="TableText"/>
                              <w:ind w:firstLine="0"/>
                              <w:rPr>
                                <w:lang w:val="es-ES"/>
                              </w:rPr>
                            </w:pPr>
                            <w:r w:rsidRPr="0024511C">
                              <w:rPr>
                                <w:lang w:val="es-ES"/>
                              </w:rPr>
                              <w:t>1 cm</w:t>
                            </w:r>
                            <w:r w:rsidRPr="0024511C">
                              <w:rPr>
                                <w:vertAlign w:val="superscript"/>
                                <w:lang w:val="es-ES"/>
                              </w:rPr>
                              <w:t>3</w:t>
                            </w:r>
                            <w:r w:rsidRPr="0024511C">
                              <w:rPr>
                                <w:lang w:val="es-ES"/>
                              </w:rPr>
                              <w:t xml:space="preserve">/g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m</w:t>
                            </w:r>
                            <w:r w:rsidRPr="0024511C">
                              <w:rPr>
                                <w:vertAlign w:val="superscript"/>
                                <w:lang w:val="es-ES"/>
                              </w:rPr>
                              <w:t>3</w:t>
                            </w:r>
                            <w:r w:rsidRPr="0024511C">
                              <w:rPr>
                                <w:lang w:val="es-ES"/>
                              </w:rPr>
                              <w:t>/kg</w:t>
                            </w:r>
                          </w:p>
                        </w:tc>
                      </w:tr>
                      <w:tr w:rsidR="009D4038" w:rsidRPr="0024511C" w14:paraId="710BC006" w14:textId="77777777">
                        <w:tc>
                          <w:tcPr>
                            <w:tcW w:w="720" w:type="dxa"/>
                            <w:tcBorders>
                              <w:top w:val="nil"/>
                              <w:left w:val="nil"/>
                              <w:bottom w:val="nil"/>
                              <w:right w:val="nil"/>
                            </w:tcBorders>
                          </w:tcPr>
                          <w:p w14:paraId="536AC92F" w14:textId="77777777" w:rsidR="009D4038" w:rsidRPr="0024511C" w:rsidRDefault="009D4038" w:rsidP="00E2389C">
                            <w:pPr>
                              <w:pStyle w:val="TableText"/>
                              <w:ind w:firstLine="0"/>
                              <w:rPr>
                                <w:lang w:val="es-ES"/>
                              </w:rPr>
                            </w:pPr>
                            <w:r w:rsidRPr="0024511C">
                              <w:rPr>
                                <w:lang w:val="es-ES"/>
                              </w:rPr>
                              <w:sym w:font="Symbol" w:char="F06D"/>
                            </w:r>
                          </w:p>
                        </w:tc>
                        <w:tc>
                          <w:tcPr>
                            <w:tcW w:w="1710" w:type="dxa"/>
                            <w:tcBorders>
                              <w:top w:val="nil"/>
                              <w:left w:val="nil"/>
                              <w:bottom w:val="nil"/>
                              <w:right w:val="nil"/>
                            </w:tcBorders>
                          </w:tcPr>
                          <w:p w14:paraId="42B4F0E2" w14:textId="77777777" w:rsidR="009D4038" w:rsidRPr="0024511C" w:rsidRDefault="009D4038" w:rsidP="00E2389C">
                            <w:pPr>
                              <w:pStyle w:val="TableText"/>
                              <w:ind w:firstLine="0"/>
                              <w:rPr>
                                <w:lang w:val="es-ES"/>
                              </w:rPr>
                            </w:pPr>
                            <w:r w:rsidRPr="0024511C">
                              <w:rPr>
                                <w:lang w:val="es-ES"/>
                              </w:rPr>
                              <w:t>permeability</w:t>
                            </w:r>
                          </w:p>
                        </w:tc>
                        <w:tc>
                          <w:tcPr>
                            <w:tcW w:w="2610" w:type="dxa"/>
                            <w:tcBorders>
                              <w:top w:val="nil"/>
                              <w:left w:val="nil"/>
                              <w:bottom w:val="nil"/>
                              <w:right w:val="nil"/>
                            </w:tcBorders>
                          </w:tcPr>
                          <w:p w14:paraId="3289DBA7" w14:textId="77777777" w:rsidR="009D4038" w:rsidRPr="0024511C" w:rsidRDefault="009D4038"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H/m </w:t>
                            </w:r>
                          </w:p>
                          <w:p w14:paraId="6DBC6F6E" w14:textId="77777777" w:rsidR="009D4038" w:rsidRPr="0024511C" w:rsidRDefault="009D4038" w:rsidP="00E2389C">
                            <w:pPr>
                              <w:pStyle w:val="TableText"/>
                              <w:ind w:firstLine="0"/>
                              <w:rPr>
                                <w:lang w:val="es-ES"/>
                              </w:rPr>
                            </w:pPr>
                            <w:r w:rsidRPr="0024511C">
                              <w:rPr>
                                <w:lang w:val="es-ES"/>
                              </w:rPr>
                              <w:t xml:space="preserve">  =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Wb/(A·m)</w:t>
                            </w:r>
                          </w:p>
                        </w:tc>
                      </w:tr>
                      <w:tr w:rsidR="009D4038" w:rsidRPr="0024511C" w14:paraId="4C3DFF6A" w14:textId="77777777">
                        <w:tc>
                          <w:tcPr>
                            <w:tcW w:w="720" w:type="dxa"/>
                            <w:tcBorders>
                              <w:top w:val="nil"/>
                              <w:left w:val="nil"/>
                              <w:bottom w:val="nil"/>
                              <w:right w:val="nil"/>
                            </w:tcBorders>
                          </w:tcPr>
                          <w:p w14:paraId="6AD2AA20" w14:textId="77777777" w:rsidR="009D4038" w:rsidRPr="0024511C" w:rsidRDefault="009D4038" w:rsidP="00E2389C">
                            <w:pPr>
                              <w:pStyle w:val="TableText"/>
                              <w:ind w:firstLine="0"/>
                              <w:rPr>
                                <w:lang w:val="es-ES"/>
                              </w:rPr>
                            </w:pPr>
                            <w:r w:rsidRPr="0024511C">
                              <w:rPr>
                                <w:lang w:val="es-ES"/>
                              </w:rPr>
                              <w:sym w:font="Symbol" w:char="F06D"/>
                            </w:r>
                            <w:r w:rsidRPr="0024511C">
                              <w:rPr>
                                <w:vertAlign w:val="subscript"/>
                                <w:lang w:val="es-ES"/>
                              </w:rPr>
                              <w:t>r</w:t>
                            </w:r>
                          </w:p>
                        </w:tc>
                        <w:tc>
                          <w:tcPr>
                            <w:tcW w:w="1710" w:type="dxa"/>
                            <w:tcBorders>
                              <w:top w:val="nil"/>
                              <w:left w:val="nil"/>
                              <w:bottom w:val="nil"/>
                              <w:right w:val="nil"/>
                            </w:tcBorders>
                          </w:tcPr>
                          <w:p w14:paraId="2ED588E2" w14:textId="77777777" w:rsidR="009D4038" w:rsidRPr="0024511C" w:rsidRDefault="009D4038" w:rsidP="00E2389C">
                            <w:pPr>
                              <w:pStyle w:val="TableText"/>
                              <w:ind w:firstLine="0"/>
                              <w:rPr>
                                <w:lang w:val="es-ES"/>
                              </w:rPr>
                            </w:pPr>
                            <w:r w:rsidRPr="0024511C">
                              <w:rPr>
                                <w:lang w:val="es-ES"/>
                              </w:rPr>
                              <w:t>relative permeability</w:t>
                            </w:r>
                          </w:p>
                        </w:tc>
                        <w:tc>
                          <w:tcPr>
                            <w:tcW w:w="2610" w:type="dxa"/>
                            <w:tcBorders>
                              <w:top w:val="nil"/>
                              <w:left w:val="nil"/>
                              <w:bottom w:val="nil"/>
                              <w:right w:val="nil"/>
                            </w:tcBorders>
                          </w:tcPr>
                          <w:p w14:paraId="50F1184C" w14:textId="77777777" w:rsidR="009D4038" w:rsidRPr="0024511C" w:rsidRDefault="009D4038" w:rsidP="00E2389C">
                            <w:pPr>
                              <w:pStyle w:val="TableText"/>
                              <w:ind w:firstLine="0"/>
                              <w:rPr>
                                <w:lang w:val="es-ES"/>
                              </w:rPr>
                            </w:pPr>
                            <w:r w:rsidRPr="0024511C">
                              <w:rPr>
                                <w:lang w:val="es-ES"/>
                              </w:rPr>
                              <w:sym w:font="Symbol" w:char="F06D"/>
                            </w:r>
                            <w:r w:rsidRPr="0024511C">
                              <w:rPr>
                                <w:lang w:val="es-ES"/>
                              </w:rPr>
                              <w:t xml:space="preserve"> </w:t>
                            </w:r>
                            <w:r w:rsidRPr="0024511C">
                              <w:rPr>
                                <w:lang w:val="es-ES"/>
                              </w:rPr>
                              <w:sym w:font="Symbol" w:char="F0AE"/>
                            </w:r>
                            <w:r w:rsidRPr="0024511C">
                              <w:rPr>
                                <w:lang w:val="es-ES"/>
                              </w:rPr>
                              <w:t xml:space="preserve"> </w:t>
                            </w:r>
                            <w:r w:rsidRPr="0024511C">
                              <w:rPr>
                                <w:lang w:val="es-ES"/>
                              </w:rPr>
                              <w:sym w:font="Symbol" w:char="F06D"/>
                            </w:r>
                            <w:r w:rsidRPr="0024511C">
                              <w:rPr>
                                <w:vertAlign w:val="subscript"/>
                                <w:lang w:val="es-ES"/>
                              </w:rPr>
                              <w:t>r</w:t>
                            </w:r>
                          </w:p>
                        </w:tc>
                      </w:tr>
                      <w:tr w:rsidR="009D4038" w:rsidRPr="0024511C" w14:paraId="6E1AE629" w14:textId="77777777">
                        <w:tc>
                          <w:tcPr>
                            <w:tcW w:w="720" w:type="dxa"/>
                            <w:tcBorders>
                              <w:top w:val="nil"/>
                              <w:left w:val="nil"/>
                              <w:bottom w:val="nil"/>
                              <w:right w:val="nil"/>
                            </w:tcBorders>
                          </w:tcPr>
                          <w:p w14:paraId="017C5D41" w14:textId="77777777" w:rsidR="009D4038" w:rsidRPr="0024511C" w:rsidRDefault="009D4038" w:rsidP="00E2389C">
                            <w:pPr>
                              <w:pStyle w:val="TableText"/>
                              <w:ind w:firstLine="0"/>
                              <w:rPr>
                                <w:lang w:val="es-ES"/>
                              </w:rPr>
                            </w:pPr>
                            <w:r w:rsidRPr="0024511C">
                              <w:rPr>
                                <w:lang w:val="es-ES"/>
                              </w:rPr>
                              <w:t>w, W</w:t>
                            </w:r>
                          </w:p>
                        </w:tc>
                        <w:tc>
                          <w:tcPr>
                            <w:tcW w:w="1710" w:type="dxa"/>
                            <w:tcBorders>
                              <w:top w:val="nil"/>
                              <w:left w:val="nil"/>
                              <w:bottom w:val="nil"/>
                              <w:right w:val="nil"/>
                            </w:tcBorders>
                          </w:tcPr>
                          <w:p w14:paraId="1B122EA1" w14:textId="77777777" w:rsidR="009D4038" w:rsidRPr="0024511C" w:rsidRDefault="009D4038" w:rsidP="00E2389C">
                            <w:pPr>
                              <w:pStyle w:val="TableText"/>
                              <w:ind w:firstLine="0"/>
                              <w:rPr>
                                <w:lang w:val="es-ES"/>
                              </w:rPr>
                            </w:pPr>
                            <w:r w:rsidRPr="0024511C">
                              <w:rPr>
                                <w:lang w:val="es-ES"/>
                              </w:rPr>
                              <w:t>energy density</w:t>
                            </w:r>
                          </w:p>
                        </w:tc>
                        <w:tc>
                          <w:tcPr>
                            <w:tcW w:w="2610" w:type="dxa"/>
                            <w:tcBorders>
                              <w:top w:val="nil"/>
                              <w:left w:val="nil"/>
                              <w:bottom w:val="nil"/>
                              <w:right w:val="nil"/>
                            </w:tcBorders>
                          </w:tcPr>
                          <w:p w14:paraId="239389D1" w14:textId="77777777" w:rsidR="009D4038" w:rsidRPr="0024511C" w:rsidRDefault="009D4038" w:rsidP="00E2389C">
                            <w:pPr>
                              <w:pStyle w:val="TableText"/>
                              <w:ind w:firstLine="0"/>
                              <w:rPr>
                                <w:vertAlign w:val="superscript"/>
                                <w:lang w:val="es-ES"/>
                              </w:rPr>
                            </w:pPr>
                            <w:r w:rsidRPr="0024511C">
                              <w:rPr>
                                <w:lang w:val="es-ES"/>
                              </w:rPr>
                              <w:t>1 erg/cm</w:t>
                            </w:r>
                            <w:r w:rsidRPr="0024511C">
                              <w:rPr>
                                <w:vertAlign w:val="superscript"/>
                                <w:lang w:val="es-ES"/>
                              </w:rPr>
                              <w:t>3</w:t>
                            </w: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1</w:t>
                            </w:r>
                            <w:r w:rsidRPr="0024511C">
                              <w:rPr>
                                <w:lang w:val="es-ES"/>
                              </w:rPr>
                              <w:t xml:space="preserve"> J/m</w:t>
                            </w:r>
                            <w:r w:rsidRPr="0024511C">
                              <w:rPr>
                                <w:vertAlign w:val="superscript"/>
                                <w:lang w:val="es-ES"/>
                              </w:rPr>
                              <w:t>3</w:t>
                            </w:r>
                          </w:p>
                        </w:tc>
                      </w:tr>
                      <w:tr w:rsidR="009D4038" w:rsidRPr="0024511C" w14:paraId="31344ED6" w14:textId="77777777">
                        <w:trPr>
                          <w:trHeight w:val="279"/>
                        </w:trPr>
                        <w:tc>
                          <w:tcPr>
                            <w:tcW w:w="720" w:type="dxa"/>
                            <w:tcBorders>
                              <w:top w:val="nil"/>
                              <w:left w:val="nil"/>
                              <w:bottom w:val="double" w:sz="6" w:space="0" w:color="auto"/>
                              <w:right w:val="nil"/>
                            </w:tcBorders>
                          </w:tcPr>
                          <w:p w14:paraId="18FCA32D" w14:textId="77777777" w:rsidR="009D4038" w:rsidRPr="0024511C" w:rsidRDefault="009D4038" w:rsidP="00E2389C">
                            <w:pPr>
                              <w:pStyle w:val="TableText"/>
                              <w:ind w:firstLine="0"/>
                              <w:rPr>
                                <w:lang w:val="es-ES"/>
                              </w:rPr>
                            </w:pPr>
                            <w:r w:rsidRPr="0024511C">
                              <w:rPr>
                                <w:lang w:val="es-ES"/>
                              </w:rPr>
                              <w:t>N, D</w:t>
                            </w:r>
                          </w:p>
                        </w:tc>
                        <w:tc>
                          <w:tcPr>
                            <w:tcW w:w="1710" w:type="dxa"/>
                            <w:tcBorders>
                              <w:top w:val="nil"/>
                              <w:left w:val="nil"/>
                              <w:bottom w:val="double" w:sz="6" w:space="0" w:color="auto"/>
                              <w:right w:val="nil"/>
                            </w:tcBorders>
                          </w:tcPr>
                          <w:p w14:paraId="2F0CC359" w14:textId="77777777" w:rsidR="009D4038" w:rsidRPr="0024511C" w:rsidRDefault="009D4038" w:rsidP="00E2389C">
                            <w:pPr>
                              <w:pStyle w:val="TableText"/>
                              <w:ind w:firstLine="0"/>
                              <w:rPr>
                                <w:lang w:val="es-ES"/>
                              </w:rPr>
                            </w:pPr>
                            <w:r w:rsidRPr="0024511C">
                              <w:rPr>
                                <w:lang w:val="es-ES"/>
                              </w:rPr>
                              <w:t>demagnetizing factor</w:t>
                            </w:r>
                          </w:p>
                        </w:tc>
                        <w:tc>
                          <w:tcPr>
                            <w:tcW w:w="2610" w:type="dxa"/>
                            <w:tcBorders>
                              <w:top w:val="nil"/>
                              <w:left w:val="nil"/>
                              <w:bottom w:val="double" w:sz="6" w:space="0" w:color="auto"/>
                              <w:right w:val="nil"/>
                            </w:tcBorders>
                          </w:tcPr>
                          <w:p w14:paraId="17AF0A8C" w14:textId="77777777" w:rsidR="009D4038" w:rsidRPr="0024511C" w:rsidRDefault="009D4038"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1/(4</w:t>
                            </w:r>
                            <w:r w:rsidRPr="0024511C">
                              <w:rPr>
                                <w:lang w:val="es-ES"/>
                              </w:rPr>
                              <w:sym w:font="Symbol" w:char="F070"/>
                            </w:r>
                            <w:r w:rsidRPr="0024511C">
                              <w:rPr>
                                <w:lang w:val="es-ES"/>
                              </w:rPr>
                              <w:t>)</w:t>
                            </w:r>
                          </w:p>
                        </w:tc>
                      </w:tr>
                    </w:tbl>
                    <w:p w14:paraId="3EC14780" w14:textId="77777777" w:rsidR="009D4038" w:rsidRPr="00AA3FD6" w:rsidRDefault="009D4038" w:rsidP="00AC68E7">
                      <w:pPr>
                        <w:pStyle w:val="FigureCaption"/>
                        <w:rPr>
                          <w:lang w:val="en-GB"/>
                        </w:rPr>
                      </w:pPr>
                      <w:r w:rsidRPr="00AA3FD6">
                        <w:rPr>
                          <w:lang w:val="en-GB"/>
                        </w:rPr>
                        <w:t xml:space="preserve">Vertical lines are optional in tables. Statements that serve as captions for the entire table do not need footnote letters. </w:t>
                      </w:r>
                    </w:p>
                    <w:p w14:paraId="17E0D896" w14:textId="77777777" w:rsidR="009D4038" w:rsidRPr="00AA3FD6" w:rsidRDefault="009D4038" w:rsidP="00AC68E7">
                      <w:pPr>
                        <w:pStyle w:val="FigureCaption"/>
                        <w:rPr>
                          <w:lang w:val="en-GB"/>
                        </w:rPr>
                      </w:pPr>
                      <w:r w:rsidRPr="00AA3FD6">
                        <w:rPr>
                          <w:vertAlign w:val="superscript"/>
                          <w:lang w:val="en-GB"/>
                        </w:rPr>
                        <w:t>a</w:t>
                      </w:r>
                      <w:r w:rsidRPr="00AA3FD6">
                        <w:rPr>
                          <w:lang w:val="en-GB"/>
                        </w:rPr>
                        <w:t>Gaussian units are the same as cgs emu for magnetostatics; Mx = maxwell, G = gauss, Oe = oersted; Wb = weber, V = volt, s = second, T = tesla, m = meter, A = ampere, J = joule, kg = kilogram, H = henry.</w:t>
                      </w:r>
                    </w:p>
                  </w:txbxContent>
                </v:textbox>
                <w10:wrap type="square" anchorx="margin" anchory="margin"/>
              </v:shape>
            </w:pict>
          </mc:Fallback>
        </mc:AlternateContent>
      </w:r>
      <w:r w:rsidRPr="00AA3FD6">
        <w:rPr>
          <w:rFonts w:ascii="Times New Roman" w:eastAsia="Times New Roman" w:hAnsi="Times New Roman" w:cs="Times New Roman"/>
          <w:sz w:val="18"/>
          <w:szCs w:val="20"/>
          <w:lang w:val="es-ES"/>
        </w:rPr>
        <w:t>En la Tabla I …</w:t>
      </w:r>
    </w:p>
    <w:p w14:paraId="186E4496"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XXXXXXXXXXXXXXXXXXXXXXXXXXXXXXXXXXXXXXXXXXXXXXXXXXXXXXXXXXXXXXXXXXXXXXXXXXXXXXXXXXXXXXXXXXXXXXXXXXXXXXX.</w:t>
      </w:r>
    </w:p>
    <w:p w14:paraId="5949DD9F" w14:textId="77777777" w:rsidR="00AC68E7" w:rsidRPr="00AA3FD6"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 xml:space="preserve">XXXXXXXXXXXXXXXXXXXXXXXXXXXXXXXXXXXXXXXXXXXXXXXXXXXXXXXXXXXXXXXXXXXXXXXXXXXXXXXXXXXXXXXXXXXXXXXXXXXXXXXX </w:t>
      </w:r>
    </w:p>
    <w:p w14:paraId="01C80045" w14:textId="77777777" w:rsidR="00AC68E7" w:rsidRPr="00AA3FD6" w:rsidRDefault="00AC68E7" w:rsidP="00AC68E7">
      <w:pPr>
        <w:widowControl w:val="0"/>
        <w:autoSpaceDE w:val="0"/>
        <w:autoSpaceDN w:val="0"/>
        <w:spacing w:before="240" w:after="57" w:line="240" w:lineRule="auto"/>
        <w:rPr>
          <w:rFonts w:ascii="Times New Roman" w:eastAsia="Times New Roman" w:hAnsi="Times New Roman" w:cs="Times New Roman"/>
          <w:i/>
          <w:iCs/>
          <w:color w:val="0098CD"/>
          <w:sz w:val="20"/>
          <w:szCs w:val="20"/>
          <w:lang w:val="es-ES"/>
        </w:rPr>
      </w:pPr>
      <w:r w:rsidRPr="00AA3FD6">
        <w:rPr>
          <w:rFonts w:ascii="Times New Roman" w:eastAsia="Times New Roman" w:hAnsi="Times New Roman" w:cs="Times New Roman"/>
          <w:i/>
          <w:iCs/>
          <w:color w:val="0098CD"/>
          <w:sz w:val="20"/>
          <w:szCs w:val="20"/>
          <w:lang w:val="es-ES"/>
        </w:rPr>
        <w:t>Evaluación 2</w:t>
      </w:r>
    </w:p>
    <w:p w14:paraId="70BF12EE"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XXXXXXXXXXXXXXXXXXXXXXXXXXXXXXXXXXXXXXXXXXXXXXXXXXXXXXXXXXXXXXXXXXXXXXXXXXXXXXXXXXXXXXXXXXXXXXXXXXXXXXXXXXXXXXXXXXXXXXXX</w:t>
      </w:r>
    </w:p>
    <w:p w14:paraId="6D4639AF"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3A1FDDD8"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738E7744" w14:textId="34BC5CC1" w:rsidR="00AC68E7" w:rsidRPr="00AA3FD6"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AA3FD6">
        <w:rPr>
          <w:rFonts w:ascii="Times New Roman" w:eastAsia="UnitOT" w:hAnsi="Times New Roman" w:cs="Times New Roman"/>
          <w:smallCaps/>
          <w:color w:val="0098CD"/>
          <w:sz w:val="20"/>
          <w:szCs w:val="28"/>
          <w:lang w:val="es-ES"/>
        </w:rPr>
        <w:t>VI. Discussion</w:t>
      </w:r>
    </w:p>
    <w:p w14:paraId="3B8256B4" w14:textId="77777777" w:rsidR="00AC68E7" w:rsidRPr="00AA3FD6"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Tras la presentación objetiva de los resultados, querrás aportar una discusión de los mismos.</w:t>
      </w:r>
    </w:p>
    <w:p w14:paraId="1244F98E"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7B267EF8"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0EE1EDC0" w14:textId="77777777" w:rsidR="00AC68E7" w:rsidRPr="00AA3FD6"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AA3FD6">
        <w:rPr>
          <w:rFonts w:ascii="Times New Roman" w:eastAsia="UnitOT" w:hAnsi="Times New Roman" w:cs="Times New Roman"/>
          <w:smallCaps/>
          <w:color w:val="0098CD"/>
          <w:sz w:val="20"/>
          <w:szCs w:val="28"/>
          <w:lang w:val="es-ES"/>
        </w:rPr>
        <w:t>VII. Conclusion</w:t>
      </w:r>
    </w:p>
    <w:p w14:paraId="0C6AA9C2" w14:textId="77777777" w:rsidR="00AC68E7" w:rsidRPr="00AA3FD6"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Resumen de las contribuciones del trabajo, en el que relaciones las contribuciones y los resultados obtenidos con los objetivos que habías planteado para el trabajo, discutiendo hasta qué punto has conseguido resolver los objetivos planteados.</w:t>
      </w:r>
    </w:p>
    <w:p w14:paraId="72FF2422"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Finalmente, hablar de líneas de trabajo futuro que podrían aportar valor añadido al TFM realizado. La sección debería señalar las perspectivas de futuro que abre el trabajo desarrollado para el campo de estudio definido. En el fondo, debes justificar de qué modo puede emplearse la aportación que has desarrollado y en qué campos.</w:t>
      </w:r>
    </w:p>
    <w:p w14:paraId="411A1015"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1FE7C67B" w14:textId="77777777" w:rsidR="00AC68E7" w:rsidRPr="00AA3FD6"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AA3FD6">
        <w:rPr>
          <w:rFonts w:ascii="Times New Roman" w:eastAsia="UnitOT" w:hAnsi="Times New Roman" w:cs="Times New Roman"/>
          <w:smallCaps/>
          <w:color w:val="0098CD"/>
          <w:sz w:val="20"/>
          <w:szCs w:val="28"/>
          <w:lang w:val="es-ES"/>
        </w:rPr>
        <w:t>Appendix</w:t>
      </w:r>
    </w:p>
    <w:p w14:paraId="19B60FCA" w14:textId="77777777" w:rsidR="00AC68E7" w:rsidRPr="00AA3FD6"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Apéndices, en caso de ser necesario.</w:t>
      </w:r>
    </w:p>
    <w:p w14:paraId="78886736"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23EC709D"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40A90363" w14:textId="77777777" w:rsidR="00AC68E7" w:rsidRPr="00DF0050"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n-US"/>
        </w:rPr>
      </w:pPr>
      <w:r w:rsidRPr="00DF0050">
        <w:rPr>
          <w:rFonts w:ascii="Times New Roman" w:eastAsia="UnitOT" w:hAnsi="Times New Roman" w:cs="Times New Roman"/>
          <w:smallCaps/>
          <w:color w:val="0098CD"/>
          <w:sz w:val="20"/>
          <w:szCs w:val="28"/>
          <w:lang w:val="en-US"/>
        </w:rPr>
        <w:t>References</w:t>
      </w:r>
    </w:p>
    <w:p w14:paraId="2EF3CA54" w14:textId="77777777" w:rsidR="00AC68E7" w:rsidRPr="00DF0050" w:rsidRDefault="00AC68E7" w:rsidP="00AC68E7">
      <w:pPr>
        <w:pStyle w:val="References"/>
        <w:spacing w:before="240"/>
      </w:pPr>
      <w:r w:rsidRPr="00DF0050">
        <w:t xml:space="preserve">G. O. Young, “Synthetic structure of industrial plastics (Book style with paper title and editor),” </w:t>
      </w:r>
      <w:r w:rsidRPr="00DF0050">
        <w:tab/>
        <w:t xml:space="preserve">in </w:t>
      </w:r>
      <w:r w:rsidRPr="00DF0050">
        <w:rPr>
          <w:i/>
          <w:iCs/>
        </w:rPr>
        <w:t>Plastics</w:t>
      </w:r>
      <w:r w:rsidRPr="00DF0050">
        <w:t>, 2nd ed. vol. 3, J. Peters, Ed.  New York: McGraw-Hill, 1964, pp. 15–64.</w:t>
      </w:r>
    </w:p>
    <w:p w14:paraId="59A5B86E" w14:textId="77777777" w:rsidR="00AC68E7" w:rsidRPr="00DF0050" w:rsidRDefault="00AC68E7" w:rsidP="00AC68E7">
      <w:pPr>
        <w:pStyle w:val="References"/>
      </w:pPr>
      <w:r w:rsidRPr="00DF0050">
        <w:t xml:space="preserve">W.-K. Chen, </w:t>
      </w:r>
      <w:r w:rsidRPr="00DF0050">
        <w:rPr>
          <w:i/>
          <w:iCs/>
        </w:rPr>
        <w:t>Linear Networks and Systems</w:t>
      </w:r>
      <w:r w:rsidRPr="00DF0050">
        <w:t xml:space="preserve"> (Book style)</w:t>
      </w:r>
      <w:r w:rsidRPr="00DF0050">
        <w:rPr>
          <w:i/>
          <w:iCs/>
        </w:rPr>
        <w:t>.</w:t>
      </w:r>
      <w:r w:rsidRPr="00DF0050">
        <w:tab/>
        <w:t>Belmont, CA: Wadsworth, 1993, pp. 123–135.</w:t>
      </w:r>
    </w:p>
    <w:p w14:paraId="45A12B7A"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p>
    <w:bookmarkEnd w:id="222"/>
    <w:p w14:paraId="530DC727" w14:textId="77777777" w:rsidR="00AC68E7" w:rsidRPr="00DF0050" w:rsidRDefault="00AC68E7" w:rsidP="00AC68E7">
      <w:pPr>
        <w:tabs>
          <w:tab w:val="right" w:pos="9498"/>
        </w:tabs>
        <w:spacing w:after="240"/>
        <w:rPr>
          <w:rFonts w:eastAsia="Times New Roman" w:cs="Arial"/>
          <w:lang w:val="en-US" w:eastAsia="es-ES"/>
        </w:rPr>
      </w:pPr>
    </w:p>
    <w:sectPr w:rsidR="00AC68E7" w:rsidRPr="00DF0050" w:rsidSect="00AC68E7">
      <w:headerReference w:type="default" r:id="rId50"/>
      <w:footerReference w:type="default" r:id="rId51"/>
      <w:type w:val="continuous"/>
      <w:pgSz w:w="11906" w:h="16838"/>
      <w:pgMar w:top="1418" w:right="851" w:bottom="1418" w:left="992" w:header="709" w:footer="709" w:gutter="0"/>
      <w:pgNumType w:start="1"/>
      <w:cols w:num="2"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4" w:author="Salva Cobos" w:date="2021-06-08T16:01:00Z" w:initials="SC">
    <w:p w14:paraId="007BE2B5" w14:textId="25AFC90C" w:rsidR="009D4038" w:rsidRDefault="009D4038">
      <w:pPr>
        <w:pStyle w:val="Textocomentario"/>
      </w:pPr>
      <w:r>
        <w:rPr>
          <w:rStyle w:val="Refdecomentario"/>
        </w:rPr>
        <w:annotationRef/>
      </w:r>
      <w:r>
        <w:t>Tienes que introducir cual es el problema que vas a resolver y la contribución del TFM</w:t>
      </w:r>
    </w:p>
  </w:comment>
  <w:comment w:id="46" w:author="Salva Cobos" w:date="2021-06-08T16:08:00Z" w:initials="SC">
    <w:p w14:paraId="63C09E62" w14:textId="589E2F85" w:rsidR="009D4038" w:rsidRDefault="009D4038">
      <w:pPr>
        <w:pStyle w:val="Textocomentario"/>
      </w:pPr>
      <w:r>
        <w:rPr>
          <w:rStyle w:val="Refdecomentario"/>
        </w:rPr>
        <w:annotationRef/>
      </w:r>
      <w:r>
        <w:t>Depende del robot ya que hay robots solo para interiores y otros para exteriores.</w:t>
      </w:r>
    </w:p>
  </w:comment>
  <w:comment w:id="78" w:author="Salva Cobos" w:date="2021-06-08T16:12:00Z" w:initials="SC">
    <w:p w14:paraId="7E21080B" w14:textId="00C8E41A" w:rsidR="009D4038" w:rsidRDefault="009D4038">
      <w:pPr>
        <w:pStyle w:val="Textocomentario"/>
      </w:pPr>
      <w:r>
        <w:rPr>
          <w:rStyle w:val="Refdecomentario"/>
        </w:rPr>
        <w:annotationRef/>
      </w:r>
      <w:r>
        <w:t>Introduce el significado de estos algoritmos</w:t>
      </w:r>
    </w:p>
  </w:comment>
  <w:comment w:id="81" w:author="Salva Cobos" w:date="2021-06-08T16:14:00Z" w:initials="SC">
    <w:p w14:paraId="35E36AD3" w14:textId="3E7ECA5D" w:rsidR="009D4038" w:rsidRDefault="009D4038">
      <w:pPr>
        <w:pStyle w:val="Textocomentario"/>
      </w:pPr>
      <w:r>
        <w:rPr>
          <w:rStyle w:val="Refdecomentario"/>
        </w:rPr>
        <w:annotationRef/>
      </w:r>
      <w:r>
        <w:t>Describe más esta parte porque es un poco confuso, el imu se utiliza para hacer mediciones rotacionales y no se suele utilizar para generar mapas, quizá lo utilizan para la rotación de las cámaras, no lo sé. Así que acláralo en el texto porque es confuso.</w:t>
      </w:r>
    </w:p>
  </w:comment>
  <w:comment w:id="82" w:author="Salva Cobos" w:date="2021-06-08T16:22:00Z" w:initials="SC">
    <w:p w14:paraId="510CDAEC" w14:textId="77777777" w:rsidR="009D4038" w:rsidRDefault="009D4038" w:rsidP="0048772B">
      <w:pPr>
        <w:pStyle w:val="Textocomentario"/>
      </w:pPr>
      <w:r>
        <w:rPr>
          <w:rStyle w:val="Refdecomentario"/>
        </w:rPr>
        <w:annotationRef/>
      </w:r>
      <w:r>
        <w:t>Si hablas de drones si, o de robots submarinos pero robots de ruedas no.</w:t>
      </w:r>
    </w:p>
  </w:comment>
  <w:comment w:id="91" w:author="Salva Cobos" w:date="2021-06-08T16:20:00Z" w:initials="SC">
    <w:p w14:paraId="29143DC7" w14:textId="3D517D13" w:rsidR="009D4038" w:rsidRDefault="009D4038">
      <w:pPr>
        <w:pStyle w:val="Textocomentario"/>
      </w:pPr>
      <w:r>
        <w:rPr>
          <w:rStyle w:val="Refdecomentario"/>
        </w:rPr>
        <w:annotationRef/>
      </w:r>
      <w:r>
        <w:t>Hay que eliminar tanto espacio y que cada página este llena de texto</w:t>
      </w:r>
    </w:p>
  </w:comment>
  <w:comment w:id="96" w:author="Salva Cobos" w:date="2021-06-08T16:22:00Z" w:initials="SC">
    <w:p w14:paraId="76D1E79E" w14:textId="5FD1C17E" w:rsidR="009D4038" w:rsidRDefault="009D4038">
      <w:pPr>
        <w:pStyle w:val="Textocomentario"/>
      </w:pPr>
      <w:r>
        <w:rPr>
          <w:rStyle w:val="Refdecomentario"/>
        </w:rPr>
        <w:annotationRef/>
      </w:r>
      <w:r>
        <w:t>Si hablas de drones si, o de robots submarinos pero robots de ruedas no.</w:t>
      </w:r>
    </w:p>
  </w:comment>
  <w:comment w:id="99" w:author="Salva Cobos" w:date="2021-06-08T16:49:00Z" w:initials="SC">
    <w:p w14:paraId="17CD9F22" w14:textId="52C872E3" w:rsidR="009D4038" w:rsidRDefault="009D4038">
      <w:pPr>
        <w:pStyle w:val="Textocomentario"/>
      </w:pPr>
      <w:r>
        <w:rPr>
          <w:rStyle w:val="Refdecomentario"/>
        </w:rPr>
        <w:annotationRef/>
      </w:r>
      <w:r>
        <w:t>Escribe en tercera persona</w:t>
      </w:r>
    </w:p>
  </w:comment>
  <w:comment w:id="104" w:author="Salva Cobos" w:date="2021-06-08T16:53:00Z" w:initials="SC">
    <w:p w14:paraId="741BE31D" w14:textId="77777777" w:rsidR="009D4038" w:rsidRDefault="009D4038" w:rsidP="0048772B">
      <w:pPr>
        <w:pStyle w:val="Textocomentario"/>
      </w:pPr>
      <w:r>
        <w:rPr>
          <w:rStyle w:val="Refdecomentario"/>
        </w:rPr>
        <w:annotationRef/>
      </w:r>
      <w:r>
        <w:t>Los márgenes no están bien</w:t>
      </w:r>
    </w:p>
  </w:comment>
  <w:comment w:id="105" w:author="Salva Cobos" w:date="2021-06-08T16:53:00Z" w:initials="SC">
    <w:p w14:paraId="6EEC3D36" w14:textId="5A63132A" w:rsidR="009D4038" w:rsidRDefault="009D4038">
      <w:pPr>
        <w:pStyle w:val="Textocomentario"/>
      </w:pPr>
      <w:r>
        <w:rPr>
          <w:rStyle w:val="Refdecomentario"/>
        </w:rPr>
        <w:annotationRef/>
      </w:r>
      <w:r>
        <w:t>Los márgenes no están bien</w:t>
      </w:r>
    </w:p>
  </w:comment>
  <w:comment w:id="114" w:author="Salva Cobos" w:date="2021-06-08T17:08:00Z" w:initials="SC">
    <w:p w14:paraId="5267EBBD" w14:textId="7763E410" w:rsidR="009D4038" w:rsidRDefault="009D4038">
      <w:pPr>
        <w:pStyle w:val="Textocomentario"/>
      </w:pPr>
      <w:r>
        <w:rPr>
          <w:rStyle w:val="Refdecomentario"/>
        </w:rPr>
        <w:annotationRef/>
      </w:r>
      <w:r>
        <w:t>Será un mando para teleoperarlo no?</w:t>
      </w:r>
    </w:p>
  </w:comment>
  <w:comment w:id="118" w:author="Salva Cobos" w:date="2021-06-08T17:09:00Z" w:initials="SC">
    <w:p w14:paraId="4E31215D" w14:textId="2282DC4D" w:rsidR="009D4038" w:rsidRDefault="009D4038">
      <w:pPr>
        <w:pStyle w:val="Textocomentario"/>
      </w:pPr>
      <w:r>
        <w:rPr>
          <w:rStyle w:val="Refdecomentario"/>
        </w:rPr>
        <w:annotationRef/>
      </w:r>
      <w:r>
        <w:t>Hay que indicar cual es la contribución de tu TFM respecto al estado del arte</w:t>
      </w:r>
    </w:p>
  </w:comment>
  <w:comment w:id="167" w:author="Salva Cobos" w:date="2021-06-08T17:16:00Z" w:initials="SC">
    <w:p w14:paraId="76A0B64D" w14:textId="7177B003" w:rsidR="009D4038" w:rsidRDefault="009D4038">
      <w:pPr>
        <w:pStyle w:val="Textocomentario"/>
      </w:pPr>
      <w:r>
        <w:rPr>
          <w:rStyle w:val="Refdecomentario"/>
        </w:rPr>
        <w:annotationRef/>
      </w:r>
      <w:r>
        <w:t>Corrige todos los errores gramáticales</w:t>
      </w:r>
    </w:p>
  </w:comment>
  <w:comment w:id="187" w:author="Salva Cobos" w:date="2021-06-08T17:21:00Z" w:initials="SC">
    <w:p w14:paraId="17A8507D" w14:textId="6D585F3B" w:rsidR="009D4038" w:rsidRDefault="009D4038">
      <w:pPr>
        <w:pStyle w:val="Textocomentario"/>
      </w:pPr>
      <w:r>
        <w:rPr>
          <w:rStyle w:val="Refdecomentario"/>
        </w:rPr>
        <w:annotationRef/>
      </w:r>
      <w:r>
        <w:t>Introduce que es la D</w:t>
      </w:r>
    </w:p>
  </w:comment>
  <w:comment w:id="188" w:author="Salva Cobos" w:date="2021-06-08T17:22:00Z" w:initials="SC">
    <w:p w14:paraId="6B06CD4B" w14:textId="77777777" w:rsidR="009D4038" w:rsidRDefault="009D4038" w:rsidP="00FF3330">
      <w:pPr>
        <w:pStyle w:val="Textocomentario"/>
      </w:pPr>
      <w:r>
        <w:rPr>
          <w:rStyle w:val="Refdecomentario"/>
        </w:rPr>
        <w:annotationRef/>
      </w:r>
      <w:r>
        <w:t>Escribe en tercera persona  hazlo en el resto en donde escribes igual</w:t>
      </w:r>
    </w:p>
  </w:comment>
  <w:comment w:id="190" w:author="Salva Cobos" w:date="2021-06-08T17:22:00Z" w:initials="SC">
    <w:p w14:paraId="16E54118" w14:textId="63AA0101" w:rsidR="009D4038" w:rsidRDefault="009D4038">
      <w:pPr>
        <w:pStyle w:val="Textocomentario"/>
      </w:pPr>
      <w:r>
        <w:rPr>
          <w:rStyle w:val="Refdecomentario"/>
        </w:rPr>
        <w:annotationRef/>
      </w:r>
      <w:r>
        <w:t>Escribe en tercera persona  hazlo en el resto en donde escribes igual</w:t>
      </w:r>
    </w:p>
  </w:comment>
  <w:comment w:id="193" w:author="Salva Cobos" w:date="2021-06-08T17:22:00Z" w:initials="SC">
    <w:p w14:paraId="3EB1E4FE" w14:textId="77777777" w:rsidR="009D4038" w:rsidRDefault="009D4038" w:rsidP="00FF3330">
      <w:pPr>
        <w:pStyle w:val="Textocomentario"/>
      </w:pPr>
      <w:r>
        <w:rPr>
          <w:rStyle w:val="Refdecomentario"/>
        </w:rPr>
        <w:annotationRef/>
      </w:r>
      <w:r>
        <w:t>Escribe en tercera persona  hazlo en el resto en donde escribes igual</w:t>
      </w:r>
    </w:p>
  </w:comment>
  <w:comment w:id="198" w:author="Salva Cobos" w:date="2021-06-08T17:25:00Z" w:initials="SC">
    <w:p w14:paraId="0BF56DFD" w14:textId="52F606A6" w:rsidR="009D4038" w:rsidRDefault="009D4038">
      <w:pPr>
        <w:pStyle w:val="Textocomentario"/>
      </w:pPr>
      <w:r>
        <w:rPr>
          <w:rStyle w:val="Refdecomentario"/>
        </w:rPr>
        <w:annotationRef/>
      </w:r>
      <w:r>
        <w:t>Hay que poner todos los parámetros de entrenamiento, las parámetros y funciones que has utilizado para que se tenga una precisión alta, gráficas que muestren la evolución de aprendizaje y el error minimizado, matrices de confusión etc.</w:t>
      </w:r>
    </w:p>
  </w:comment>
  <w:comment w:id="200" w:author="Salva Cobos" w:date="2021-06-08T17:27:00Z" w:initials="SC">
    <w:p w14:paraId="4369FEFF" w14:textId="2E8C3678" w:rsidR="009D4038" w:rsidRDefault="009D4038">
      <w:pPr>
        <w:pStyle w:val="Textocomentario"/>
      </w:pPr>
      <w:r>
        <w:rPr>
          <w:rStyle w:val="Refdecomentario"/>
        </w:rPr>
        <w:annotationRef/>
      </w:r>
      <w:r>
        <w:t>Hay que hacer una buena evaluación identificando los falsos positivos y explicar como se podría soluciona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07BE2B5" w15:done="1"/>
  <w15:commentEx w15:paraId="63C09E62" w15:done="1"/>
  <w15:commentEx w15:paraId="7E21080B" w15:done="1"/>
  <w15:commentEx w15:paraId="35E36AD3" w15:done="1"/>
  <w15:commentEx w15:paraId="510CDAEC" w15:done="1"/>
  <w15:commentEx w15:paraId="29143DC7" w15:done="1"/>
  <w15:commentEx w15:paraId="76D1E79E" w15:done="1"/>
  <w15:commentEx w15:paraId="17CD9F22" w15:done="1"/>
  <w15:commentEx w15:paraId="741BE31D" w15:done="1"/>
  <w15:commentEx w15:paraId="6EEC3D36" w15:done="1"/>
  <w15:commentEx w15:paraId="5267EBBD" w15:done="1"/>
  <w15:commentEx w15:paraId="4E31215D" w15:done="1"/>
  <w15:commentEx w15:paraId="76A0B64D" w15:done="1"/>
  <w15:commentEx w15:paraId="17A8507D" w15:done="1"/>
  <w15:commentEx w15:paraId="6B06CD4B" w15:done="1"/>
  <w15:commentEx w15:paraId="16E54118" w15:done="1"/>
  <w15:commentEx w15:paraId="3EB1E4FE" w15:done="1"/>
  <w15:commentEx w15:paraId="0BF56DFD" w15:done="0"/>
  <w15:commentEx w15:paraId="4369FEF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6A12C1" w16cex:dateUtc="2021-06-08T14:01:00Z"/>
  <w16cex:commentExtensible w16cex:durableId="246A1465" w16cex:dateUtc="2021-06-08T14:08:00Z"/>
  <w16cex:commentExtensible w16cex:durableId="246A156E" w16cex:dateUtc="2021-06-08T14:12:00Z"/>
  <w16cex:commentExtensible w16cex:durableId="246A15D7" w16cex:dateUtc="2021-06-08T14:14:00Z"/>
  <w16cex:commentExtensible w16cex:durableId="246A3193" w16cex:dateUtc="2021-06-08T14:22:00Z"/>
  <w16cex:commentExtensible w16cex:durableId="246A1750" w16cex:dateUtc="2021-06-08T14:20:00Z"/>
  <w16cex:commentExtensible w16cex:durableId="246A17AC" w16cex:dateUtc="2021-06-08T14:22:00Z"/>
  <w16cex:commentExtensible w16cex:durableId="246A1E1B" w16cex:dateUtc="2021-06-08T14:49:00Z"/>
  <w16cex:commentExtensible w16cex:durableId="246A306B" w16cex:dateUtc="2021-06-08T14:53:00Z"/>
  <w16cex:commentExtensible w16cex:durableId="246A1F02" w16cex:dateUtc="2021-06-08T14:53:00Z"/>
  <w16cex:commentExtensible w16cex:durableId="246A22A7" w16cex:dateUtc="2021-06-08T15:08:00Z"/>
  <w16cex:commentExtensible w16cex:durableId="246A22E0" w16cex:dateUtc="2021-06-08T15:09:00Z"/>
  <w16cex:commentExtensible w16cex:durableId="246A247E" w16cex:dateUtc="2021-06-08T15:16:00Z"/>
  <w16cex:commentExtensible w16cex:durableId="246A25B3" w16cex:dateUtc="2021-06-08T15:21:00Z"/>
  <w16cex:commentExtensible w16cex:durableId="246A2A30" w16cex:dateUtc="2021-06-08T15:22:00Z"/>
  <w16cex:commentExtensible w16cex:durableId="246A25D7" w16cex:dateUtc="2021-06-08T15:22:00Z"/>
  <w16cex:commentExtensible w16cex:durableId="246A2A28" w16cex:dateUtc="2021-06-08T15:22:00Z"/>
  <w16cex:commentExtensible w16cex:durableId="246A2697" w16cex:dateUtc="2021-06-08T15:25:00Z"/>
  <w16cex:commentExtensible w16cex:durableId="246A26EE" w16cex:dateUtc="2021-06-08T15: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07BE2B5" w16cid:durableId="246A12C1"/>
  <w16cid:commentId w16cid:paraId="63C09E62" w16cid:durableId="246A1465"/>
  <w16cid:commentId w16cid:paraId="7E21080B" w16cid:durableId="246A156E"/>
  <w16cid:commentId w16cid:paraId="35E36AD3" w16cid:durableId="246A15D7"/>
  <w16cid:commentId w16cid:paraId="510CDAEC" w16cid:durableId="246A3193"/>
  <w16cid:commentId w16cid:paraId="29143DC7" w16cid:durableId="246A1750"/>
  <w16cid:commentId w16cid:paraId="76D1E79E" w16cid:durableId="246A17AC"/>
  <w16cid:commentId w16cid:paraId="17CD9F22" w16cid:durableId="246A1E1B"/>
  <w16cid:commentId w16cid:paraId="741BE31D" w16cid:durableId="246A306B"/>
  <w16cid:commentId w16cid:paraId="6EEC3D36" w16cid:durableId="246A1F02"/>
  <w16cid:commentId w16cid:paraId="5267EBBD" w16cid:durableId="246A22A7"/>
  <w16cid:commentId w16cid:paraId="4E31215D" w16cid:durableId="246A22E0"/>
  <w16cid:commentId w16cid:paraId="76A0B64D" w16cid:durableId="246A247E"/>
  <w16cid:commentId w16cid:paraId="17A8507D" w16cid:durableId="246A25B3"/>
  <w16cid:commentId w16cid:paraId="6B06CD4B" w16cid:durableId="246A2A30"/>
  <w16cid:commentId w16cid:paraId="16E54118" w16cid:durableId="246A25D7"/>
  <w16cid:commentId w16cid:paraId="3EB1E4FE" w16cid:durableId="246A2A28"/>
  <w16cid:commentId w16cid:paraId="0BF56DFD" w16cid:durableId="246A2697"/>
  <w16cid:commentId w16cid:paraId="4369FEFF" w16cid:durableId="246A26E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0A6A01C" w14:textId="77777777" w:rsidR="00F27736" w:rsidRDefault="00F27736" w:rsidP="00320A2D">
      <w:pPr>
        <w:spacing w:after="0" w:line="240" w:lineRule="auto"/>
      </w:pPr>
      <w:r>
        <w:separator/>
      </w:r>
    </w:p>
  </w:endnote>
  <w:endnote w:type="continuationSeparator" w:id="0">
    <w:p w14:paraId="568E61C2" w14:textId="77777777" w:rsidR="00F27736" w:rsidRDefault="00F27736" w:rsidP="00320A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NewRomanPSMT">
    <w:altName w:val="MS Mincho"/>
    <w:panose1 w:val="00000000000000000000"/>
    <w:charset w:val="00"/>
    <w:family w:val="roman"/>
    <w:notTrueType/>
    <w:pitch w:val="default"/>
    <w:sig w:usb0="00000001" w:usb1="08070000" w:usb2="00000010" w:usb3="00000000" w:csb0="0002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altName w:val="Georgia"/>
    <w:panose1 w:val="02040502050405020303"/>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UnitOT">
    <w:altName w:val="Segoe Script"/>
    <w:panose1 w:val="00000000000000000000"/>
    <w:charset w:val="00"/>
    <w:family w:val="swiss"/>
    <w:notTrueType/>
    <w:pitch w:val="variable"/>
    <w:sig w:usb0="800000EF" w:usb1="5000207B" w:usb2="00000028" w:usb3="00000000" w:csb0="00000001" w:csb1="00000000"/>
  </w:font>
  <w:font w:name="Minion Pro">
    <w:panose1 w:val="00000000000000000000"/>
    <w:charset w:val="00"/>
    <w:family w:val="roman"/>
    <w:notTrueType/>
    <w:pitch w:val="variable"/>
    <w:sig w:usb0="60000287" w:usb1="00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16370857"/>
      <w:docPartObj>
        <w:docPartGallery w:val="Page Numbers (Bottom of Page)"/>
        <w:docPartUnique/>
      </w:docPartObj>
    </w:sdtPr>
    <w:sdtEndPr>
      <w:rPr>
        <w:sz w:val="18"/>
        <w:szCs w:val="18"/>
      </w:rPr>
    </w:sdtEndPr>
    <w:sdtContent>
      <w:p w14:paraId="788FD656" w14:textId="77777777" w:rsidR="009D4038" w:rsidRPr="00EB510A" w:rsidRDefault="009D4038">
        <w:pPr>
          <w:pStyle w:val="Piedepgina"/>
          <w:contextualSpacing/>
          <w:jc w:val="right"/>
          <w:rPr>
            <w:sz w:val="18"/>
            <w:szCs w:val="18"/>
          </w:rPr>
        </w:pPr>
        <w:r w:rsidRPr="00EB510A">
          <w:rPr>
            <w:sz w:val="18"/>
            <w:szCs w:val="18"/>
          </w:rPr>
          <w:fldChar w:fldCharType="begin"/>
        </w:r>
        <w:r w:rsidRPr="00EB510A">
          <w:rPr>
            <w:sz w:val="18"/>
            <w:szCs w:val="18"/>
          </w:rPr>
          <w:instrText>PAGE   \* MERGEFORMAT</w:instrText>
        </w:r>
        <w:r w:rsidRPr="00EB510A">
          <w:rPr>
            <w:sz w:val="18"/>
            <w:szCs w:val="18"/>
          </w:rPr>
          <w:fldChar w:fldCharType="separate"/>
        </w:r>
        <w:r w:rsidRPr="00D1183A">
          <w:rPr>
            <w:noProof/>
            <w:sz w:val="18"/>
            <w:szCs w:val="18"/>
            <w:lang w:val="es-ES"/>
          </w:rPr>
          <w:t>1</w:t>
        </w:r>
        <w:r w:rsidRPr="00EB510A">
          <w:rPr>
            <w:sz w:val="18"/>
            <w:szCs w:val="18"/>
          </w:rPr>
          <w:fldChar w:fldCharType="end"/>
        </w:r>
      </w:p>
    </w:sdtContent>
  </w:sdt>
  <w:p w14:paraId="411E9010" w14:textId="0CC5E788" w:rsidR="009D4038" w:rsidRPr="00EB510A" w:rsidRDefault="009D4038">
    <w:pPr>
      <w:pStyle w:val="Piedepgina"/>
      <w:contextualSpacing/>
      <w:rPr>
        <w:sz w:val="18"/>
        <w:szCs w:val="18"/>
      </w:rPr>
    </w:pPr>
    <w:r>
      <w:rPr>
        <w:sz w:val="18"/>
        <w:szCs w:val="18"/>
      </w:rPr>
      <w:t>Segmentación semántica RGB-D para navegación en interiores</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53629E" w14:textId="77777777" w:rsidR="009D4038" w:rsidRPr="0031091B" w:rsidRDefault="009D4038" w:rsidP="0031091B">
    <w:pPr>
      <w:pStyle w:val="Piedepgina"/>
      <w:contextualSpacing/>
      <w:rPr>
        <w:sz w:val="18"/>
        <w:szCs w:val="18"/>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Pr>
      <w:id w:val="905269158"/>
      <w:docPartObj>
        <w:docPartGallery w:val="Page Numbers (Bottom of Page)"/>
        <w:docPartUnique/>
      </w:docPartObj>
    </w:sdtPr>
    <w:sdtContent>
      <w:p w14:paraId="36141D5D" w14:textId="77777777" w:rsidR="009D4038" w:rsidRDefault="009D4038" w:rsidP="00E2389C">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w:t>
        </w:r>
        <w:r>
          <w:rPr>
            <w:rStyle w:val="Nmerodepgina"/>
          </w:rPr>
          <w:fldChar w:fldCharType="end"/>
        </w:r>
      </w:p>
    </w:sdtContent>
  </w:sdt>
  <w:p w14:paraId="3CB7589E" w14:textId="77777777" w:rsidR="009D4038" w:rsidRPr="0031091B" w:rsidRDefault="009D4038" w:rsidP="0031091B">
    <w:pPr>
      <w:pStyle w:val="Piedepgina"/>
      <w:ind w:right="360"/>
      <w:contextualSpacing/>
      <w:rPr>
        <w:sz w:val="18"/>
        <w:szCs w:val="18"/>
      </w:rPr>
    </w:pPr>
    <w:r w:rsidRPr="00EB510A">
      <w:rPr>
        <w:sz w:val="18"/>
        <w:szCs w:val="18"/>
      </w:rPr>
      <w:t>Título del TF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62F97A" w14:textId="77777777" w:rsidR="009D4038" w:rsidRPr="00EB510A" w:rsidRDefault="009D4038">
    <w:pPr>
      <w:pStyle w:val="Piedepgina"/>
      <w:contextualSpacing/>
      <w:jc w:val="right"/>
      <w:rPr>
        <w:sz w:val="18"/>
        <w:szCs w:val="18"/>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56BA40" w14:textId="77777777" w:rsidR="009D4038" w:rsidRPr="00EB510A" w:rsidRDefault="009D4038">
    <w:pPr>
      <w:pStyle w:val="Piedepgina"/>
      <w:contextualSpacing/>
      <w:jc w:val="right"/>
      <w:rPr>
        <w:sz w:val="18"/>
        <w:szCs w:val="18"/>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D842B8" w14:textId="77777777" w:rsidR="009D4038" w:rsidRPr="00EB510A" w:rsidRDefault="009D4038">
    <w:pPr>
      <w:pStyle w:val="Piedepgina"/>
      <w:contextualSpacing/>
      <w:jc w:val="right"/>
      <w:rPr>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0598A14" w14:textId="77777777" w:rsidR="00F27736" w:rsidRDefault="00F27736" w:rsidP="00320A2D">
      <w:pPr>
        <w:spacing w:after="0" w:line="240" w:lineRule="auto"/>
      </w:pPr>
      <w:r>
        <w:separator/>
      </w:r>
    </w:p>
  </w:footnote>
  <w:footnote w:type="continuationSeparator" w:id="0">
    <w:p w14:paraId="4FBC9D8D" w14:textId="77777777" w:rsidR="00F27736" w:rsidRDefault="00F27736" w:rsidP="00320A2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63E0AF" w14:textId="068E7908" w:rsidR="009D4038" w:rsidRPr="00EB510A" w:rsidRDefault="009D4038" w:rsidP="001259FB">
    <w:pPr>
      <w:pStyle w:val="Encabezado"/>
      <w:contextualSpacing/>
      <w:jc w:val="right"/>
      <w:rPr>
        <w:sz w:val="18"/>
        <w:szCs w:val="18"/>
      </w:rPr>
    </w:pPr>
    <w:r>
      <w:rPr>
        <w:sz w:val="18"/>
        <w:szCs w:val="18"/>
      </w:rPr>
      <w:t>Mikel Aldalur Corta</w:t>
    </w:r>
    <w:r w:rsidRPr="00EB510A">
      <w:rPr>
        <w:sz w:val="18"/>
        <w:szCs w:val="18"/>
      </w:rPr>
      <w:ptab w:relativeTo="margin" w:alignment="center" w:leader="none"/>
    </w:r>
    <w:r w:rsidRPr="00EB510A">
      <w:rPr>
        <w:sz w:val="18"/>
        <w:szCs w:val="18"/>
      </w:rPr>
      <w:ptab w:relativeTo="margin" w:alignment="right" w:leader="none"/>
    </w:r>
    <w:r w:rsidRPr="00EB510A">
      <w:rPr>
        <w:sz w:val="18"/>
        <w:szCs w:val="18"/>
      </w:rPr>
      <w:t xml:space="preserve">Máster Universitario en </w:t>
    </w:r>
    <w:r>
      <w:rPr>
        <w:sz w:val="18"/>
        <w:szCs w:val="18"/>
      </w:rPr>
      <w:t>Inteligencia Artific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2217DE" w14:textId="77777777" w:rsidR="009D4038" w:rsidRPr="00F62A9B" w:rsidRDefault="009D4038" w:rsidP="00E2389C">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AAB117" w14:textId="77777777" w:rsidR="009D4038" w:rsidRPr="00F62A9B" w:rsidRDefault="009D4038" w:rsidP="00E2389C">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D39EC3" w14:textId="77777777" w:rsidR="009D4038" w:rsidRPr="00F62A9B" w:rsidRDefault="009D4038" w:rsidP="00E2389C">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60979B2"/>
    <w:multiLevelType w:val="hybridMultilevel"/>
    <w:tmpl w:val="884A0BCA"/>
    <w:lvl w:ilvl="0" w:tplc="6568D93E">
      <w:start w:val="4"/>
      <w:numFmt w:val="bullet"/>
      <w:lvlText w:val=""/>
      <w:lvlJc w:val="left"/>
      <w:pPr>
        <w:tabs>
          <w:tab w:val="num" w:pos="720"/>
        </w:tabs>
        <w:ind w:left="720" w:hanging="360"/>
      </w:pPr>
      <w:rPr>
        <w:rFonts w:ascii="Symbol" w:eastAsia="Times New Roman" w:hAnsi="Symbol" w:cs="TimesNewRomanPSMT"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1676584E"/>
    <w:multiLevelType w:val="hybridMultilevel"/>
    <w:tmpl w:val="775098DE"/>
    <w:lvl w:ilvl="0" w:tplc="EA869318">
      <w:start w:val="4"/>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3A877D64"/>
    <w:multiLevelType w:val="singleLevel"/>
    <w:tmpl w:val="FEE2AA5C"/>
    <w:lvl w:ilvl="0">
      <w:start w:val="1"/>
      <w:numFmt w:val="decimal"/>
      <w:pStyle w:val="References"/>
      <w:lvlText w:val="[%1]"/>
      <w:lvlJc w:val="left"/>
      <w:pPr>
        <w:ind w:left="360" w:hanging="360"/>
      </w:pPr>
      <w:rPr>
        <w:color w:val="0098CD"/>
      </w:rPr>
    </w:lvl>
  </w:abstractNum>
  <w:abstractNum w:abstractNumId="3" w15:restartNumberingAfterBreak="0">
    <w:nsid w:val="5A6B7C25"/>
    <w:multiLevelType w:val="hybridMultilevel"/>
    <w:tmpl w:val="C2E66BA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5C6602A8"/>
    <w:multiLevelType w:val="hybridMultilevel"/>
    <w:tmpl w:val="EF009D28"/>
    <w:lvl w:ilvl="0" w:tplc="C9B6C172">
      <w:start w:val="2"/>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7D1850FC"/>
    <w:multiLevelType w:val="hybridMultilevel"/>
    <w:tmpl w:val="198E9C5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3"/>
  </w:num>
  <w:num w:numId="4">
    <w:abstractNumId w:val="2"/>
  </w:num>
  <w:num w:numId="5">
    <w:abstractNumId w:val="4"/>
  </w:num>
  <w:num w:numId="6">
    <w:abstractNumId w:val="1"/>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alva Cobos">
    <w15:presenceInfo w15:providerId="Windows Live" w15:userId="b02929e281c2dfd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0A2D"/>
    <w:rsid w:val="00007AA8"/>
    <w:rsid w:val="0001321C"/>
    <w:rsid w:val="00022232"/>
    <w:rsid w:val="00026999"/>
    <w:rsid w:val="00034CD7"/>
    <w:rsid w:val="0003764B"/>
    <w:rsid w:val="00044E00"/>
    <w:rsid w:val="00053135"/>
    <w:rsid w:val="00066551"/>
    <w:rsid w:val="00072E74"/>
    <w:rsid w:val="000823CA"/>
    <w:rsid w:val="000C32E6"/>
    <w:rsid w:val="000C45AC"/>
    <w:rsid w:val="000D3ABC"/>
    <w:rsid w:val="000F41B5"/>
    <w:rsid w:val="000F5340"/>
    <w:rsid w:val="000F6209"/>
    <w:rsid w:val="00107E17"/>
    <w:rsid w:val="00112650"/>
    <w:rsid w:val="0011371D"/>
    <w:rsid w:val="00122DFC"/>
    <w:rsid w:val="00124A0F"/>
    <w:rsid w:val="001259FB"/>
    <w:rsid w:val="00141D24"/>
    <w:rsid w:val="001621C6"/>
    <w:rsid w:val="00177FEE"/>
    <w:rsid w:val="00190C7C"/>
    <w:rsid w:val="001D2559"/>
    <w:rsid w:val="001D32F4"/>
    <w:rsid w:val="001D5957"/>
    <w:rsid w:val="001E222A"/>
    <w:rsid w:val="001E24BA"/>
    <w:rsid w:val="001E4514"/>
    <w:rsid w:val="001E697C"/>
    <w:rsid w:val="001F0B1A"/>
    <w:rsid w:val="001F3EF2"/>
    <w:rsid w:val="00216E92"/>
    <w:rsid w:val="00240DB5"/>
    <w:rsid w:val="0024507B"/>
    <w:rsid w:val="002459F9"/>
    <w:rsid w:val="0025038C"/>
    <w:rsid w:val="00252E37"/>
    <w:rsid w:val="00256F18"/>
    <w:rsid w:val="00265CC1"/>
    <w:rsid w:val="00267E20"/>
    <w:rsid w:val="002711AC"/>
    <w:rsid w:val="002711C5"/>
    <w:rsid w:val="002737B2"/>
    <w:rsid w:val="002905CA"/>
    <w:rsid w:val="002969CE"/>
    <w:rsid w:val="002A3E13"/>
    <w:rsid w:val="002B6CC9"/>
    <w:rsid w:val="002C7F32"/>
    <w:rsid w:val="002D2E89"/>
    <w:rsid w:val="002F3D80"/>
    <w:rsid w:val="003058F4"/>
    <w:rsid w:val="00306247"/>
    <w:rsid w:val="00306DDA"/>
    <w:rsid w:val="0031091B"/>
    <w:rsid w:val="003159FD"/>
    <w:rsid w:val="00316273"/>
    <w:rsid w:val="00320A2D"/>
    <w:rsid w:val="00321B22"/>
    <w:rsid w:val="00330989"/>
    <w:rsid w:val="0033242A"/>
    <w:rsid w:val="003329C8"/>
    <w:rsid w:val="00343BBF"/>
    <w:rsid w:val="003472D0"/>
    <w:rsid w:val="00351B45"/>
    <w:rsid w:val="00352773"/>
    <w:rsid w:val="00354049"/>
    <w:rsid w:val="0035464B"/>
    <w:rsid w:val="00356D64"/>
    <w:rsid w:val="0036568C"/>
    <w:rsid w:val="003726BD"/>
    <w:rsid w:val="00372AF4"/>
    <w:rsid w:val="00374DCF"/>
    <w:rsid w:val="003952FF"/>
    <w:rsid w:val="003A3385"/>
    <w:rsid w:val="003A76AC"/>
    <w:rsid w:val="003B3009"/>
    <w:rsid w:val="003C47AA"/>
    <w:rsid w:val="003C5C79"/>
    <w:rsid w:val="003D1324"/>
    <w:rsid w:val="003D44B0"/>
    <w:rsid w:val="003E2B7E"/>
    <w:rsid w:val="003F57E0"/>
    <w:rsid w:val="003F7155"/>
    <w:rsid w:val="00402B47"/>
    <w:rsid w:val="00404CB1"/>
    <w:rsid w:val="00405E81"/>
    <w:rsid w:val="00405F16"/>
    <w:rsid w:val="004129C3"/>
    <w:rsid w:val="00416896"/>
    <w:rsid w:val="00440116"/>
    <w:rsid w:val="00445A67"/>
    <w:rsid w:val="00446660"/>
    <w:rsid w:val="00453603"/>
    <w:rsid w:val="0046398F"/>
    <w:rsid w:val="004645C4"/>
    <w:rsid w:val="00474058"/>
    <w:rsid w:val="00484F85"/>
    <w:rsid w:val="0048772B"/>
    <w:rsid w:val="0049185C"/>
    <w:rsid w:val="004E1D39"/>
    <w:rsid w:val="004E35D5"/>
    <w:rsid w:val="004E7D3F"/>
    <w:rsid w:val="004F1822"/>
    <w:rsid w:val="004F7724"/>
    <w:rsid w:val="00512338"/>
    <w:rsid w:val="00516764"/>
    <w:rsid w:val="00516A69"/>
    <w:rsid w:val="005178DD"/>
    <w:rsid w:val="0053043B"/>
    <w:rsid w:val="0053106E"/>
    <w:rsid w:val="00531376"/>
    <w:rsid w:val="00532355"/>
    <w:rsid w:val="00547710"/>
    <w:rsid w:val="005514FA"/>
    <w:rsid w:val="00551836"/>
    <w:rsid w:val="0056407E"/>
    <w:rsid w:val="00572843"/>
    <w:rsid w:val="00583C33"/>
    <w:rsid w:val="00584F79"/>
    <w:rsid w:val="005A0C28"/>
    <w:rsid w:val="005A236E"/>
    <w:rsid w:val="005A2BF1"/>
    <w:rsid w:val="005A332F"/>
    <w:rsid w:val="005A6F8A"/>
    <w:rsid w:val="005B6CB3"/>
    <w:rsid w:val="005D011D"/>
    <w:rsid w:val="005D4CE7"/>
    <w:rsid w:val="005D77AF"/>
    <w:rsid w:val="005E0EF0"/>
    <w:rsid w:val="005F1BA2"/>
    <w:rsid w:val="005F1DCC"/>
    <w:rsid w:val="005F4020"/>
    <w:rsid w:val="005F5CC3"/>
    <w:rsid w:val="00603239"/>
    <w:rsid w:val="00607999"/>
    <w:rsid w:val="0061080A"/>
    <w:rsid w:val="006162D4"/>
    <w:rsid w:val="00621B30"/>
    <w:rsid w:val="00622F9E"/>
    <w:rsid w:val="006235A7"/>
    <w:rsid w:val="006238FF"/>
    <w:rsid w:val="00624CFE"/>
    <w:rsid w:val="006255C2"/>
    <w:rsid w:val="006263E6"/>
    <w:rsid w:val="00626D73"/>
    <w:rsid w:val="006405AE"/>
    <w:rsid w:val="00643577"/>
    <w:rsid w:val="00643BD1"/>
    <w:rsid w:val="006545E9"/>
    <w:rsid w:val="00657329"/>
    <w:rsid w:val="006611BA"/>
    <w:rsid w:val="00664BF0"/>
    <w:rsid w:val="0066646E"/>
    <w:rsid w:val="0067155C"/>
    <w:rsid w:val="00680662"/>
    <w:rsid w:val="006936C8"/>
    <w:rsid w:val="00696E0F"/>
    <w:rsid w:val="006A2D76"/>
    <w:rsid w:val="006A6764"/>
    <w:rsid w:val="006A6A78"/>
    <w:rsid w:val="006A700A"/>
    <w:rsid w:val="006A7C74"/>
    <w:rsid w:val="006B6E24"/>
    <w:rsid w:val="006D2B55"/>
    <w:rsid w:val="006D36F9"/>
    <w:rsid w:val="006D5AC7"/>
    <w:rsid w:val="006D65CC"/>
    <w:rsid w:val="006D7422"/>
    <w:rsid w:val="006D7775"/>
    <w:rsid w:val="006E0B6D"/>
    <w:rsid w:val="006F018E"/>
    <w:rsid w:val="006F6F24"/>
    <w:rsid w:val="00701D00"/>
    <w:rsid w:val="00703117"/>
    <w:rsid w:val="00706AAE"/>
    <w:rsid w:val="007316A4"/>
    <w:rsid w:val="00734088"/>
    <w:rsid w:val="00735F8C"/>
    <w:rsid w:val="00747540"/>
    <w:rsid w:val="00750E51"/>
    <w:rsid w:val="00751949"/>
    <w:rsid w:val="00752B9E"/>
    <w:rsid w:val="00773EAA"/>
    <w:rsid w:val="00774EA5"/>
    <w:rsid w:val="00780433"/>
    <w:rsid w:val="0078634A"/>
    <w:rsid w:val="00790217"/>
    <w:rsid w:val="00791088"/>
    <w:rsid w:val="007924C5"/>
    <w:rsid w:val="00792C84"/>
    <w:rsid w:val="00793A5E"/>
    <w:rsid w:val="00794FBA"/>
    <w:rsid w:val="007A113C"/>
    <w:rsid w:val="007A29F5"/>
    <w:rsid w:val="007A6316"/>
    <w:rsid w:val="007B2C11"/>
    <w:rsid w:val="007C64FB"/>
    <w:rsid w:val="007D0BFE"/>
    <w:rsid w:val="007D5C8E"/>
    <w:rsid w:val="007E0CB3"/>
    <w:rsid w:val="007E3D89"/>
    <w:rsid w:val="007F3071"/>
    <w:rsid w:val="00804658"/>
    <w:rsid w:val="00806E15"/>
    <w:rsid w:val="00812E9E"/>
    <w:rsid w:val="008228A5"/>
    <w:rsid w:val="00823A1A"/>
    <w:rsid w:val="00853113"/>
    <w:rsid w:val="008606AB"/>
    <w:rsid w:val="00862020"/>
    <w:rsid w:val="00862964"/>
    <w:rsid w:val="00872F45"/>
    <w:rsid w:val="00881B67"/>
    <w:rsid w:val="008A32B6"/>
    <w:rsid w:val="008B4EA5"/>
    <w:rsid w:val="008B6B78"/>
    <w:rsid w:val="008C644C"/>
    <w:rsid w:val="008D25C4"/>
    <w:rsid w:val="008E5480"/>
    <w:rsid w:val="008E7256"/>
    <w:rsid w:val="008F3EC6"/>
    <w:rsid w:val="00905989"/>
    <w:rsid w:val="009112B6"/>
    <w:rsid w:val="00911E95"/>
    <w:rsid w:val="00922DE1"/>
    <w:rsid w:val="00923E13"/>
    <w:rsid w:val="00936907"/>
    <w:rsid w:val="00940A85"/>
    <w:rsid w:val="00944A9E"/>
    <w:rsid w:val="00947FB8"/>
    <w:rsid w:val="00956E90"/>
    <w:rsid w:val="00974247"/>
    <w:rsid w:val="00974C95"/>
    <w:rsid w:val="00983A60"/>
    <w:rsid w:val="00991B50"/>
    <w:rsid w:val="00997030"/>
    <w:rsid w:val="009A2548"/>
    <w:rsid w:val="009A6CEB"/>
    <w:rsid w:val="009B2D7D"/>
    <w:rsid w:val="009D4038"/>
    <w:rsid w:val="009D7B4F"/>
    <w:rsid w:val="009D7D58"/>
    <w:rsid w:val="009F57A6"/>
    <w:rsid w:val="00A033A4"/>
    <w:rsid w:val="00A11293"/>
    <w:rsid w:val="00A12314"/>
    <w:rsid w:val="00A12CF2"/>
    <w:rsid w:val="00A165F8"/>
    <w:rsid w:val="00A20B10"/>
    <w:rsid w:val="00A35189"/>
    <w:rsid w:val="00A36ACC"/>
    <w:rsid w:val="00A47C5C"/>
    <w:rsid w:val="00A51957"/>
    <w:rsid w:val="00A53974"/>
    <w:rsid w:val="00A56BF2"/>
    <w:rsid w:val="00A7064B"/>
    <w:rsid w:val="00A84A71"/>
    <w:rsid w:val="00A865AD"/>
    <w:rsid w:val="00AA3FD6"/>
    <w:rsid w:val="00AB3840"/>
    <w:rsid w:val="00AB4BDD"/>
    <w:rsid w:val="00AB5767"/>
    <w:rsid w:val="00AC0E8E"/>
    <w:rsid w:val="00AC671E"/>
    <w:rsid w:val="00AC68E7"/>
    <w:rsid w:val="00AE6EC3"/>
    <w:rsid w:val="00AF6813"/>
    <w:rsid w:val="00AF7FA8"/>
    <w:rsid w:val="00B055B6"/>
    <w:rsid w:val="00B1030C"/>
    <w:rsid w:val="00B12C6A"/>
    <w:rsid w:val="00B241D8"/>
    <w:rsid w:val="00B25590"/>
    <w:rsid w:val="00B33B5C"/>
    <w:rsid w:val="00B34383"/>
    <w:rsid w:val="00B57349"/>
    <w:rsid w:val="00B6295F"/>
    <w:rsid w:val="00B64390"/>
    <w:rsid w:val="00B73D63"/>
    <w:rsid w:val="00B76854"/>
    <w:rsid w:val="00B80DDE"/>
    <w:rsid w:val="00B92BE1"/>
    <w:rsid w:val="00B93934"/>
    <w:rsid w:val="00BA177D"/>
    <w:rsid w:val="00BA4886"/>
    <w:rsid w:val="00BA5509"/>
    <w:rsid w:val="00BA7E7E"/>
    <w:rsid w:val="00BB6AA7"/>
    <w:rsid w:val="00BC6A71"/>
    <w:rsid w:val="00BE77D3"/>
    <w:rsid w:val="00BF2FEC"/>
    <w:rsid w:val="00C016E5"/>
    <w:rsid w:val="00C0190D"/>
    <w:rsid w:val="00C129C9"/>
    <w:rsid w:val="00C13454"/>
    <w:rsid w:val="00C152EF"/>
    <w:rsid w:val="00C15C1E"/>
    <w:rsid w:val="00C253BE"/>
    <w:rsid w:val="00C45A89"/>
    <w:rsid w:val="00C55066"/>
    <w:rsid w:val="00C5633B"/>
    <w:rsid w:val="00C67300"/>
    <w:rsid w:val="00C728FC"/>
    <w:rsid w:val="00C90363"/>
    <w:rsid w:val="00C92305"/>
    <w:rsid w:val="00C92939"/>
    <w:rsid w:val="00C97285"/>
    <w:rsid w:val="00CA7E49"/>
    <w:rsid w:val="00CD1D12"/>
    <w:rsid w:val="00CD6573"/>
    <w:rsid w:val="00CF0FE5"/>
    <w:rsid w:val="00CF1E30"/>
    <w:rsid w:val="00CF3813"/>
    <w:rsid w:val="00CF6005"/>
    <w:rsid w:val="00CF6C41"/>
    <w:rsid w:val="00D0347E"/>
    <w:rsid w:val="00D06B75"/>
    <w:rsid w:val="00D07EFE"/>
    <w:rsid w:val="00D10FB2"/>
    <w:rsid w:val="00D1183A"/>
    <w:rsid w:val="00D15F5C"/>
    <w:rsid w:val="00D20D21"/>
    <w:rsid w:val="00D2743D"/>
    <w:rsid w:val="00D3492F"/>
    <w:rsid w:val="00D46287"/>
    <w:rsid w:val="00D479CB"/>
    <w:rsid w:val="00D557B5"/>
    <w:rsid w:val="00D6734D"/>
    <w:rsid w:val="00D80E61"/>
    <w:rsid w:val="00D835A9"/>
    <w:rsid w:val="00DA0A8B"/>
    <w:rsid w:val="00DA3AC3"/>
    <w:rsid w:val="00DA738D"/>
    <w:rsid w:val="00DB2A2C"/>
    <w:rsid w:val="00DB35CF"/>
    <w:rsid w:val="00DB4127"/>
    <w:rsid w:val="00DC47E2"/>
    <w:rsid w:val="00DE65E9"/>
    <w:rsid w:val="00DE7124"/>
    <w:rsid w:val="00E17425"/>
    <w:rsid w:val="00E212E7"/>
    <w:rsid w:val="00E2389C"/>
    <w:rsid w:val="00E25F8D"/>
    <w:rsid w:val="00E464E0"/>
    <w:rsid w:val="00E545C8"/>
    <w:rsid w:val="00E617AF"/>
    <w:rsid w:val="00E7409D"/>
    <w:rsid w:val="00E807BB"/>
    <w:rsid w:val="00E8408E"/>
    <w:rsid w:val="00E87520"/>
    <w:rsid w:val="00E92CA3"/>
    <w:rsid w:val="00E92E32"/>
    <w:rsid w:val="00EB0966"/>
    <w:rsid w:val="00EB297A"/>
    <w:rsid w:val="00EB4DA0"/>
    <w:rsid w:val="00EB510A"/>
    <w:rsid w:val="00EC2C5B"/>
    <w:rsid w:val="00ED1933"/>
    <w:rsid w:val="00ED2F68"/>
    <w:rsid w:val="00ED411A"/>
    <w:rsid w:val="00EE365B"/>
    <w:rsid w:val="00EE4FF8"/>
    <w:rsid w:val="00EF19D5"/>
    <w:rsid w:val="00F01105"/>
    <w:rsid w:val="00F0688A"/>
    <w:rsid w:val="00F110DD"/>
    <w:rsid w:val="00F20812"/>
    <w:rsid w:val="00F242C5"/>
    <w:rsid w:val="00F27736"/>
    <w:rsid w:val="00F31FAF"/>
    <w:rsid w:val="00F34270"/>
    <w:rsid w:val="00F45572"/>
    <w:rsid w:val="00F70187"/>
    <w:rsid w:val="00F707E9"/>
    <w:rsid w:val="00F83F0E"/>
    <w:rsid w:val="00F8656B"/>
    <w:rsid w:val="00F8671F"/>
    <w:rsid w:val="00F94772"/>
    <w:rsid w:val="00FA374B"/>
    <w:rsid w:val="00FA6597"/>
    <w:rsid w:val="00FB1392"/>
    <w:rsid w:val="00FB65E8"/>
    <w:rsid w:val="00FC1820"/>
    <w:rsid w:val="00FC2496"/>
    <w:rsid w:val="00FC7E7B"/>
    <w:rsid w:val="00FD074B"/>
    <w:rsid w:val="00FD21C1"/>
    <w:rsid w:val="00FD21C7"/>
    <w:rsid w:val="00FD5C4E"/>
    <w:rsid w:val="00FE5CE5"/>
    <w:rsid w:val="00FF3330"/>
    <w:rsid w:val="00FF6C96"/>
    <w:rsid w:val="00FF79D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8070D8"/>
  <w15:docId w15:val="{CCEB2895-F322-43C7-9F9D-B3C0CFB7F6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_tradn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398F"/>
    <w:pPr>
      <w:spacing w:line="360" w:lineRule="auto"/>
      <w:jc w:val="both"/>
    </w:pPr>
    <w:rPr>
      <w:rFonts w:ascii="Arial" w:hAnsi="Arial"/>
    </w:rPr>
  </w:style>
  <w:style w:type="paragraph" w:styleId="Ttulo1">
    <w:name w:val="heading 1"/>
    <w:basedOn w:val="Normal"/>
    <w:next w:val="Normal"/>
    <w:link w:val="Ttulo1Car"/>
    <w:uiPriority w:val="9"/>
    <w:qFormat/>
    <w:rsid w:val="007B2C11"/>
    <w:pPr>
      <w:spacing w:before="240" w:after="240"/>
      <w:jc w:val="left"/>
      <w:outlineLvl w:val="0"/>
    </w:pPr>
    <w:rPr>
      <w:rFonts w:eastAsia="Times New Roman" w:cs="Arial"/>
      <w:b/>
      <w:bCs/>
      <w:iCs/>
      <w:sz w:val="36"/>
      <w:szCs w:val="32"/>
      <w:lang w:val="es-ES" w:bidi="en-US"/>
    </w:rPr>
  </w:style>
  <w:style w:type="paragraph" w:styleId="Ttulo2">
    <w:name w:val="heading 2"/>
    <w:basedOn w:val="Normal"/>
    <w:next w:val="Normal"/>
    <w:link w:val="Ttulo2Car"/>
    <w:uiPriority w:val="9"/>
    <w:unhideWhenUsed/>
    <w:qFormat/>
    <w:rsid w:val="007B2C11"/>
    <w:pPr>
      <w:keepNext/>
      <w:keepLines/>
      <w:spacing w:before="240" w:after="240"/>
      <w:outlineLvl w:val="1"/>
    </w:pPr>
    <w:rPr>
      <w:rFonts w:eastAsiaTheme="majorEastAsia" w:cs="Arial"/>
      <w:b/>
      <w:bCs/>
      <w:sz w:val="32"/>
      <w:szCs w:val="32"/>
    </w:rPr>
  </w:style>
  <w:style w:type="paragraph" w:styleId="Ttulo3">
    <w:name w:val="heading 3"/>
    <w:basedOn w:val="Normal"/>
    <w:next w:val="Normal"/>
    <w:link w:val="Ttulo3Car"/>
    <w:uiPriority w:val="9"/>
    <w:unhideWhenUsed/>
    <w:qFormat/>
    <w:rsid w:val="00BA5509"/>
    <w:pPr>
      <w:keepNext/>
      <w:keepLines/>
      <w:spacing w:before="240" w:after="240"/>
      <w:outlineLvl w:val="2"/>
    </w:pPr>
    <w:rPr>
      <w:rFonts w:eastAsiaTheme="majorEastAsia" w:cs="Arial"/>
      <w:b/>
      <w:bCs/>
      <w:sz w:val="28"/>
      <w:szCs w:val="2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320A2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320A2D"/>
  </w:style>
  <w:style w:type="paragraph" w:styleId="Piedepgina">
    <w:name w:val="footer"/>
    <w:basedOn w:val="Normal"/>
    <w:link w:val="PiedepginaCar"/>
    <w:uiPriority w:val="99"/>
    <w:unhideWhenUsed/>
    <w:rsid w:val="00320A2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20A2D"/>
  </w:style>
  <w:style w:type="paragraph" w:styleId="Textodeglobo">
    <w:name w:val="Balloon Text"/>
    <w:basedOn w:val="Normal"/>
    <w:link w:val="TextodegloboCar"/>
    <w:uiPriority w:val="99"/>
    <w:semiHidden/>
    <w:unhideWhenUsed/>
    <w:rsid w:val="00320A2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20A2D"/>
    <w:rPr>
      <w:rFonts w:ascii="Tahoma" w:hAnsi="Tahoma" w:cs="Tahoma"/>
      <w:sz w:val="16"/>
      <w:szCs w:val="16"/>
    </w:rPr>
  </w:style>
  <w:style w:type="paragraph" w:styleId="Sinespaciado">
    <w:name w:val="No Spacing"/>
    <w:basedOn w:val="Normal"/>
    <w:link w:val="SinespaciadoCar"/>
    <w:uiPriority w:val="1"/>
    <w:qFormat/>
    <w:rsid w:val="00320A2D"/>
    <w:pPr>
      <w:spacing w:after="0" w:line="240" w:lineRule="auto"/>
    </w:pPr>
    <w:rPr>
      <w:rFonts w:ascii="Calibri" w:eastAsia="Times New Roman" w:hAnsi="Calibri" w:cs="Times New Roman"/>
      <w:lang w:val="en-US" w:bidi="en-US"/>
    </w:rPr>
  </w:style>
  <w:style w:type="character" w:customStyle="1" w:styleId="SinespaciadoCar">
    <w:name w:val="Sin espaciado Car"/>
    <w:link w:val="Sinespaciado"/>
    <w:uiPriority w:val="1"/>
    <w:rsid w:val="00320A2D"/>
    <w:rPr>
      <w:rFonts w:ascii="Calibri" w:eastAsia="Times New Roman" w:hAnsi="Calibri" w:cs="Times New Roman"/>
      <w:lang w:val="en-US" w:bidi="en-US"/>
    </w:rPr>
  </w:style>
  <w:style w:type="character" w:customStyle="1" w:styleId="Ttulo1Car">
    <w:name w:val="Título 1 Car"/>
    <w:basedOn w:val="Fuentedeprrafopredeter"/>
    <w:link w:val="Ttulo1"/>
    <w:uiPriority w:val="9"/>
    <w:rsid w:val="007B2C11"/>
    <w:rPr>
      <w:rFonts w:ascii="Arial" w:eastAsia="Times New Roman" w:hAnsi="Arial" w:cs="Arial"/>
      <w:b/>
      <w:bCs/>
      <w:iCs/>
      <w:sz w:val="36"/>
      <w:szCs w:val="32"/>
      <w:lang w:val="es-ES" w:bidi="en-US"/>
    </w:rPr>
  </w:style>
  <w:style w:type="paragraph" w:styleId="NormalWeb">
    <w:name w:val="Normal (Web)"/>
    <w:basedOn w:val="Normal"/>
    <w:uiPriority w:val="99"/>
    <w:rsid w:val="00320A2D"/>
    <w:pPr>
      <w:spacing w:before="100" w:beforeAutospacing="1" w:after="100" w:afterAutospacing="1" w:line="480" w:lineRule="auto"/>
      <w:ind w:firstLine="360"/>
    </w:pPr>
    <w:rPr>
      <w:rFonts w:ascii="Calibri" w:eastAsia="Times New Roman" w:hAnsi="Calibri" w:cs="Times New Roman"/>
      <w:lang w:val="en-US" w:bidi="en-US"/>
    </w:rPr>
  </w:style>
  <w:style w:type="character" w:customStyle="1" w:styleId="Ttulo2Car">
    <w:name w:val="Título 2 Car"/>
    <w:basedOn w:val="Fuentedeprrafopredeter"/>
    <w:link w:val="Ttulo2"/>
    <w:uiPriority w:val="9"/>
    <w:rsid w:val="007B2C11"/>
    <w:rPr>
      <w:rFonts w:ascii="Arial" w:eastAsiaTheme="majorEastAsia" w:hAnsi="Arial" w:cs="Arial"/>
      <w:b/>
      <w:bCs/>
      <w:sz w:val="32"/>
      <w:szCs w:val="32"/>
    </w:rPr>
  </w:style>
  <w:style w:type="character" w:customStyle="1" w:styleId="Ttulo3Car">
    <w:name w:val="Título 3 Car"/>
    <w:basedOn w:val="Fuentedeprrafopredeter"/>
    <w:link w:val="Ttulo3"/>
    <w:uiPriority w:val="9"/>
    <w:rsid w:val="00BA5509"/>
    <w:rPr>
      <w:rFonts w:ascii="Arial" w:eastAsiaTheme="majorEastAsia" w:hAnsi="Arial" w:cs="Arial"/>
      <w:b/>
      <w:bCs/>
      <w:sz w:val="28"/>
      <w:szCs w:val="28"/>
    </w:rPr>
  </w:style>
  <w:style w:type="paragraph" w:customStyle="1" w:styleId="Default">
    <w:name w:val="Default"/>
    <w:rsid w:val="00E464E0"/>
    <w:pPr>
      <w:autoSpaceDE w:val="0"/>
      <w:autoSpaceDN w:val="0"/>
      <w:adjustRightInd w:val="0"/>
      <w:spacing w:after="0" w:line="240" w:lineRule="auto"/>
    </w:pPr>
    <w:rPr>
      <w:rFonts w:ascii="Georgia" w:eastAsia="Times New Roman" w:hAnsi="Georgia" w:cs="Georgia"/>
      <w:color w:val="000000"/>
      <w:sz w:val="24"/>
      <w:szCs w:val="24"/>
      <w:lang w:val="es-ES" w:eastAsia="es-ES"/>
    </w:rPr>
  </w:style>
  <w:style w:type="character" w:styleId="Hipervnculo">
    <w:name w:val="Hyperlink"/>
    <w:uiPriority w:val="99"/>
    <w:rsid w:val="00E464E0"/>
    <w:rPr>
      <w:color w:val="0000FF"/>
      <w:u w:val="single"/>
    </w:rPr>
  </w:style>
  <w:style w:type="character" w:customStyle="1" w:styleId="subtitulo">
    <w:name w:val="subtitulo"/>
    <w:basedOn w:val="Fuentedeprrafopredeter"/>
    <w:rsid w:val="00E464E0"/>
  </w:style>
  <w:style w:type="character" w:styleId="Textoennegrita">
    <w:name w:val="Strong"/>
    <w:uiPriority w:val="22"/>
    <w:qFormat/>
    <w:rsid w:val="00E464E0"/>
    <w:rPr>
      <w:b/>
      <w:bCs/>
    </w:rPr>
  </w:style>
  <w:style w:type="character" w:styleId="AcrnimoHTML">
    <w:name w:val="HTML Acronym"/>
    <w:basedOn w:val="Fuentedeprrafopredeter"/>
    <w:rsid w:val="00E464E0"/>
  </w:style>
  <w:style w:type="character" w:customStyle="1" w:styleId="st">
    <w:name w:val="st"/>
    <w:basedOn w:val="Fuentedeprrafopredeter"/>
    <w:rsid w:val="00E464E0"/>
  </w:style>
  <w:style w:type="character" w:styleId="nfasis">
    <w:name w:val="Emphasis"/>
    <w:rsid w:val="00E464E0"/>
    <w:rPr>
      <w:i/>
      <w:iCs/>
    </w:rPr>
  </w:style>
  <w:style w:type="paragraph" w:customStyle="1" w:styleId="Prrafodelista1">
    <w:name w:val="Párrafo de lista1"/>
    <w:basedOn w:val="Normal"/>
    <w:rsid w:val="00E464E0"/>
    <w:pPr>
      <w:spacing w:line="276" w:lineRule="auto"/>
      <w:ind w:left="720"/>
      <w:jc w:val="left"/>
    </w:pPr>
    <w:rPr>
      <w:rFonts w:ascii="Calibri" w:eastAsia="Times New Roman" w:hAnsi="Calibri" w:cs="Calibri"/>
      <w:lang w:val="es-ES"/>
    </w:rPr>
  </w:style>
  <w:style w:type="paragraph" w:styleId="Textoindependiente2">
    <w:name w:val="Body Text 2"/>
    <w:basedOn w:val="Normal"/>
    <w:link w:val="Textoindependiente2Car"/>
    <w:semiHidden/>
    <w:rsid w:val="00E464E0"/>
    <w:pPr>
      <w:spacing w:after="0" w:line="240" w:lineRule="auto"/>
    </w:pPr>
    <w:rPr>
      <w:rFonts w:eastAsia="PMingLiU" w:cs="Arial"/>
      <w:b/>
      <w:bCs/>
      <w:sz w:val="24"/>
      <w:szCs w:val="24"/>
      <w:lang w:val="es-MX" w:eastAsia="es-ES"/>
    </w:rPr>
  </w:style>
  <w:style w:type="character" w:customStyle="1" w:styleId="Textoindependiente2Car">
    <w:name w:val="Texto independiente 2 Car"/>
    <w:basedOn w:val="Fuentedeprrafopredeter"/>
    <w:link w:val="Textoindependiente2"/>
    <w:semiHidden/>
    <w:rsid w:val="00E464E0"/>
    <w:rPr>
      <w:rFonts w:ascii="Arial" w:eastAsia="PMingLiU" w:hAnsi="Arial" w:cs="Arial"/>
      <w:b/>
      <w:bCs/>
      <w:sz w:val="24"/>
      <w:szCs w:val="24"/>
      <w:lang w:val="es-MX" w:eastAsia="es-ES"/>
    </w:rPr>
  </w:style>
  <w:style w:type="character" w:styleId="Refdenotaalpie">
    <w:name w:val="footnote reference"/>
    <w:rsid w:val="00E464E0"/>
    <w:rPr>
      <w:vertAlign w:val="superscript"/>
    </w:rPr>
  </w:style>
  <w:style w:type="paragraph" w:styleId="Textonotapie">
    <w:name w:val="footnote text"/>
    <w:basedOn w:val="Normal"/>
    <w:link w:val="TextonotapieCar"/>
    <w:rsid w:val="00E464E0"/>
    <w:pPr>
      <w:spacing w:after="0" w:line="240" w:lineRule="auto"/>
      <w:jc w:val="left"/>
    </w:pPr>
    <w:rPr>
      <w:rFonts w:ascii="Times New Roman" w:eastAsia="Times New Roman" w:hAnsi="Times New Roman" w:cs="Times New Roman"/>
      <w:sz w:val="20"/>
      <w:szCs w:val="20"/>
      <w:lang w:val="es-ES" w:eastAsia="es-ES"/>
    </w:rPr>
  </w:style>
  <w:style w:type="character" w:customStyle="1" w:styleId="TextonotapieCar">
    <w:name w:val="Texto nota pie Car"/>
    <w:basedOn w:val="Fuentedeprrafopredeter"/>
    <w:link w:val="Textonotapie"/>
    <w:rsid w:val="00E464E0"/>
    <w:rPr>
      <w:rFonts w:ascii="Times New Roman" w:eastAsia="Times New Roman" w:hAnsi="Times New Roman" w:cs="Times New Roman"/>
      <w:sz w:val="20"/>
      <w:szCs w:val="20"/>
      <w:lang w:val="es-ES" w:eastAsia="es-ES"/>
    </w:rPr>
  </w:style>
  <w:style w:type="character" w:customStyle="1" w:styleId="hps">
    <w:name w:val="hps"/>
    <w:basedOn w:val="Fuentedeprrafopredeter"/>
    <w:rsid w:val="00E464E0"/>
  </w:style>
  <w:style w:type="paragraph" w:customStyle="1" w:styleId="Titulo">
    <w:name w:val="Titulo"/>
    <w:basedOn w:val="Normal"/>
    <w:rsid w:val="00E464E0"/>
    <w:pPr>
      <w:spacing w:after="0"/>
      <w:jc w:val="center"/>
    </w:pPr>
    <w:rPr>
      <w:rFonts w:eastAsia="Calibri" w:cs="Arial"/>
      <w:b/>
      <w:bCs/>
      <w:sz w:val="36"/>
      <w:szCs w:val="36"/>
      <w:lang w:val="es-ES"/>
    </w:rPr>
  </w:style>
  <w:style w:type="paragraph" w:styleId="Prrafodelista">
    <w:name w:val="List Paragraph"/>
    <w:basedOn w:val="Normal"/>
    <w:uiPriority w:val="34"/>
    <w:qFormat/>
    <w:rsid w:val="00752B9E"/>
    <w:pPr>
      <w:spacing w:line="276" w:lineRule="auto"/>
      <w:ind w:left="720"/>
      <w:jc w:val="left"/>
    </w:pPr>
    <w:rPr>
      <w:rFonts w:eastAsia="Calibri" w:cs="Calibri"/>
      <w:lang w:val="es-ES"/>
    </w:rPr>
  </w:style>
  <w:style w:type="paragraph" w:customStyle="1" w:styleId="Ttulo10">
    <w:name w:val="Título1"/>
    <w:basedOn w:val="Normal"/>
    <w:qFormat/>
    <w:rsid w:val="00E464E0"/>
    <w:pPr>
      <w:spacing w:after="0" w:line="240" w:lineRule="auto"/>
      <w:jc w:val="center"/>
    </w:pPr>
    <w:rPr>
      <w:rFonts w:ascii="Verdana" w:eastAsia="PMingLiU" w:hAnsi="Verdana" w:cs="Times New Roman"/>
      <w:b/>
      <w:sz w:val="24"/>
      <w:szCs w:val="24"/>
      <w:lang w:val="es-ES" w:eastAsia="es-ES"/>
    </w:rPr>
  </w:style>
  <w:style w:type="character" w:customStyle="1" w:styleId="unreadmsg">
    <w:name w:val="unreadmsg"/>
    <w:basedOn w:val="Fuentedeprrafopredeter"/>
    <w:rsid w:val="00E464E0"/>
  </w:style>
  <w:style w:type="paragraph" w:styleId="TDC1">
    <w:name w:val="toc 1"/>
    <w:basedOn w:val="Normal"/>
    <w:next w:val="Normal"/>
    <w:autoRedefine/>
    <w:uiPriority w:val="39"/>
    <w:unhideWhenUsed/>
    <w:qFormat/>
    <w:rsid w:val="00405E81"/>
    <w:pPr>
      <w:spacing w:before="120" w:after="120"/>
    </w:pPr>
    <w:rPr>
      <w:rFonts w:eastAsia="Calibri" w:cs="Times New Roman"/>
      <w:lang w:val="es-ES"/>
    </w:rPr>
  </w:style>
  <w:style w:type="character" w:styleId="Hipervnculovisitado">
    <w:name w:val="FollowedHyperlink"/>
    <w:uiPriority w:val="99"/>
    <w:semiHidden/>
    <w:unhideWhenUsed/>
    <w:rsid w:val="00E464E0"/>
    <w:rPr>
      <w:color w:val="954F72"/>
      <w:u w:val="single"/>
    </w:rPr>
  </w:style>
  <w:style w:type="paragraph" w:styleId="TDC2">
    <w:name w:val="toc 2"/>
    <w:basedOn w:val="Normal"/>
    <w:next w:val="Normal"/>
    <w:uiPriority w:val="39"/>
    <w:unhideWhenUsed/>
    <w:qFormat/>
    <w:rsid w:val="00BA5509"/>
    <w:pPr>
      <w:spacing w:before="120" w:after="120"/>
      <w:ind w:left="221"/>
    </w:pPr>
    <w:rPr>
      <w:rFonts w:eastAsia="Calibri" w:cs="Times New Roman"/>
      <w:lang w:val="es-ES"/>
    </w:rPr>
  </w:style>
  <w:style w:type="paragraph" w:styleId="Tabladeilustraciones">
    <w:name w:val="table of figures"/>
    <w:basedOn w:val="TDC1"/>
    <w:next w:val="Ttulo2"/>
    <w:uiPriority w:val="99"/>
    <w:unhideWhenUsed/>
    <w:rsid w:val="00E464E0"/>
  </w:style>
  <w:style w:type="paragraph" w:styleId="TDC3">
    <w:name w:val="toc 3"/>
    <w:basedOn w:val="Normal"/>
    <w:next w:val="Normal"/>
    <w:autoRedefine/>
    <w:uiPriority w:val="39"/>
    <w:unhideWhenUsed/>
    <w:qFormat/>
    <w:rsid w:val="00BA5509"/>
    <w:pPr>
      <w:spacing w:before="120" w:after="120"/>
      <w:ind w:left="442"/>
    </w:pPr>
    <w:rPr>
      <w:rFonts w:eastAsia="Calibri" w:cs="Times New Roman"/>
      <w:lang w:val="es-ES"/>
    </w:rPr>
  </w:style>
  <w:style w:type="paragraph" w:styleId="Subttulo">
    <w:name w:val="Subtitle"/>
    <w:basedOn w:val="Normal"/>
    <w:next w:val="Normal"/>
    <w:link w:val="SubttuloCar"/>
    <w:uiPriority w:val="11"/>
    <w:qFormat/>
    <w:rsid w:val="00E464E0"/>
    <w:pPr>
      <w:spacing w:after="60"/>
      <w:jc w:val="center"/>
      <w:outlineLvl w:val="1"/>
    </w:pPr>
    <w:rPr>
      <w:rFonts w:ascii="Cambria" w:eastAsia="Times New Roman" w:hAnsi="Cambria" w:cs="Times New Roman"/>
      <w:sz w:val="24"/>
      <w:szCs w:val="24"/>
      <w:lang w:val="es-ES"/>
    </w:rPr>
  </w:style>
  <w:style w:type="character" w:customStyle="1" w:styleId="SubttuloCar">
    <w:name w:val="Subtítulo Car"/>
    <w:basedOn w:val="Fuentedeprrafopredeter"/>
    <w:link w:val="Subttulo"/>
    <w:uiPriority w:val="11"/>
    <w:rsid w:val="00E464E0"/>
    <w:rPr>
      <w:rFonts w:ascii="Cambria" w:eastAsia="Times New Roman" w:hAnsi="Cambria" w:cs="Times New Roman"/>
      <w:sz w:val="24"/>
      <w:szCs w:val="24"/>
      <w:lang w:val="es-ES"/>
    </w:rPr>
  </w:style>
  <w:style w:type="paragraph" w:styleId="TtuloTDC">
    <w:name w:val="TOC Heading"/>
    <w:basedOn w:val="Ttulo1"/>
    <w:next w:val="Normal"/>
    <w:uiPriority w:val="39"/>
    <w:unhideWhenUsed/>
    <w:qFormat/>
    <w:rsid w:val="00E464E0"/>
    <w:pPr>
      <w:keepNext/>
      <w:keepLines/>
      <w:spacing w:before="480" w:line="276" w:lineRule="auto"/>
      <w:outlineLvl w:val="9"/>
    </w:pPr>
    <w:rPr>
      <w:rFonts w:ascii="Cambria" w:hAnsi="Cambria"/>
      <w:iCs w:val="0"/>
      <w:color w:val="365F91"/>
      <w:sz w:val="28"/>
      <w:szCs w:val="28"/>
      <w:lang w:bidi="ar-SA"/>
    </w:rPr>
  </w:style>
  <w:style w:type="paragraph" w:styleId="TDC4">
    <w:name w:val="toc 4"/>
    <w:basedOn w:val="Normal"/>
    <w:next w:val="Normal"/>
    <w:autoRedefine/>
    <w:uiPriority w:val="39"/>
    <w:unhideWhenUsed/>
    <w:rsid w:val="00BA5509"/>
    <w:pPr>
      <w:spacing w:before="120" w:after="120"/>
      <w:ind w:left="658"/>
    </w:pPr>
    <w:rPr>
      <w:rFonts w:eastAsia="Calibri" w:cs="Times New Roman"/>
      <w:lang w:val="es-ES"/>
    </w:rPr>
  </w:style>
  <w:style w:type="paragraph" w:styleId="Encabezadodelista">
    <w:name w:val="toa heading"/>
    <w:basedOn w:val="Normal"/>
    <w:next w:val="Normal"/>
    <w:uiPriority w:val="99"/>
    <w:semiHidden/>
    <w:unhideWhenUsed/>
    <w:rsid w:val="00E464E0"/>
    <w:pPr>
      <w:spacing w:before="120"/>
    </w:pPr>
    <w:rPr>
      <w:rFonts w:ascii="Cambria" w:eastAsia="Times New Roman" w:hAnsi="Cambria" w:cs="Times New Roman"/>
      <w:b/>
      <w:bCs/>
      <w:sz w:val="24"/>
      <w:szCs w:val="24"/>
      <w:lang w:val="es-ES"/>
    </w:rPr>
  </w:style>
  <w:style w:type="paragraph" w:styleId="Textoindependiente">
    <w:name w:val="Body Text"/>
    <w:basedOn w:val="Normal"/>
    <w:link w:val="TextoindependienteCar"/>
    <w:uiPriority w:val="99"/>
    <w:semiHidden/>
    <w:unhideWhenUsed/>
    <w:rsid w:val="00E464E0"/>
    <w:pPr>
      <w:spacing w:after="120"/>
    </w:pPr>
    <w:rPr>
      <w:rFonts w:eastAsia="Calibri" w:cs="Times New Roman"/>
      <w:lang w:val="es-ES"/>
    </w:rPr>
  </w:style>
  <w:style w:type="character" w:customStyle="1" w:styleId="TextoindependienteCar">
    <w:name w:val="Texto independiente Car"/>
    <w:basedOn w:val="Fuentedeprrafopredeter"/>
    <w:link w:val="Textoindependiente"/>
    <w:uiPriority w:val="99"/>
    <w:semiHidden/>
    <w:rsid w:val="00E464E0"/>
    <w:rPr>
      <w:rFonts w:ascii="Arial" w:eastAsia="Calibri" w:hAnsi="Arial" w:cs="Times New Roman"/>
      <w:lang w:val="es-ES"/>
    </w:rPr>
  </w:style>
  <w:style w:type="paragraph" w:styleId="Bibliografa">
    <w:name w:val="Bibliography"/>
    <w:basedOn w:val="Normal"/>
    <w:next w:val="Normal"/>
    <w:uiPriority w:val="37"/>
    <w:unhideWhenUsed/>
    <w:rsid w:val="00E464E0"/>
    <w:rPr>
      <w:rFonts w:eastAsia="Calibri" w:cs="Times New Roman"/>
      <w:lang w:val="es-ES"/>
    </w:rPr>
  </w:style>
  <w:style w:type="paragraph" w:styleId="Descripcin">
    <w:name w:val="caption"/>
    <w:basedOn w:val="Normal"/>
    <w:next w:val="Normal"/>
    <w:uiPriority w:val="35"/>
    <w:unhideWhenUsed/>
    <w:qFormat/>
    <w:rsid w:val="00532355"/>
    <w:pPr>
      <w:spacing w:before="120" w:after="120"/>
      <w:jc w:val="left"/>
    </w:pPr>
    <w:rPr>
      <w:rFonts w:eastAsia="Calibri" w:cs="Arial"/>
      <w:sz w:val="20"/>
      <w:szCs w:val="20"/>
      <w:lang w:val="es-ES"/>
    </w:rPr>
  </w:style>
  <w:style w:type="character" w:customStyle="1" w:styleId="normtext">
    <w:name w:val="normtext"/>
    <w:basedOn w:val="Fuentedeprrafopredeter"/>
    <w:rsid w:val="00E464E0"/>
  </w:style>
  <w:style w:type="table" w:styleId="Tablaconcuadrcula">
    <w:name w:val="Table Grid"/>
    <w:basedOn w:val="Tablanormal"/>
    <w:uiPriority w:val="59"/>
    <w:rsid w:val="00E464E0"/>
    <w:pPr>
      <w:spacing w:after="0" w:line="240" w:lineRule="auto"/>
    </w:pPr>
    <w:rPr>
      <w:lang w:val="es-E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DC5">
    <w:name w:val="toc 5"/>
    <w:basedOn w:val="Normal"/>
    <w:next w:val="Normal"/>
    <w:autoRedefine/>
    <w:uiPriority w:val="39"/>
    <w:unhideWhenUsed/>
    <w:rsid w:val="00E464E0"/>
    <w:pPr>
      <w:spacing w:after="100" w:line="276" w:lineRule="auto"/>
      <w:ind w:left="880"/>
      <w:jc w:val="left"/>
    </w:pPr>
    <w:rPr>
      <w:rFonts w:asciiTheme="minorHAnsi" w:eastAsiaTheme="minorEastAsia" w:hAnsiTheme="minorHAnsi"/>
      <w:lang w:val="es-ES" w:eastAsia="es-ES"/>
    </w:rPr>
  </w:style>
  <w:style w:type="paragraph" w:styleId="TDC6">
    <w:name w:val="toc 6"/>
    <w:basedOn w:val="Normal"/>
    <w:next w:val="Normal"/>
    <w:autoRedefine/>
    <w:uiPriority w:val="39"/>
    <w:unhideWhenUsed/>
    <w:rsid w:val="00E464E0"/>
    <w:pPr>
      <w:spacing w:after="100" w:line="276" w:lineRule="auto"/>
      <w:ind w:left="1100"/>
      <w:jc w:val="left"/>
    </w:pPr>
    <w:rPr>
      <w:rFonts w:asciiTheme="minorHAnsi" w:eastAsiaTheme="minorEastAsia" w:hAnsiTheme="minorHAnsi"/>
      <w:lang w:val="es-ES" w:eastAsia="es-ES"/>
    </w:rPr>
  </w:style>
  <w:style w:type="paragraph" w:styleId="TDC7">
    <w:name w:val="toc 7"/>
    <w:basedOn w:val="Normal"/>
    <w:next w:val="Normal"/>
    <w:autoRedefine/>
    <w:uiPriority w:val="39"/>
    <w:unhideWhenUsed/>
    <w:rsid w:val="00E464E0"/>
    <w:pPr>
      <w:spacing w:after="100" w:line="276" w:lineRule="auto"/>
      <w:ind w:left="1320"/>
      <w:jc w:val="left"/>
    </w:pPr>
    <w:rPr>
      <w:rFonts w:asciiTheme="minorHAnsi" w:eastAsiaTheme="minorEastAsia" w:hAnsiTheme="minorHAnsi"/>
      <w:lang w:val="es-ES" w:eastAsia="es-ES"/>
    </w:rPr>
  </w:style>
  <w:style w:type="paragraph" w:styleId="TDC8">
    <w:name w:val="toc 8"/>
    <w:basedOn w:val="Normal"/>
    <w:next w:val="Normal"/>
    <w:autoRedefine/>
    <w:uiPriority w:val="39"/>
    <w:unhideWhenUsed/>
    <w:rsid w:val="00E464E0"/>
    <w:pPr>
      <w:spacing w:after="100" w:line="276" w:lineRule="auto"/>
      <w:ind w:left="1540"/>
      <w:jc w:val="left"/>
    </w:pPr>
    <w:rPr>
      <w:rFonts w:asciiTheme="minorHAnsi" w:eastAsiaTheme="minorEastAsia" w:hAnsiTheme="minorHAnsi"/>
      <w:lang w:val="es-ES" w:eastAsia="es-ES"/>
    </w:rPr>
  </w:style>
  <w:style w:type="paragraph" w:styleId="TDC9">
    <w:name w:val="toc 9"/>
    <w:basedOn w:val="Normal"/>
    <w:next w:val="Normal"/>
    <w:autoRedefine/>
    <w:uiPriority w:val="39"/>
    <w:unhideWhenUsed/>
    <w:rsid w:val="00E464E0"/>
    <w:pPr>
      <w:spacing w:after="100" w:line="276" w:lineRule="auto"/>
      <w:ind w:left="1760"/>
      <w:jc w:val="left"/>
    </w:pPr>
    <w:rPr>
      <w:rFonts w:asciiTheme="minorHAnsi" w:eastAsiaTheme="minorEastAsia" w:hAnsiTheme="minorHAnsi"/>
      <w:lang w:val="es-ES" w:eastAsia="es-ES"/>
    </w:rPr>
  </w:style>
  <w:style w:type="character" w:customStyle="1" w:styleId="gt-ft-text">
    <w:name w:val="gt-ft-text"/>
    <w:basedOn w:val="Fuentedeprrafopredeter"/>
    <w:rsid w:val="00E464E0"/>
  </w:style>
  <w:style w:type="character" w:styleId="Nmerodepgina">
    <w:name w:val="page number"/>
    <w:basedOn w:val="Fuentedeprrafopredeter"/>
    <w:uiPriority w:val="99"/>
    <w:semiHidden/>
    <w:unhideWhenUsed/>
    <w:rsid w:val="0031091B"/>
  </w:style>
  <w:style w:type="paragraph" w:customStyle="1" w:styleId="AbstractKeytitle">
    <w:name w:val="Abstract_Key_title"/>
    <w:link w:val="AbstractKeytitleCar"/>
    <w:qFormat/>
    <w:rsid w:val="00AC68E7"/>
    <w:pPr>
      <w:pBdr>
        <w:bottom w:val="single" w:sz="4" w:space="1" w:color="0098CD"/>
      </w:pBdr>
      <w:tabs>
        <w:tab w:val="left" w:pos="8080"/>
      </w:tabs>
      <w:spacing w:after="227" w:line="259" w:lineRule="auto"/>
      <w:jc w:val="both"/>
    </w:pPr>
    <w:rPr>
      <w:rFonts w:ascii="Arial" w:eastAsia="UnitOT" w:hAnsi="Arial" w:cs="Arial"/>
      <w:b/>
      <w:smallCaps/>
      <w:color w:val="0097CD"/>
      <w:w w:val="115"/>
      <w:sz w:val="28"/>
      <w:szCs w:val="28"/>
      <w:lang w:val="en-US"/>
    </w:rPr>
  </w:style>
  <w:style w:type="paragraph" w:customStyle="1" w:styleId="Abstract">
    <w:name w:val="Abstract"/>
    <w:qFormat/>
    <w:rsid w:val="00AC68E7"/>
    <w:pPr>
      <w:spacing w:after="57" w:line="216" w:lineRule="exact"/>
      <w:jc w:val="both"/>
    </w:pPr>
    <w:rPr>
      <w:rFonts w:ascii="Times New Roman" w:eastAsia="Times New Roman" w:hAnsi="Times New Roman" w:cs="Times New Roman"/>
      <w:sz w:val="18"/>
      <w:szCs w:val="18"/>
      <w:lang w:val="en-US"/>
    </w:rPr>
  </w:style>
  <w:style w:type="character" w:customStyle="1" w:styleId="AbstractKeytitleCar">
    <w:name w:val="Abstract_Key_title Car"/>
    <w:basedOn w:val="Fuentedeprrafopredeter"/>
    <w:link w:val="AbstractKeytitle"/>
    <w:rsid w:val="00AC68E7"/>
    <w:rPr>
      <w:rFonts w:ascii="Arial" w:eastAsia="UnitOT" w:hAnsi="Arial" w:cs="Arial"/>
      <w:b/>
      <w:smallCaps/>
      <w:color w:val="0097CD"/>
      <w:w w:val="115"/>
      <w:sz w:val="28"/>
      <w:szCs w:val="28"/>
      <w:lang w:val="en-US"/>
    </w:rPr>
  </w:style>
  <w:style w:type="paragraph" w:customStyle="1" w:styleId="Keywords">
    <w:name w:val="Keywords"/>
    <w:qFormat/>
    <w:rsid w:val="00AC68E7"/>
    <w:pPr>
      <w:spacing w:after="160" w:line="259" w:lineRule="auto"/>
    </w:pPr>
    <w:rPr>
      <w:rFonts w:ascii="Times New Roman" w:eastAsia="Times New Roman" w:hAnsi="Times New Roman" w:cs="Times New Roman"/>
      <w:sz w:val="18"/>
      <w:szCs w:val="18"/>
      <w:lang w:val="en-US"/>
    </w:rPr>
  </w:style>
  <w:style w:type="paragraph" w:customStyle="1" w:styleId="TableTitle">
    <w:name w:val="Table Title"/>
    <w:basedOn w:val="Normal"/>
    <w:qFormat/>
    <w:rsid w:val="00AC68E7"/>
    <w:pPr>
      <w:widowControl w:val="0"/>
      <w:autoSpaceDE w:val="0"/>
      <w:autoSpaceDN w:val="0"/>
      <w:spacing w:before="113" w:after="57" w:line="240" w:lineRule="auto"/>
      <w:jc w:val="center"/>
    </w:pPr>
    <w:rPr>
      <w:rFonts w:ascii="Times New Roman" w:eastAsia="Times New Roman" w:hAnsi="Times New Roman" w:cs="Times New Roman"/>
      <w:smallCaps/>
      <w:sz w:val="16"/>
      <w:szCs w:val="16"/>
      <w:lang w:val="en-US"/>
    </w:rPr>
  </w:style>
  <w:style w:type="paragraph" w:customStyle="1" w:styleId="FigureCaption">
    <w:name w:val="FigureCaption"/>
    <w:basedOn w:val="Normal"/>
    <w:qFormat/>
    <w:rsid w:val="00AC68E7"/>
    <w:pPr>
      <w:widowControl w:val="0"/>
      <w:autoSpaceDE w:val="0"/>
      <w:autoSpaceDN w:val="0"/>
      <w:spacing w:before="113" w:after="113" w:line="240" w:lineRule="auto"/>
      <w:jc w:val="left"/>
    </w:pPr>
    <w:rPr>
      <w:rFonts w:ascii="Times New Roman" w:eastAsia="Times New Roman" w:hAnsi="Times New Roman" w:cs="Times New Roman"/>
      <w:sz w:val="16"/>
      <w:szCs w:val="20"/>
      <w:lang w:val="en-US"/>
    </w:rPr>
  </w:style>
  <w:style w:type="paragraph" w:customStyle="1" w:styleId="TableText">
    <w:name w:val="TableText"/>
    <w:basedOn w:val="Normal"/>
    <w:qFormat/>
    <w:rsid w:val="00AC68E7"/>
    <w:pPr>
      <w:widowControl w:val="0"/>
      <w:autoSpaceDE w:val="0"/>
      <w:autoSpaceDN w:val="0"/>
      <w:spacing w:after="57" w:line="240" w:lineRule="auto"/>
      <w:ind w:firstLine="210"/>
      <w:jc w:val="left"/>
    </w:pPr>
    <w:rPr>
      <w:rFonts w:ascii="Times New Roman" w:eastAsia="Times New Roman" w:hAnsi="Times New Roman" w:cs="Times New Roman"/>
      <w:sz w:val="16"/>
      <w:szCs w:val="20"/>
      <w:lang w:val="en-US"/>
    </w:rPr>
  </w:style>
  <w:style w:type="paragraph" w:customStyle="1" w:styleId="References">
    <w:name w:val="References"/>
    <w:basedOn w:val="Normal"/>
    <w:qFormat/>
    <w:rsid w:val="00AC68E7"/>
    <w:pPr>
      <w:widowControl w:val="0"/>
      <w:numPr>
        <w:numId w:val="4"/>
      </w:numPr>
      <w:autoSpaceDE w:val="0"/>
      <w:autoSpaceDN w:val="0"/>
      <w:spacing w:after="14" w:line="240" w:lineRule="auto"/>
      <w:ind w:left="397" w:hanging="397"/>
    </w:pPr>
    <w:rPr>
      <w:rFonts w:ascii="Times New Roman" w:eastAsia="Times New Roman" w:hAnsi="Times New Roman" w:cs="Times New Roman"/>
      <w:sz w:val="16"/>
      <w:szCs w:val="16"/>
      <w:lang w:val="en-US"/>
    </w:rPr>
  </w:style>
  <w:style w:type="character" w:styleId="Mencinsinresolver">
    <w:name w:val="Unresolved Mention"/>
    <w:basedOn w:val="Fuentedeprrafopredeter"/>
    <w:uiPriority w:val="99"/>
    <w:semiHidden/>
    <w:unhideWhenUsed/>
    <w:rsid w:val="000C32E6"/>
    <w:rPr>
      <w:color w:val="605E5C"/>
      <w:shd w:val="clear" w:color="auto" w:fill="E1DFDD"/>
    </w:rPr>
  </w:style>
  <w:style w:type="table" w:styleId="Tablanormal3">
    <w:name w:val="Plain Table 3"/>
    <w:basedOn w:val="Tablanormal"/>
    <w:uiPriority w:val="43"/>
    <w:rsid w:val="00CD1D1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aconcuadrcula1clara">
    <w:name w:val="Grid Table 1 Light"/>
    <w:basedOn w:val="Tablanormal"/>
    <w:uiPriority w:val="46"/>
    <w:rsid w:val="0066646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anormal4">
    <w:name w:val="Plain Table 4"/>
    <w:basedOn w:val="Tablanormal"/>
    <w:uiPriority w:val="44"/>
    <w:rsid w:val="00AE6EC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2">
    <w:name w:val="Plain Table 2"/>
    <w:basedOn w:val="Tablanormal"/>
    <w:uiPriority w:val="42"/>
    <w:rsid w:val="00AE6EC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delista2">
    <w:name w:val="List Table 2"/>
    <w:basedOn w:val="Tablanormal"/>
    <w:uiPriority w:val="47"/>
    <w:rsid w:val="00AE6EC3"/>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Refdecomentario">
    <w:name w:val="annotation reference"/>
    <w:basedOn w:val="Fuentedeprrafopredeter"/>
    <w:uiPriority w:val="99"/>
    <w:semiHidden/>
    <w:unhideWhenUsed/>
    <w:rsid w:val="00AA3FD6"/>
    <w:rPr>
      <w:sz w:val="16"/>
      <w:szCs w:val="16"/>
    </w:rPr>
  </w:style>
  <w:style w:type="paragraph" w:styleId="Textocomentario">
    <w:name w:val="annotation text"/>
    <w:basedOn w:val="Normal"/>
    <w:link w:val="TextocomentarioCar"/>
    <w:uiPriority w:val="99"/>
    <w:semiHidden/>
    <w:unhideWhenUsed/>
    <w:rsid w:val="00AA3FD6"/>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AA3FD6"/>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AA3FD6"/>
    <w:rPr>
      <w:b/>
      <w:bCs/>
    </w:rPr>
  </w:style>
  <w:style w:type="character" w:customStyle="1" w:styleId="AsuntodelcomentarioCar">
    <w:name w:val="Asunto del comentario Car"/>
    <w:basedOn w:val="TextocomentarioCar"/>
    <w:link w:val="Asuntodelcomentario"/>
    <w:uiPriority w:val="99"/>
    <w:semiHidden/>
    <w:rsid w:val="00AA3FD6"/>
    <w:rPr>
      <w:rFonts w:ascii="Arial" w:hAnsi="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01756000">
      <w:bodyDiv w:val="1"/>
      <w:marLeft w:val="0"/>
      <w:marRight w:val="0"/>
      <w:marTop w:val="0"/>
      <w:marBottom w:val="0"/>
      <w:divBdr>
        <w:top w:val="none" w:sz="0" w:space="0" w:color="auto"/>
        <w:left w:val="none" w:sz="0" w:space="0" w:color="auto"/>
        <w:bottom w:val="none" w:sz="0" w:space="0" w:color="auto"/>
        <w:right w:val="none" w:sz="0" w:space="0" w:color="auto"/>
      </w:divBdr>
    </w:div>
    <w:div w:id="519323103">
      <w:bodyDiv w:val="1"/>
      <w:marLeft w:val="0"/>
      <w:marRight w:val="0"/>
      <w:marTop w:val="0"/>
      <w:marBottom w:val="0"/>
      <w:divBdr>
        <w:top w:val="none" w:sz="0" w:space="0" w:color="auto"/>
        <w:left w:val="none" w:sz="0" w:space="0" w:color="auto"/>
        <w:bottom w:val="none" w:sz="0" w:space="0" w:color="auto"/>
        <w:right w:val="none" w:sz="0" w:space="0" w:color="auto"/>
      </w:divBdr>
      <w:divsChild>
        <w:div w:id="631446797">
          <w:marLeft w:val="0"/>
          <w:marRight w:val="0"/>
          <w:marTop w:val="0"/>
          <w:marBottom w:val="0"/>
          <w:divBdr>
            <w:top w:val="none" w:sz="0" w:space="0" w:color="auto"/>
            <w:left w:val="none" w:sz="0" w:space="0" w:color="auto"/>
            <w:bottom w:val="none" w:sz="0" w:space="0" w:color="auto"/>
            <w:right w:val="none" w:sz="0" w:space="0" w:color="auto"/>
          </w:divBdr>
          <w:divsChild>
            <w:div w:id="546600662">
              <w:marLeft w:val="0"/>
              <w:marRight w:val="0"/>
              <w:marTop w:val="0"/>
              <w:marBottom w:val="0"/>
              <w:divBdr>
                <w:top w:val="none" w:sz="0" w:space="0" w:color="auto"/>
                <w:left w:val="none" w:sz="0" w:space="0" w:color="auto"/>
                <w:bottom w:val="none" w:sz="0" w:space="0" w:color="auto"/>
                <w:right w:val="none" w:sz="0" w:space="0" w:color="auto"/>
              </w:divBdr>
              <w:divsChild>
                <w:div w:id="2006930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8176464">
      <w:bodyDiv w:val="1"/>
      <w:marLeft w:val="0"/>
      <w:marRight w:val="0"/>
      <w:marTop w:val="0"/>
      <w:marBottom w:val="0"/>
      <w:divBdr>
        <w:top w:val="none" w:sz="0" w:space="0" w:color="auto"/>
        <w:left w:val="none" w:sz="0" w:space="0" w:color="auto"/>
        <w:bottom w:val="none" w:sz="0" w:space="0" w:color="auto"/>
        <w:right w:val="none" w:sz="0" w:space="0" w:color="auto"/>
      </w:divBdr>
    </w:div>
    <w:div w:id="942961199">
      <w:bodyDiv w:val="1"/>
      <w:marLeft w:val="0"/>
      <w:marRight w:val="0"/>
      <w:marTop w:val="0"/>
      <w:marBottom w:val="0"/>
      <w:divBdr>
        <w:top w:val="none" w:sz="0" w:space="0" w:color="auto"/>
        <w:left w:val="none" w:sz="0" w:space="0" w:color="auto"/>
        <w:bottom w:val="none" w:sz="0" w:space="0" w:color="auto"/>
        <w:right w:val="none" w:sz="0" w:space="0" w:color="auto"/>
      </w:divBdr>
      <w:divsChild>
        <w:div w:id="2037462254">
          <w:marLeft w:val="0"/>
          <w:marRight w:val="0"/>
          <w:marTop w:val="0"/>
          <w:marBottom w:val="0"/>
          <w:divBdr>
            <w:top w:val="none" w:sz="0" w:space="0" w:color="auto"/>
            <w:left w:val="none" w:sz="0" w:space="0" w:color="auto"/>
            <w:bottom w:val="none" w:sz="0" w:space="0" w:color="auto"/>
            <w:right w:val="none" w:sz="0" w:space="0" w:color="auto"/>
          </w:divBdr>
          <w:divsChild>
            <w:div w:id="1259296223">
              <w:marLeft w:val="0"/>
              <w:marRight w:val="0"/>
              <w:marTop w:val="0"/>
              <w:marBottom w:val="0"/>
              <w:divBdr>
                <w:top w:val="none" w:sz="0" w:space="0" w:color="auto"/>
                <w:left w:val="none" w:sz="0" w:space="0" w:color="auto"/>
                <w:bottom w:val="none" w:sz="0" w:space="0" w:color="auto"/>
                <w:right w:val="none" w:sz="0" w:space="0" w:color="auto"/>
              </w:divBdr>
              <w:divsChild>
                <w:div w:id="32821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9236972">
      <w:bodyDiv w:val="1"/>
      <w:marLeft w:val="0"/>
      <w:marRight w:val="0"/>
      <w:marTop w:val="0"/>
      <w:marBottom w:val="0"/>
      <w:divBdr>
        <w:top w:val="none" w:sz="0" w:space="0" w:color="auto"/>
        <w:left w:val="none" w:sz="0" w:space="0" w:color="auto"/>
        <w:bottom w:val="none" w:sz="0" w:space="0" w:color="auto"/>
        <w:right w:val="none" w:sz="0" w:space="0" w:color="auto"/>
      </w:divBdr>
    </w:div>
    <w:div w:id="1303998794">
      <w:bodyDiv w:val="1"/>
      <w:marLeft w:val="0"/>
      <w:marRight w:val="0"/>
      <w:marTop w:val="0"/>
      <w:marBottom w:val="0"/>
      <w:divBdr>
        <w:top w:val="none" w:sz="0" w:space="0" w:color="auto"/>
        <w:left w:val="none" w:sz="0" w:space="0" w:color="auto"/>
        <w:bottom w:val="none" w:sz="0" w:space="0" w:color="auto"/>
        <w:right w:val="none" w:sz="0" w:space="0" w:color="auto"/>
      </w:divBdr>
      <w:divsChild>
        <w:div w:id="1212881113">
          <w:marLeft w:val="0"/>
          <w:marRight w:val="0"/>
          <w:marTop w:val="0"/>
          <w:marBottom w:val="0"/>
          <w:divBdr>
            <w:top w:val="none" w:sz="0" w:space="0" w:color="auto"/>
            <w:left w:val="none" w:sz="0" w:space="0" w:color="auto"/>
            <w:bottom w:val="none" w:sz="0" w:space="0" w:color="auto"/>
            <w:right w:val="none" w:sz="0" w:space="0" w:color="auto"/>
          </w:divBdr>
          <w:divsChild>
            <w:div w:id="327290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604066">
      <w:bodyDiv w:val="1"/>
      <w:marLeft w:val="0"/>
      <w:marRight w:val="0"/>
      <w:marTop w:val="0"/>
      <w:marBottom w:val="0"/>
      <w:divBdr>
        <w:top w:val="none" w:sz="0" w:space="0" w:color="auto"/>
        <w:left w:val="none" w:sz="0" w:space="0" w:color="auto"/>
        <w:bottom w:val="none" w:sz="0" w:space="0" w:color="auto"/>
        <w:right w:val="none" w:sz="0" w:space="0" w:color="auto"/>
      </w:divBdr>
    </w:div>
    <w:div w:id="1609967209">
      <w:bodyDiv w:val="1"/>
      <w:marLeft w:val="0"/>
      <w:marRight w:val="0"/>
      <w:marTop w:val="0"/>
      <w:marBottom w:val="0"/>
      <w:divBdr>
        <w:top w:val="none" w:sz="0" w:space="0" w:color="auto"/>
        <w:left w:val="none" w:sz="0" w:space="0" w:color="auto"/>
        <w:bottom w:val="none" w:sz="0" w:space="0" w:color="auto"/>
        <w:right w:val="none" w:sz="0" w:space="0" w:color="auto"/>
      </w:divBdr>
      <w:divsChild>
        <w:div w:id="746850020">
          <w:marLeft w:val="0"/>
          <w:marRight w:val="0"/>
          <w:marTop w:val="0"/>
          <w:marBottom w:val="0"/>
          <w:divBdr>
            <w:top w:val="none" w:sz="0" w:space="0" w:color="auto"/>
            <w:left w:val="none" w:sz="0" w:space="0" w:color="auto"/>
            <w:bottom w:val="none" w:sz="0" w:space="0" w:color="auto"/>
            <w:right w:val="none" w:sz="0" w:space="0" w:color="auto"/>
          </w:divBdr>
          <w:divsChild>
            <w:div w:id="375589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1356409">
      <w:bodyDiv w:val="1"/>
      <w:marLeft w:val="0"/>
      <w:marRight w:val="0"/>
      <w:marTop w:val="0"/>
      <w:marBottom w:val="0"/>
      <w:divBdr>
        <w:top w:val="none" w:sz="0" w:space="0" w:color="auto"/>
        <w:left w:val="none" w:sz="0" w:space="0" w:color="auto"/>
        <w:bottom w:val="none" w:sz="0" w:space="0" w:color="auto"/>
        <w:right w:val="none" w:sz="0" w:space="0" w:color="auto"/>
      </w:divBdr>
    </w:div>
    <w:div w:id="2031450293">
      <w:bodyDiv w:val="1"/>
      <w:marLeft w:val="0"/>
      <w:marRight w:val="0"/>
      <w:marTop w:val="0"/>
      <w:marBottom w:val="0"/>
      <w:divBdr>
        <w:top w:val="none" w:sz="0" w:space="0" w:color="auto"/>
        <w:left w:val="none" w:sz="0" w:space="0" w:color="auto"/>
        <w:bottom w:val="none" w:sz="0" w:space="0" w:color="auto"/>
        <w:right w:val="none" w:sz="0" w:space="0" w:color="auto"/>
      </w:divBdr>
      <w:divsChild>
        <w:div w:id="486090364">
          <w:marLeft w:val="0"/>
          <w:marRight w:val="0"/>
          <w:marTop w:val="0"/>
          <w:marBottom w:val="0"/>
          <w:divBdr>
            <w:top w:val="none" w:sz="0" w:space="0" w:color="auto"/>
            <w:left w:val="none" w:sz="0" w:space="0" w:color="auto"/>
            <w:bottom w:val="none" w:sz="0" w:space="0" w:color="auto"/>
            <w:right w:val="none" w:sz="0" w:space="0" w:color="auto"/>
          </w:divBdr>
          <w:divsChild>
            <w:div w:id="1335842492">
              <w:marLeft w:val="0"/>
              <w:marRight w:val="0"/>
              <w:marTop w:val="0"/>
              <w:marBottom w:val="0"/>
              <w:divBdr>
                <w:top w:val="none" w:sz="0" w:space="0" w:color="auto"/>
                <w:left w:val="none" w:sz="0" w:space="0" w:color="auto"/>
                <w:bottom w:val="none" w:sz="0" w:space="0" w:color="auto"/>
                <w:right w:val="none" w:sz="0" w:space="0" w:color="auto"/>
              </w:divBdr>
              <w:divsChild>
                <w:div w:id="268317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0834302">
      <w:bodyDiv w:val="1"/>
      <w:marLeft w:val="0"/>
      <w:marRight w:val="0"/>
      <w:marTop w:val="0"/>
      <w:marBottom w:val="0"/>
      <w:divBdr>
        <w:top w:val="none" w:sz="0" w:space="0" w:color="auto"/>
        <w:left w:val="none" w:sz="0" w:space="0" w:color="auto"/>
        <w:bottom w:val="none" w:sz="0" w:space="0" w:color="auto"/>
        <w:right w:val="none" w:sz="0" w:space="0" w:color="auto"/>
      </w:divBdr>
      <w:divsChild>
        <w:div w:id="398670115">
          <w:marLeft w:val="0"/>
          <w:marRight w:val="0"/>
          <w:marTop w:val="0"/>
          <w:marBottom w:val="0"/>
          <w:divBdr>
            <w:top w:val="none" w:sz="0" w:space="0" w:color="auto"/>
            <w:left w:val="none" w:sz="0" w:space="0" w:color="auto"/>
            <w:bottom w:val="none" w:sz="0" w:space="0" w:color="auto"/>
            <w:right w:val="none" w:sz="0" w:space="0" w:color="auto"/>
          </w:divBdr>
          <w:divsChild>
            <w:div w:id="1110200917">
              <w:marLeft w:val="0"/>
              <w:marRight w:val="0"/>
              <w:marTop w:val="0"/>
              <w:marBottom w:val="0"/>
              <w:divBdr>
                <w:top w:val="none" w:sz="0" w:space="0" w:color="auto"/>
                <w:left w:val="none" w:sz="0" w:space="0" w:color="auto"/>
                <w:bottom w:val="none" w:sz="0" w:space="0" w:color="auto"/>
                <w:right w:val="none" w:sz="0" w:space="0" w:color="auto"/>
              </w:divBdr>
              <w:divsChild>
                <w:div w:id="1039889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5537970">
      <w:bodyDiv w:val="1"/>
      <w:marLeft w:val="0"/>
      <w:marRight w:val="0"/>
      <w:marTop w:val="0"/>
      <w:marBottom w:val="0"/>
      <w:divBdr>
        <w:top w:val="none" w:sz="0" w:space="0" w:color="auto"/>
        <w:left w:val="none" w:sz="0" w:space="0" w:color="auto"/>
        <w:bottom w:val="none" w:sz="0" w:space="0" w:color="auto"/>
        <w:right w:val="none" w:sz="0" w:space="0" w:color="auto"/>
      </w:divBdr>
      <w:divsChild>
        <w:div w:id="1097361835">
          <w:marLeft w:val="0"/>
          <w:marRight w:val="0"/>
          <w:marTop w:val="0"/>
          <w:marBottom w:val="0"/>
          <w:divBdr>
            <w:top w:val="none" w:sz="0" w:space="0" w:color="auto"/>
            <w:left w:val="none" w:sz="0" w:space="0" w:color="auto"/>
            <w:bottom w:val="none" w:sz="0" w:space="0" w:color="auto"/>
            <w:right w:val="none" w:sz="0" w:space="0" w:color="auto"/>
          </w:divBdr>
          <w:divsChild>
            <w:div w:id="401758256">
              <w:marLeft w:val="0"/>
              <w:marRight w:val="0"/>
              <w:marTop w:val="0"/>
              <w:marBottom w:val="0"/>
              <w:divBdr>
                <w:top w:val="none" w:sz="0" w:space="0" w:color="auto"/>
                <w:left w:val="none" w:sz="0" w:space="0" w:color="auto"/>
                <w:bottom w:val="none" w:sz="0" w:space="0" w:color="auto"/>
                <w:right w:val="none" w:sz="0" w:space="0" w:color="auto"/>
              </w:divBdr>
              <w:divsChild>
                <w:div w:id="1364355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8237825">
      <w:bodyDiv w:val="1"/>
      <w:marLeft w:val="0"/>
      <w:marRight w:val="0"/>
      <w:marTop w:val="0"/>
      <w:marBottom w:val="0"/>
      <w:divBdr>
        <w:top w:val="none" w:sz="0" w:space="0" w:color="auto"/>
        <w:left w:val="none" w:sz="0" w:space="0" w:color="auto"/>
        <w:bottom w:val="none" w:sz="0" w:space="0" w:color="auto"/>
        <w:right w:val="none" w:sz="0" w:space="0" w:color="auto"/>
      </w:divBdr>
      <w:divsChild>
        <w:div w:id="76249276">
          <w:marLeft w:val="0"/>
          <w:marRight w:val="0"/>
          <w:marTop w:val="0"/>
          <w:marBottom w:val="0"/>
          <w:divBdr>
            <w:top w:val="none" w:sz="0" w:space="0" w:color="auto"/>
            <w:left w:val="none" w:sz="0" w:space="0" w:color="auto"/>
            <w:bottom w:val="none" w:sz="0" w:space="0" w:color="auto"/>
            <w:right w:val="none" w:sz="0" w:space="0" w:color="auto"/>
          </w:divBdr>
          <w:divsChild>
            <w:div w:id="1263076522">
              <w:marLeft w:val="0"/>
              <w:marRight w:val="0"/>
              <w:marTop w:val="0"/>
              <w:marBottom w:val="0"/>
              <w:divBdr>
                <w:top w:val="none" w:sz="0" w:space="0" w:color="auto"/>
                <w:left w:val="none" w:sz="0" w:space="0" w:color="auto"/>
                <w:bottom w:val="none" w:sz="0" w:space="0" w:color="auto"/>
                <w:right w:val="none" w:sz="0" w:space="0" w:color="auto"/>
              </w:divBdr>
              <w:divsChild>
                <w:div w:id="713040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3.jpg"/><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image" Target="media/image6.jpg"/><Relationship Id="rId34" Type="http://schemas.openxmlformats.org/officeDocument/2006/relationships/image" Target="media/image19.emf"/><Relationship Id="rId42" Type="http://schemas.openxmlformats.org/officeDocument/2006/relationships/image" Target="media/image27.png"/><Relationship Id="rId47" Type="http://schemas.openxmlformats.org/officeDocument/2006/relationships/image" Target="media/image30.png"/><Relationship Id="rId50" Type="http://schemas.openxmlformats.org/officeDocument/2006/relationships/header" Target="header4.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8/08/relationships/commentsExtensible" Target="commentsExtensible.xml"/><Relationship Id="rId29" Type="http://schemas.openxmlformats.org/officeDocument/2006/relationships/image" Target="media/image14.png"/><Relationship Id="rId11" Type="http://schemas.openxmlformats.org/officeDocument/2006/relationships/footer" Target="footer2.xml"/><Relationship Id="rId24" Type="http://schemas.openxmlformats.org/officeDocument/2006/relationships/image" Target="media/image9.gif"/><Relationship Id="rId32" Type="http://schemas.openxmlformats.org/officeDocument/2006/relationships/image" Target="media/image17.jpg"/><Relationship Id="rId37" Type="http://schemas.openxmlformats.org/officeDocument/2006/relationships/image" Target="media/image22.jpg"/><Relationship Id="rId40" Type="http://schemas.openxmlformats.org/officeDocument/2006/relationships/image" Target="media/image25.png"/><Relationship Id="rId45" Type="http://schemas.openxmlformats.org/officeDocument/2006/relationships/header" Target="header2.xml"/><Relationship Id="rId53" Type="http://schemas.microsoft.com/office/2011/relationships/people" Target="people.xml"/><Relationship Id="rId5" Type="http://schemas.openxmlformats.org/officeDocument/2006/relationships/webSettings" Target="webSettings.xml"/><Relationship Id="rId10" Type="http://schemas.openxmlformats.org/officeDocument/2006/relationships/footer" Target="footer1.xml"/><Relationship Id="rId19" Type="http://schemas.openxmlformats.org/officeDocument/2006/relationships/image" Target="media/image4.png"/><Relationship Id="rId31" Type="http://schemas.openxmlformats.org/officeDocument/2006/relationships/image" Target="media/image16.jpg"/><Relationship Id="rId44" Type="http://schemas.openxmlformats.org/officeDocument/2006/relationships/image" Target="media/image29.jp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microsoft.com/office/2011/relationships/commentsExtended" Target="commentsExtended.xml"/><Relationship Id="rId22" Type="http://schemas.openxmlformats.org/officeDocument/2006/relationships/image" Target="media/image7.jpg"/><Relationship Id="rId27" Type="http://schemas.openxmlformats.org/officeDocument/2006/relationships/image" Target="media/image12.png"/><Relationship Id="rId30" Type="http://schemas.openxmlformats.org/officeDocument/2006/relationships/image" Target="media/image15.jpg"/><Relationship Id="rId35" Type="http://schemas.openxmlformats.org/officeDocument/2006/relationships/image" Target="media/image20.emf"/><Relationship Id="rId43" Type="http://schemas.openxmlformats.org/officeDocument/2006/relationships/image" Target="media/image28.png"/><Relationship Id="rId48" Type="http://schemas.openxmlformats.org/officeDocument/2006/relationships/header" Target="header3.xml"/><Relationship Id="rId8" Type="http://schemas.openxmlformats.org/officeDocument/2006/relationships/image" Target="media/image1.png"/><Relationship Id="rId51" Type="http://schemas.openxmlformats.org/officeDocument/2006/relationships/footer" Target="footer6.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jpg"/><Relationship Id="rId38" Type="http://schemas.openxmlformats.org/officeDocument/2006/relationships/image" Target="media/image23.png"/><Relationship Id="rId46" Type="http://schemas.openxmlformats.org/officeDocument/2006/relationships/footer" Target="footer4.xml"/><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footer" Target="footer5.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or81</b:Tag>
    <b:SourceType>JournalArticle</b:SourceType>
    <b:Guid>{D7C468B5-5E32-4254-9330-6DB2DDB01037}</b:Guid>
    <b:Title>There's a S.M.A.R.T. way to write management's goals and objectives</b:Title>
    <b:Year>1981</b:Year>
    <b:Author>
      <b:Author>
        <b:NameList>
          <b:Person>
            <b:Last>Doran</b:Last>
            <b:First>G.</b:First>
            <b:Middle>T.</b:Middle>
          </b:Person>
        </b:NameList>
      </b:Author>
    </b:Author>
    <b:JournalName>Management Review (AMA FORUM)</b:JournalName>
    <b:Pages>35-36</b:Pages>
    <b:Volume>70</b:Volume>
    <b:RefOrder>1</b:RefOrder>
  </b:Source>
</b:Sources>
</file>

<file path=customXml/itemProps1.xml><?xml version="1.0" encoding="utf-8"?>
<ds:datastoreItem xmlns:ds="http://schemas.openxmlformats.org/officeDocument/2006/customXml" ds:itemID="{5D78A2B5-A2D8-4ABE-941E-4FB6D56A0D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TotalTime>
  <Pages>51</Pages>
  <Words>30654</Words>
  <Characters>168602</Characters>
  <Application>Microsoft Office Word</Application>
  <DocSecurity>0</DocSecurity>
  <Lines>1405</Lines>
  <Paragraphs>397</Paragraphs>
  <ScaleCrop>false</ScaleCrop>
  <HeadingPairs>
    <vt:vector size="2" baseType="variant">
      <vt:variant>
        <vt:lpstr>Título</vt:lpstr>
      </vt:variant>
      <vt:variant>
        <vt:i4>1</vt:i4>
      </vt:variant>
    </vt:vector>
  </HeadingPairs>
  <TitlesOfParts>
    <vt:vector size="1" baseType="lpstr">
      <vt:lpstr/>
    </vt:vector>
  </TitlesOfParts>
  <Company>Windows uE</Company>
  <LinksUpToDate>false</LinksUpToDate>
  <CharactersWithSpaces>198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03unir</dc:creator>
  <cp:keywords/>
  <dc:description/>
  <cp:lastModifiedBy>Mikel Aldalur</cp:lastModifiedBy>
  <cp:revision>8</cp:revision>
  <cp:lastPrinted>2021-05-06T17:21:00Z</cp:lastPrinted>
  <dcterms:created xsi:type="dcterms:W3CDTF">2021-06-08T15:27:00Z</dcterms:created>
  <dcterms:modified xsi:type="dcterms:W3CDTF">2021-06-21T2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0226d60-5fc1-3656-9071-c7db3b5ba1d0</vt:lpwstr>
  </property>
  <property fmtid="{D5CDD505-2E9C-101B-9397-08002B2CF9AE}" pid="24" name="Mendeley Citation Style_1">
    <vt:lpwstr>http://www.zotero.org/styles/apa</vt:lpwstr>
  </property>
</Properties>
</file>